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FFEAB6" w14:textId="5CE2EC5E" w:rsidR="00810F8A" w:rsidRPr="00810F8A" w:rsidRDefault="00810F8A" w:rsidP="00810F8A"/>
    <w:p w14:paraId="78E51846" w14:textId="77777777" w:rsidR="00810F8A" w:rsidRPr="00810F8A" w:rsidRDefault="00810F8A" w:rsidP="00792FEE">
      <w:pPr>
        <w:jc w:val="center"/>
        <w:outlineLvl w:val="0"/>
        <w:rPr>
          <w:b/>
          <w:bCs/>
          <w:sz w:val="32"/>
          <w:szCs w:val="32"/>
        </w:rPr>
      </w:pPr>
      <w:r w:rsidRPr="00810F8A">
        <w:rPr>
          <w:b/>
          <w:bCs/>
          <w:sz w:val="32"/>
          <w:szCs w:val="32"/>
        </w:rPr>
        <w:t>COVID-19 and psychosis risk: real or delusional concern?</w:t>
      </w:r>
    </w:p>
    <w:p w14:paraId="15BD7DAE" w14:textId="77777777" w:rsidR="00172401" w:rsidRPr="00245FA8" w:rsidRDefault="00172401" w:rsidP="00172401"/>
    <w:p w14:paraId="7E1FC617" w14:textId="77777777" w:rsidR="00245FA8" w:rsidRDefault="00245FA8" w:rsidP="00792FEE">
      <w:pPr>
        <w:outlineLvl w:val="0"/>
        <w:rPr>
          <w:b/>
          <w:bCs/>
          <w:sz w:val="28"/>
          <w:szCs w:val="28"/>
        </w:rPr>
      </w:pPr>
    </w:p>
    <w:p w14:paraId="3442AE84" w14:textId="2E1BDDFC" w:rsidR="006924C6" w:rsidRPr="00810F8A" w:rsidRDefault="006924C6" w:rsidP="00792FEE">
      <w:pPr>
        <w:outlineLvl w:val="0"/>
        <w:rPr>
          <w:b/>
          <w:bCs/>
          <w:sz w:val="28"/>
          <w:szCs w:val="28"/>
        </w:rPr>
      </w:pPr>
      <w:r w:rsidRPr="00810F8A">
        <w:rPr>
          <w:b/>
          <w:bCs/>
          <w:sz w:val="28"/>
          <w:szCs w:val="28"/>
        </w:rPr>
        <w:t>Abstract</w:t>
      </w:r>
    </w:p>
    <w:p w14:paraId="7D2DD218" w14:textId="77777777" w:rsidR="006924C6" w:rsidRDefault="006924C6" w:rsidP="00810F8A">
      <w:pPr>
        <w:spacing w:line="360" w:lineRule="auto"/>
      </w:pPr>
    </w:p>
    <w:p w14:paraId="61E1E23F" w14:textId="52795A00" w:rsidR="006924C6" w:rsidRDefault="006924C6" w:rsidP="00810F8A">
      <w:pPr>
        <w:spacing w:line="360" w:lineRule="auto"/>
        <w:jc w:val="both"/>
      </w:pPr>
      <w:r>
        <w:t xml:space="preserve">Historical epidemiological perspectives from past pandemics and recent neurobiological evidence </w:t>
      </w:r>
      <w:r w:rsidR="00FD182D">
        <w:t>link</w:t>
      </w:r>
      <w:r>
        <w:t xml:space="preserve"> infections and psychoses, leading to concerns that COVID-19 will present a significant risk for the development of psychosis. But are these concerns justified</w:t>
      </w:r>
      <w:r w:rsidR="001E3886">
        <w:t>,</w:t>
      </w:r>
      <w:r>
        <w:t xml:space="preserve"> or mere sensationalism? In this article we review the historical associations between viral infection and the immune system more broadly in the development of psychosis before critically evaluating the current evidence pertaining to SARS-CoV-2 and psychosis risk</w:t>
      </w:r>
      <w:r w:rsidR="00C379A5">
        <w:t xml:space="preserve"> </w:t>
      </w:r>
      <w:r>
        <w:t xml:space="preserve">with regards to psychosis as an acute or post-infectious manifestation of COVID-19. </w:t>
      </w:r>
      <w:r w:rsidR="00C379A5">
        <w:t xml:space="preserve">We review the </w:t>
      </w:r>
      <w:r w:rsidR="00460387">
        <w:t xml:space="preserve">42 </w:t>
      </w:r>
      <w:r w:rsidR="00734325">
        <w:t>cases of</w:t>
      </w:r>
      <w:r w:rsidR="00460387">
        <w:t xml:space="preserve"> psychosis</w:t>
      </w:r>
      <w:r w:rsidR="00C379A5">
        <w:t xml:space="preserve"> reported in</w:t>
      </w:r>
      <w:r w:rsidR="00460387">
        <w:t xml:space="preserve"> infected patients </w:t>
      </w:r>
      <w:r w:rsidR="00C379A5">
        <w:t xml:space="preserve">to date. </w:t>
      </w:r>
      <w:r>
        <w:t>We discuss the potential implications of in utero infection on subsequent neurodevelopment and psychiatric risk. Finally, in the context of the wider neurological and psychiatric manifestations of COVID-19 and our current understanding of the aetiology of psychotic disorders, we evaluate possible neurobiological and psychosocial mechanisms as well as the numerous challenges in ascribing a causal pathogenic role to the infection.</w:t>
      </w:r>
    </w:p>
    <w:p w14:paraId="7E57FAE5" w14:textId="77777777" w:rsidR="006924C6" w:rsidRDefault="006924C6" w:rsidP="00810F8A">
      <w:pPr>
        <w:spacing w:line="360" w:lineRule="auto"/>
      </w:pPr>
    </w:p>
    <w:p w14:paraId="5F10E130" w14:textId="77777777" w:rsidR="00810F8A" w:rsidRDefault="00810F8A">
      <w:pPr>
        <w:rPr>
          <w:b/>
          <w:bCs/>
        </w:rPr>
      </w:pPr>
      <w:r>
        <w:rPr>
          <w:b/>
          <w:bCs/>
        </w:rPr>
        <w:br w:type="page"/>
      </w:r>
    </w:p>
    <w:p w14:paraId="2A7C9388" w14:textId="113F7739" w:rsidR="006924C6" w:rsidRPr="00810F8A" w:rsidRDefault="006924C6" w:rsidP="00792FEE">
      <w:pPr>
        <w:tabs>
          <w:tab w:val="left" w:pos="1418"/>
        </w:tabs>
        <w:spacing w:line="360" w:lineRule="auto"/>
        <w:outlineLvl w:val="0"/>
        <w:rPr>
          <w:b/>
          <w:bCs/>
          <w:sz w:val="28"/>
          <w:szCs w:val="28"/>
        </w:rPr>
      </w:pPr>
      <w:r w:rsidRPr="00810F8A">
        <w:rPr>
          <w:b/>
          <w:bCs/>
          <w:sz w:val="28"/>
          <w:szCs w:val="28"/>
        </w:rPr>
        <w:lastRenderedPageBreak/>
        <w:t>Introduction</w:t>
      </w:r>
    </w:p>
    <w:p w14:paraId="08348DF2" w14:textId="15BFE83A" w:rsidR="006924C6" w:rsidRDefault="00FD182D" w:rsidP="00810F8A">
      <w:pPr>
        <w:tabs>
          <w:tab w:val="left" w:pos="1418"/>
        </w:tabs>
        <w:spacing w:line="360" w:lineRule="auto"/>
        <w:jc w:val="both"/>
      </w:pPr>
      <w:r>
        <w:t xml:space="preserve">Psychosis is a </w:t>
      </w:r>
      <w:r w:rsidR="00322AE7">
        <w:t>highly disruptive</w:t>
      </w:r>
      <w:r>
        <w:t xml:space="preserve"> </w:t>
      </w:r>
      <w:r w:rsidR="00792FEE">
        <w:t xml:space="preserve">syndrome </w:t>
      </w:r>
      <w:r>
        <w:t xml:space="preserve">with many aetiologies characterised </w:t>
      </w:r>
      <w:r w:rsidR="00322AE7">
        <w:t>primarily by</w:t>
      </w:r>
      <w:r>
        <w:t xml:space="preserve"> </w:t>
      </w:r>
      <w:r w:rsidR="008A0117">
        <w:t>delusions</w:t>
      </w:r>
      <w:r w:rsidR="00792FEE">
        <w:t>,</w:t>
      </w:r>
      <w:r w:rsidR="008A0117">
        <w:t xml:space="preserve"> hallucinations</w:t>
      </w:r>
      <w:r w:rsidR="00792FEE">
        <w:t xml:space="preserve">, and </w:t>
      </w:r>
      <w:r w:rsidR="00322AE7">
        <w:t xml:space="preserve">disorganised </w:t>
      </w:r>
      <w:r w:rsidR="00792FEE">
        <w:t xml:space="preserve">thought, </w:t>
      </w:r>
      <w:r w:rsidR="00322AE7">
        <w:t xml:space="preserve">speech </w:t>
      </w:r>
      <w:r w:rsidR="00792FEE">
        <w:t xml:space="preserve">and </w:t>
      </w:r>
      <w:r w:rsidR="00322AE7">
        <w:t>behaviour</w:t>
      </w:r>
      <w:r w:rsidR="008971BA">
        <w:t xml:space="preserve"> </w:t>
      </w:r>
      <w:r w:rsidR="008A0117">
        <w:fldChar w:fldCharType="begin" w:fldLock="1"/>
      </w:r>
      <w:r w:rsidR="008A0117">
        <w:instrText>ADDIN CSL_CITATION {"citationItems":[{"id":"ITEM-1","itemData":{"DOI":"10.1016/S0140-6736(15)01121-6","ISSN":"1474-547X","PMID":"26777917","abstract":"Schizophrenia is a complex, heterogeneous behavioural and cognitive syndrome that seems to originate from disruption of brain development caused by genetic or environmental factors, or both. Dysfunction of dopaminergic neurotransmission contributes to the genesis of psychotic symptoms, but evidence also points to a widespread and variable involvement of other brain areas and circuits. Disturbances of synaptic function might underlie abnormalities of neuronal connectivity that possibly involves interneurons, but the precise nature, location, and timing of these events are uncertain. At present, treatment mainly consists of antipsychotic drugs combined with psychological therapies, social support, and rehabilitation, but a pressing need for more effective treatments and delivery of services exists. Advances in genomics, epidemiology, and neuroscience have led to great progress in understanding the disorder, and the opportunities for further scientific breakthrough are numerous--but so are the challenges.","author":[{"dropping-particle":"","family":"Owen","given":"Michael J","non-dropping-particle":"","parse-names":false,"suffix":""},{"dropping-particle":"","family":"Sawa","given":"Akira","non-dropping-particle":"","parse-names":false,"suffix":""},{"dropping-particle":"","family":"Mortensen","given":"Preben B","non-dropping-particle":"","parse-names":false,"suffix":""}],"container-title":"Lancet (London, England)","id":"ITEM-1","issue":"10039","issued":{"date-parts":[["2016","7","2"]]},"page":"86-97","publisher":"NIH Public Access","title":"Schizophrenia.","type":"article-journal","volume":"388"},"uris":["http://www.mendeley.com/documents/?uuid=7d113ba9-0e92-3146-a2d6-8d64052ba0e5"]}],"mendeley":{"formattedCitation":"(1)","plainTextFormattedCitation":"(1)","previouslyFormattedCitation":"(1)"},"properties":{"noteIndex":0},"schema":"https://github.com/citation-style-language/schema/raw/master/csl-citation.json"}</w:instrText>
      </w:r>
      <w:r w:rsidR="008A0117">
        <w:fldChar w:fldCharType="separate"/>
      </w:r>
      <w:r w:rsidR="008A0117" w:rsidRPr="008A0117">
        <w:rPr>
          <w:noProof/>
        </w:rPr>
        <w:t>(1)</w:t>
      </w:r>
      <w:r w:rsidR="008A0117">
        <w:fldChar w:fldCharType="end"/>
      </w:r>
      <w:r w:rsidR="00322AE7">
        <w:t xml:space="preserve">. </w:t>
      </w:r>
      <w:r w:rsidR="006924C6">
        <w:t xml:space="preserve">Since the start of the COVID-19 pandemic </w:t>
      </w:r>
      <w:r w:rsidR="008A0117">
        <w:t>case reports and series of apparent COVID-19-associated psychosis have emerged</w:t>
      </w:r>
      <w:r w:rsidR="006924C6">
        <w:t xml:space="preserve">. </w:t>
      </w:r>
      <w:r w:rsidR="008A0117">
        <w:t>T</w:t>
      </w:r>
      <w:r w:rsidR="006924C6">
        <w:t>here is increasing urgency for a critical evaluation of the nature and strength of this association.</w:t>
      </w:r>
    </w:p>
    <w:p w14:paraId="63361F9B" w14:textId="77777777" w:rsidR="006924C6" w:rsidRDefault="006924C6" w:rsidP="00810F8A">
      <w:pPr>
        <w:tabs>
          <w:tab w:val="left" w:pos="1418"/>
        </w:tabs>
        <w:spacing w:line="360" w:lineRule="auto"/>
        <w:jc w:val="both"/>
      </w:pPr>
    </w:p>
    <w:p w14:paraId="2E675AF8" w14:textId="64B1EB9A" w:rsidR="006924C6" w:rsidRDefault="008A0117" w:rsidP="00810F8A">
      <w:pPr>
        <w:tabs>
          <w:tab w:val="left" w:pos="1418"/>
        </w:tabs>
        <w:spacing w:line="360" w:lineRule="auto"/>
        <w:jc w:val="both"/>
      </w:pPr>
      <w:r>
        <w:t>Since before the COV</w:t>
      </w:r>
      <w:r w:rsidR="00C32CDA">
        <w:t>I</w:t>
      </w:r>
      <w:r>
        <w:t>D-19 pandemic, the</w:t>
      </w:r>
      <w:r w:rsidR="006924C6">
        <w:t xml:space="preserve"> field of psychiatry had witnessed renewed interest in a </w:t>
      </w:r>
      <w:r>
        <w:t>classical</w:t>
      </w:r>
      <w:r w:rsidR="00792FEE">
        <w:t xml:space="preserve"> h</w:t>
      </w:r>
      <w:r w:rsidR="006924C6">
        <w:t xml:space="preserve">ypothesis: that viruses can cause </w:t>
      </w:r>
      <w:r w:rsidR="00C7511B">
        <w:t>‘</w:t>
      </w:r>
      <w:r w:rsidR="006924C6">
        <w:t>insanity</w:t>
      </w:r>
      <w:r w:rsidR="00C7511B">
        <w:t>’</w:t>
      </w:r>
      <w:r w:rsidR="006924C6">
        <w:t xml:space="preserve">, or more specifically psychotic disorders such as schizophrenia. This reappraisal occurred in the context of an ‘inflammatory turn’ within psychosis research in the 2010s </w:t>
      </w:r>
      <w:r w:rsidR="006924C6">
        <w:fldChar w:fldCharType="begin" w:fldLock="1"/>
      </w:r>
      <w:r>
        <w:instrText>ADDIN CSL_CITATION {"citationItems":[{"id":"ITEM-1","itemData":{"DOI":"10.1016/S2215-0366(14)00122-9","ISSN":"2215-0374","PMID":"26359903","abstract":"Complex interactions between the immune system and the brain might have important aetiological and therapeutic implications for neuropsychiatric brain disorders. A possible association between schizophrenia and the immune system was postulated over a century ago, and is supported by epidemiological and genetic studies pointing to links with infection and inflammation. Contrary to the traditional view that the brain is an immunologically privileged site shielded behind the blood-brain barrier, studies in the past 20 years have noted complex interactions between the immune system, systemic inflammation, and the brain, which can lead to changes in mood, cognition, and behaviour. In this Review, we describe some of the important areas of research regarding innate and adaptive immune response in schizophrenia and related psychotic disorders that, we think, will be of interest to psychiatric clinicians and researchers. We discuss potential mechanisms and therapeutic implications of these findings, including studies of anti-inflammatory drugs in schizophrenia, describe areas for development, and offer testable hypotheses for future investigations.","author":[{"dropping-particle":"","family":"Khandaker","given":"Golam M","non-dropping-particle":"","parse-names":false,"suffix":""},{"dropping-particle":"","family":"Cousins","given":"Lesley","non-dropping-particle":"","parse-names":false,"suffix":""},{"dropping-particle":"","family":"Deakin","given":"Julia","non-dropping-particle":"","parse-names":false,"suffix":""},{"dropping-particle":"","family":"Lennox","given":"Belinda R","non-dropping-particle":"","parse-names":false,"suffix":""},{"dropping-particle":"","family":"Yolken","given":"Robert","non-dropping-particle":"","parse-names":false,"suffix":""},{"dropping-particle":"","family":"Jones","given":"Peter B","non-dropping-particle":"","parse-names":false,"suffix":""}],"container-title":"The lancet. Psychiatry","id":"ITEM-1","issue":"3","issued":{"date-parts":[["2015","3"]]},"page":"258-270","publisher":"Europe PMC Funders","title":"Inflammation and immunity in schizophrenia: implications for pathophysiology and treatment.","type":"article-journal","volume":"2"},"uris":["http://www.mendeley.com/documents/?uuid=6ba0d894-9157-37a1-b07d-d47128ed3cc6"]}],"mendeley":{"formattedCitation":"(2)","plainTextFormattedCitation":"(2)","previouslyFormattedCitation":"(2)"},"properties":{"noteIndex":0},"schema":"https://github.com/citation-style-language/schema/raw/master/csl-citation.json"}</w:instrText>
      </w:r>
      <w:r w:rsidR="006924C6">
        <w:fldChar w:fldCharType="separate"/>
      </w:r>
      <w:r w:rsidRPr="008A0117">
        <w:rPr>
          <w:noProof/>
        </w:rPr>
        <w:t>(2)</w:t>
      </w:r>
      <w:r w:rsidR="006924C6">
        <w:fldChar w:fldCharType="end"/>
      </w:r>
      <w:r w:rsidR="006924C6">
        <w:t>, fuelled in part by genome-wide association studies converging on schizophrenia risk loci within the major histocompatibility complex (MHC)</w:t>
      </w:r>
      <w:r w:rsidR="008971BA">
        <w:t xml:space="preserve"> and in loci involved in B cell development</w:t>
      </w:r>
      <w:r w:rsidR="006924C6">
        <w:t xml:space="preserve"> </w:t>
      </w:r>
      <w:r w:rsidR="006924C6">
        <w:fldChar w:fldCharType="begin" w:fldLock="1"/>
      </w:r>
      <w:r>
        <w:instrText>ADDIN CSL_CITATION {"citationItems":[{"id":"ITEM-1","itemData":{"DOI":"10.1038/nature13595","ISSN":"1476-4687","PMID":"25056061","abstract":"Schizophrenia is a highly heritable disorder. Genetic risk is conferred by a large number of alleles, including common alleles of small effect that might be detected by genome-wide association studies. Here we report a multi-stage schizophrenia genome-wide association study of up to 36,989 cases and 113,075 controls. We identify 128 independent associations spanning 108 conservatively defined loci that meet genome-wide significance, 83 of which have not been previously reported. Associations were enriched among genes expressed in brain, providing biological plausibility for the findings. Many findings have the potential to provide entirely new insights into aetiology, but associations at DRD2 and several genes involved in glutamatergic neurotransmission highlight molecules of known and potential therapeutic relevance to schizophrenia, and are consistent with leading pathophysiological hypotheses. Independent of genes expressed in brain, associations were enriched among genes expressed in tissues that have important roles in immunity, providing support for the speculated link between the immune system and schizophrenia.","author":[{"dropping-particle":"","family":"Schizophrenia Working Group of the Psychiatric Genomics Consortium","given":"Schizophrenia Working Group of the Psychiatric Genomics","non-dropping-particle":"","parse-names":false,"suffix":""},{"dropping-particle":"","family":"Ripke","given":"Stephan","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How","non-dropping-particle":"","parse-names":false,"suffix":""},{"dropping-particle":"","family":"Holmans","given":"Peter A","non-dropping-particle":"","parse-names":false,"suffix":""},{"dropping-particle":"","family":"Lee","given":"Phil","non-dropping-particle":"","parse-names":false,"suffix":""},{"dropping-particle":"","family":"Bulik-Sullivan","given":"Brendan","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Jr","given":"","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ey D","non-dropping-particle":"","parse-names":false,"suffix":""},{"dropping-particle":"","family":"Chan","given":"Raymond CK","non-dropping-particle":"","parse-names":false,"suffix":""},{"dropping-particle":"","family":"Cha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Del","family":"Favero","given":"Jurgen","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de","family":"Haan","given":"Lieuwe","non-dropping-particl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à","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Lee","given":"Jimmy","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Yun","non-dropping-particle":"","parse-names":false,"suffix":""},{"dropping-particle":"","family":"Olincy","given":"Ann","non-dropping-particle":"","parse-names":false,"suffix":""},{"dropping-particle":"","family":"Olsen","given":"Line","non-dropping-particle":"","parse-names":false,"suffix":""},{"dropping-particle":"Van","family":"Os","given":"Jim","non-dropping-particle":"","parse-names":false,"suffix":""},{"dropping-particle":"","family":"Consortium","given":"Psychosis Endophenotypes International","non-dropping-particle":"","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rice","given":"Alkes","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Cheong","non-dropping-particle":"","parse-names":false,"suffix":""},{"dropping-particle":"","family":"Spencer","given":"Chris C 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2","given":"Wellcome Trust Case-Control Consortiu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Clair","given":"David St","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Daly","given":"Mark J","non-dropping-particle":"","parse-names":false,"suffix":""},{"dropping-particle":"","family":"Sullivan","given":"Patrick F","non-dropping-particle":"","parse-names":false,"suffix":""},{"dropping-particle":"","family":"O’Donovan","given":"Michael C","non-dropping-particle":"","parse-names":false,"suffix":""}],"container-title":"Nature","id":"ITEM-1","issue":"7510","issued":{"date-parts":[["2014","7","24"]]},"page":"421-7","publisher":"Europe PMC Funders","title":"Biological insights from 108 schizophrenia-associated genetic loci.","type":"article-journal","volume":"511"},"uris":["http://www.mendeley.com/documents/?uuid=5f84e2ef-6b8c-3929-a154-2a10dbaad002"]}],"mendeley":{"formattedCitation":"(3)","plainTextFormattedCitation":"(3)","previouslyFormattedCitation":"(3)"},"properties":{"noteIndex":0},"schema":"https://github.com/citation-style-language/schema/raw/master/csl-citation.json"}</w:instrText>
      </w:r>
      <w:r w:rsidR="006924C6">
        <w:fldChar w:fldCharType="separate"/>
      </w:r>
      <w:r w:rsidRPr="008A0117">
        <w:rPr>
          <w:noProof/>
        </w:rPr>
        <w:t>(3)</w:t>
      </w:r>
      <w:r w:rsidR="006924C6">
        <w:fldChar w:fldCharType="end"/>
      </w:r>
      <w:r w:rsidR="006924C6">
        <w:t xml:space="preserve">; potentially including complement pathway loci </w:t>
      </w:r>
      <w:r w:rsidR="006924C6">
        <w:fldChar w:fldCharType="begin" w:fldLock="1"/>
      </w:r>
      <w:r>
        <w:instrText>ADDIN CSL_CITATION {"citationItems":[{"id":"ITEM-1","itemData":{"DOI":"10.1038/nature16549","ISSN":"1476-4687","PMID":"26814963","abstract":"Schizophrenia is a heritable brain illness with unknown pathogenic mechanisms. Schizophrenia's strongest genetic association at a population level involves variation in the major histocompatibility complex (MHC) locus, but the genes and molecular mechanisms accounting for this have been challenging to identify. Here we show that this association arises in part from many structurally diverse alleles of the complement component 4 (C4) genes. We found that these alleles generated widely varying levels of C4A and C4B expression in the brain, with each common C4 allele associating with schizophrenia in proportion to its tendency to generate greater expression of C4A. Human C4 protein localized to neuronal synapses, dendrites, axons, and cell bodies. In mice, C4 mediated synapse elimination during postnatal development. These results implicate excessive complement activity in the development of schizophrenia and may help explain the reduced numbers of synapses in the brains of individuals with schizophrenia.","author":[{"dropping-particle":"","family":"Sekar","given":"Aswin","non-dropping-particle":"","parse-names":false,"suffix":""},{"dropping-particle":"","family":"Bialas","given":"Allison R","non-dropping-particle":"","parse-names":false,"suffix":""},{"dropping-particle":"","family":"Rivera","given":"Heather","non-dropping-particle":"de","parse-names":false,"suffix":""},{"dropping-particle":"","family":"Davis","given":"Avery","non-dropping-particle":"","parse-names":false,"suffix":""},{"dropping-particle":"","family":"Hammond","given":"Timothy R","non-dropping-particle":"","parse-names":false,"suffix":""},{"dropping-particle":"","family":"Kamitaki","given":"Nolan","non-dropping-particle":"","parse-names":false,"suffix":""},{"dropping-particle":"","family":"Tooley","given":"Katherine","non-dropping-particle":"","parse-names":false,"suffix":""},{"dropping-particle":"","family":"Presumey","given":"Jessy","non-dropping-particle":"","parse-names":false,"suffix":""},{"dropping-particle":"","family":"Baum","given":"Matthew","non-dropping-particle":"","parse-names":false,"suffix":""},{"dropping-particle":"","family":"Doren","given":"Vanessa","non-dropping-particle":"Van","parse-names":false,"suffix":""},{"dropping-particle":"","family":"Genovese","given":"Giulio","non-dropping-particle":"","parse-names":false,"suffix":""},{"dropping-particle":"","family":"Rose","given":"Samuel A","non-dropping-particle":"","parse-names":false,"suffix":""},{"dropping-particle":"","family":"Handsaker","given":"Robert E","non-dropping-particle":"","parse-names":false,"suffix":""},{"dropping-particle":"","family":"Schizophrenia Working Group of the Psychiatric Genomics Consortium","given":"Schizophrenia Working Group of the Psychiatric Genomics","non-dropping-particle":"","parse-names":false,"suffix":""},{"dropping-particle":"","family":"Daly","given":"Mark J","non-dropping-particle":"","parse-names":false,"suffix":""},{"dropping-particle":"","family":"Carroll","given":"Michael C","non-dropping-particle":"","parse-names":false,"suffix":""},{"dropping-particle":"","family":"Stevens","given":"Beth","non-dropping-particle":"","parse-names":false,"suffix":""},{"dropping-particle":"","family":"McCarroll","given":"Steven A","non-dropping-particle":"","parse-names":false,"suffix":""}],"container-title":"Nature","id":"ITEM-1","issue":"7589","issued":{"date-parts":[["2016","2","11"]]},"page":"177-83","publisher":"NIH Public Access","title":"Schizophrenia risk from complex variation of complement component 4.","type":"article-journal","volume":"530"},"uris":["http://www.mendeley.com/documents/?uuid=fbbefe8d-821a-3c67-bf7a-b86693eb79b0"]}],"mendeley":{"formattedCitation":"(4)","plainTextFormattedCitation":"(4)","previouslyFormattedCitation":"(4)"},"properties":{"noteIndex":0},"schema":"https://github.com/citation-style-language/schema/raw/master/csl-citation.json"}</w:instrText>
      </w:r>
      <w:r w:rsidR="006924C6">
        <w:fldChar w:fldCharType="separate"/>
      </w:r>
      <w:r w:rsidRPr="008A0117">
        <w:rPr>
          <w:noProof/>
        </w:rPr>
        <w:t>(4)</w:t>
      </w:r>
      <w:r w:rsidR="006924C6">
        <w:fldChar w:fldCharType="end"/>
      </w:r>
      <w:r w:rsidR="006924C6">
        <w:t xml:space="preserve"> and by the recognition that brain-directed autoimmunity (e.g. to the </w:t>
      </w:r>
      <w:r w:rsidR="008971BA">
        <w:t>N-methyl-D-Aspartate [</w:t>
      </w:r>
      <w:r w:rsidR="006924C6">
        <w:t>NMDA</w:t>
      </w:r>
      <w:r w:rsidR="008971BA">
        <w:t>]</w:t>
      </w:r>
      <w:r w:rsidR="006924C6">
        <w:t xml:space="preserve"> receptor) can cause psychosis as part of an autoimmune encephalitis syndrome, which in some cases may itself be ‘post-infectious’ in the sense of being triggered by a viral infection</w:t>
      </w:r>
      <w:r w:rsidR="00792FEE">
        <w:t>, usually of the CNS</w:t>
      </w:r>
      <w:r w:rsidR="006924C6">
        <w:t xml:space="preserve"> </w:t>
      </w:r>
      <w:r w:rsidR="006924C6">
        <w:fldChar w:fldCharType="begin" w:fldLock="1"/>
      </w:r>
      <w:r>
        <w:instrText>ADDIN CSL_CITATION {"citationItems":[{"id":"ITEM-1","itemData":{"DOI":"10.1016/S2215-0366(19)30290-1","ISSN":"2215-0374","PMID":"31669058","abstract":"There is increasing recognition in the neurological and psychiatric literature of patients with so-called isolated psychotic presentations (ie, with no, or minimal, neurological features) who have tested positive for neuronal autoantibodies (principally N-methyl-D-aspartate receptor antibodies) and who have responded to immunotherapies. Although these individuals are sometimes described as having atypical, mild, or attenuated forms of autoimmune encephalitis, some authors feel that that these cases are sufficiently different from typical autoimmune encephalitis to establish a new category of so-called autoimmune psychosis. We briefly review the background, discuss the existing evidence for a form of autoimmune psychosis, and propose a novel, conservative approach to the recognition of possible, probable, and definite autoimmune psychoses for use in psychiatric practice. We also outline the investigations required and the appropriate therapeutic approaches, both psychiatric and immunological, for probable and definite cases of autoimmune psychoses, and discuss the ethical issues posed by this challenging diagnostic category.","author":[{"dropping-particle":"","family":"Pollak","given":"Thomas A","non-dropping-particle":"","parse-names":false,"suffix":""},{"dropping-particle":"","family":"Lennox","given":"Belinda R","non-dropping-particle":"","parse-names":false,"suffix":""},{"dropping-particle":"","family":"Müller","given":"Sabine","non-dropping-particle":"","parse-names":false,"suffix":""},{"dropping-particle":"","family":"Benros","given":"Michael E","non-dropping-particle":"","parse-names":false,"suffix":""},{"dropping-particle":"","family":"Prüss","given":"Harald","non-dropping-particle":"","parse-names":false,"suffix":""},{"dropping-particle":"","family":"Tebartz van Elst","given":"Ludger","non-dropping-particle":"","parse-names":false,"suffix":""},{"dropping-particle":"","family":"Klein","given":"Hans","non-dropping-particle":"","parse-names":false,"suffix":""},{"dropping-particle":"","family":"Steiner","given":"Johann","non-dropping-particle":"","parse-names":false,"suffix":""},{"dropping-particle":"","family":"Frodl","given":"Thomas","non-dropping-particle":"","parse-names":false,"suffix":""},{"dropping-particle":"","family":"Bogerts","given":"Bernhard","non-dropping-particle":"","parse-names":false,"suffix":""},{"dropping-particle":"","family":"Tian","given":"Li","non-dropping-particle":"","parse-names":false,"suffix":""},{"dropping-particle":"","family":"Groc","given":"Laurent","non-dropping-particle":"","parse-names":false,"suffix":""},{"dropping-particle":"","family":"Hasan","given":"Alkomiet","non-dropping-particle":"","parse-names":false,"suffix":""},{"dropping-particle":"","family":"Baune","given":"Bernhard T","non-dropping-particle":"","parse-names":false,"suffix":""},{"dropping-particle":"","family":"Endres","given":"Dominique","non-dropping-particle":"","parse-names":false,"suffix":""},{"dropping-particle":"","family":"Haroon","given":"Ebrahim","non-dropping-particle":"","parse-names":false,"suffix":""},{"dropping-particle":"","family":"Yolken","given":"Robert","non-dropping-particle":"","parse-names":false,"suffix":""},{"dropping-particle":"","family":"Benedetti","given":"Francesco","non-dropping-particle":"","parse-names":false,"suffix":""},{"dropping-particle":"","family":"Halaris","given":"Angelos","non-dropping-particle":"","parse-names":false,"suffix":""},{"dropping-particle":"","family":"Meyer","given":"Jeffrey H","non-dropping-particle":"","parse-names":false,"suffix":""},{"dropping-particle":"","family":"Stassen","given":"Hans","non-dropping-particle":"","parse-names":false,"suffix":""},{"dropping-particle":"","family":"Leboyer","given":"Marion","non-dropping-particle":"","parse-names":false,"suffix":""},{"dropping-particle":"","family":"Fuchs","given":"Dietmar","non-dropping-particle":"","parse-names":false,"suffix":""},{"dropping-particle":"","family":"Otto","given":"Markus","non-dropping-particle":"","parse-names":false,"suffix":""},{"dropping-particle":"","family":"Brown","given":"David A","non-dropping-particle":"","parse-names":false,"suffix":""},{"dropping-particle":"","family":"Vincent","given":"Angela","non-dropping-particle":"","parse-names":false,"suffix":""},{"dropping-particle":"","family":"Najjar","given":"Souhel","non-dropping-particle":"","parse-names":false,"suffix":""},{"dropping-particle":"","family":"Bechter","given":"Karl","non-dropping-particle":"","parse-names":false,"suffix":""}],"container-title":"The lancet. Psychiatry","id":"ITEM-1","issue":"1","issued":{"date-parts":[["2020","1","1"]]},"page":"93-108","publisher":"Elsevier","title":"Autoimmune psychosis: an international consensus on an approach to the diagnosis and management of psychosis of suspected autoimmune origin.","type":"article-journal","volume":"7"},"uris":["http://www.mendeley.com/documents/?uuid=d898e6b0-7c3c-34b7-9016-c5e2f593a544"]},{"id":"ITEM-2","itemData":{"DOI":"10.1111/imm.12795","ISSN":"1365-2567","PMID":"28704576","abstract":"Psychotic disorders are common and disabling. Overlaps in clinical course in addition to epidemiological and genetic associations raise the possibility that autoimmune mechanisms may underlie some psychoses, potentially offering novel therapeutic approaches. Several immune loci including the major histocompatibility complex and B-cell markers CD19 and CD20 achieve genome-wide significance in schizophrenia. Emerging evidence suggests a potential role via neurodevelopment in addition to classical immune pathways. Additionally, lymphocyte biology is increasingly investigated. Some reports note raised peripheral CD19+ and reduced CD3+ lymphocyte counts, with altered CD4 : CD8 ratios in acute psychosis. Also, post-mortem studies have found CD3+ and CD20+ lymphocyte infiltration in brain regions that are of functional relevance to psychosis. More specifically, the recent paradigm of neuronal surface antibody-mediated (NSAb) central nervous system disease provides an antigen-specific model linking adaptive autoimmunity to psychopathology. NSAbs bind extracellular epitopes of signalling molecules that are classically implicated in psychosis such as NMDA and GABA receptors. This interaction may cause circuit dysfunction leading to psychosis among other neurological features in patients with autoimmune encephalitis. The detection of these cases is crucial as autoimmune encephalitis is ameliorated by commonly available immunotherapies. Meanwhile, the prevalence and relevance of these antibodies in people with isolated psychotic disorders is an area of emerging scientific and clinical interest. Collaborative efforts to achieve larger sample sizes, comparison of assay platforms, and placebo-controlled randomized clinical trials are now needed to establish an autoimmune contribution to psychosis.","author":[{"dropping-particle":"","family":"Al-Diwani","given":"Adam A J","non-dropping-particle":"","parse-names":false,"suffix":""},{"dropping-particle":"","family":"Pollak","given":"Thomas A","non-dropping-particle":"","parse-names":false,"suffix":""},{"dropping-particle":"","family":"Irani","given":"Sarosh R","non-dropping-particle":"","parse-names":false,"suffix":""},{"dropping-particle":"","family":"Lennox","given":"Belinda R","non-dropping-particle":"","parse-names":false,"suffix":""}],"container-title":"Immunology","id":"ITEM-2","issue":"3","issued":{"date-parts":[["2017"]]},"page":"388-401","publisher":"Wiley-Blackwell","title":"Psychosis: an autoimmune disease?","type":"article-journal","volume":"152"},"uris":["http://www.mendeley.com/documents/?uuid=556b557f-a8ca-3442-945b-990fc214a616"]},{"id":"ITEM-3","itemData":{"DOI":"10.1097/WCO.0000000000000445","ISSN":"1473-6551","PMID":"28234798","abstract":"PURPOSE OF REVIEW Autoimmune encephalitis is an increasingly recognized neuropsychiatric condition seen in patients of all ages. Herpes virus infections of the brain can antedate the development of pathogenic autoantibodies against N-methyl-D-aspartate receptors and further neuronal surface proteins, leading to neuronal dysfunction and relapsing symptoms. This review will recapitulate the recent scientific progress, clinical manifestations in children and adults, therapeutic options, and etiological concepts on how autoimmunity develops. RECENT FINDINGS Postviral autoimmune encephalitis has been established as disease mechanism after herpes simplex virus encephalitis. Relapsing symptoms in the absence of virus occur in up to 20% of cases. The clinical presentation is relatively stereotyped in children, consisting of choreoathetosis and reduced levels of consciousness. Adults commonly present with psychiatric abnormalities and cognitive changes. Virus-induced antibody generation seems to be a widespread mechanism not confined to Herpesviridae and N-methyl-D-aspartate receptor antibodies SUMMARY: The presence of prolonged, atypical, or relapsing symptoms after virus encephalitis must be actively determined, requiring early follow-up visits of patients, and should always prompt the search for underlying autoantibodies. Relapsing symptoms can markedly improve with immunotherapy, thus treatment, including corticosteroids, plasma separation, immunoglobulins, and rituximab is usually recommended, even if no specific antibody was detected.","author":[{"dropping-particle":"","family":"Prüss","given":"Harald","non-dropping-particle":"","parse-names":false,"suffix":""}],"container-title":"Current opinion in neurology","id":"ITEM-3","issue":"3","issued":{"date-parts":[["2017"]]},"page":"327-333","publisher":"Curr Opin Neurol","title":"Postviral autoimmune encephalitis: manifestations in children and adults.","type":"article-journal","volume":"30"},"uris":["http://www.mendeley.com/documents/?uuid=96185019-b45a-3701-8ba0-40b6645d7af8"]}],"mendeley":{"formattedCitation":"(5–7)","plainTextFormattedCitation":"(5–7)","previouslyFormattedCitation":"(5–7)"},"properties":{"noteIndex":0},"schema":"https://github.com/citation-style-language/schema/raw/master/csl-citation.json"}</w:instrText>
      </w:r>
      <w:r w:rsidR="006924C6">
        <w:fldChar w:fldCharType="separate"/>
      </w:r>
      <w:r w:rsidRPr="008A0117">
        <w:rPr>
          <w:noProof/>
        </w:rPr>
        <w:t>(5–7)</w:t>
      </w:r>
      <w:r w:rsidR="006924C6">
        <w:fldChar w:fldCharType="end"/>
      </w:r>
      <w:r w:rsidR="006924C6">
        <w:t>.</w:t>
      </w:r>
    </w:p>
    <w:p w14:paraId="4E19B7E1" w14:textId="77777777" w:rsidR="006924C6" w:rsidRDefault="006924C6" w:rsidP="00810F8A">
      <w:pPr>
        <w:tabs>
          <w:tab w:val="left" w:pos="1418"/>
        </w:tabs>
        <w:spacing w:line="360" w:lineRule="auto"/>
        <w:jc w:val="both"/>
      </w:pPr>
    </w:p>
    <w:p w14:paraId="4BB02022" w14:textId="24CC17D5" w:rsidR="006924C6" w:rsidRDefault="006924C6" w:rsidP="00810F8A">
      <w:pPr>
        <w:tabs>
          <w:tab w:val="left" w:pos="1418"/>
        </w:tabs>
        <w:spacing w:line="360" w:lineRule="auto"/>
        <w:jc w:val="both"/>
      </w:pPr>
      <w:r>
        <w:t xml:space="preserve">At the same time large-scale, well-controlled epidemiological data </w:t>
      </w:r>
      <w:r w:rsidR="00251D4F">
        <w:t xml:space="preserve">have </w:t>
      </w:r>
      <w:r>
        <w:t xml:space="preserve">emerged demonstrating clear associations between risk of developing psychotic disorders and previous a) hospitalisation or treatment for severe infection  </w:t>
      </w:r>
      <w:r>
        <w:fldChar w:fldCharType="begin" w:fldLock="1"/>
      </w:r>
      <w:r w:rsidR="008A0117">
        <w:instrText>ADDIN CSL_CITATION {"citationItems":[{"id":"ITEM-1","itemData":{"DOI":"10.1001/jamapsychiatry.2018.3428","ISSN":"2168-6238","PMID":"30516814","abstract":"Importance Infections have been associated with increased risks for mental disorders, such as schizophrenia and depression. However, the association between all infections requiring treatment and the wide range of mental disorders is unknown to date. Objective To investigate the association between all treated infections since birth and the subsequent risk of development of any treated mental disorder during childhood and adolescence. Design, Setting, and Participants Population-based cohort study using Danish nationwide registers. Participants were all individuals born in Denmark between January 1, 1995, and June 30, 2012 (N = 1 098 930). Dates of analysis were November 2017 to February 2018. Exposures All treated infections were identified in a time-varying manner from birth until June 30, 2013, including severe infections requiring hospitalizations and less severe infection treated with anti-infective agents in the primary care sector. Main Outcomes and Measures This study identified all mental disorders diagnosed in a hospital setting and any redeemed prescription for psychotropic medication. Cox proportional hazards regression was performed reporting hazard rate ratios (HRRs), including 95% CIs, adjusted for age, sex, somatic comorbidity, parental education, and parental mental disorders. Results A total of 1 098 930 individuals (51.3% male) were followed up for 9 620 807.7 person-years until a mean (SD) age of 9.76 (4.91) years. Infections requiring hospitalizations were associated with subsequent increased risk of having a diagnosis of any mental disorder (n = 42 462) by an HRR of 1.84 (95% CI, 1.69-1.99) and with increased risk of redeeming a prescription for psychotropic medication (n = 56 847) by an HRR of 1.42 (95% CI, 1.37-1.46). Infection treated with anti-infective agents was associated with increased risk of having a diagnosis of any mental disorder (HRR, 1.40; 95% CI, 1.29-1.51) and with increased risk of redeeming a prescription for psychotropic medication (HRR, 1.22; 95% CI, 1.18-1.26). Antibiotic use was associated with particularly increased risk estimates. The risk of mental disorders after infections increased in a dose-response association and with the temporal proximity of the last infection. In particular, schizophrenia spectrum disorders, obsessive-compulsive disorder, personality and behavior disorders, mental retardation, autistic spectrum disorder, attention-deficit/hyperactivity disorder, oppositional defiant disorder and c…","author":[{"dropping-particle":"","family":"Köhler-Forsberg","given":"Ole","non-dropping-particle":"","parse-names":false,"suffix":""},{"dropping-particle":"","family":"Petersen","given":"Liselotte","non-dropping-particle":"","parse-names":false,"suffix":""},{"dropping-particle":"","family":"Gasse","given":"Christiane","non-dropping-particle":"","parse-names":false,"suffix":""},{"dropping-particle":"","family":"Mortensen","given":"Preben B","non-dropping-particle":"","parse-names":false,"suffix":""},{"dropping-particle":"","family":"Dalsgaard","given":"Soren","non-dropping-particle":"","parse-names":false,"suffix":""},{"dropping-particle":"","family":"Yolken","given":"Robert H","non-dropping-particle":"","parse-names":false,"suffix":""},{"dropping-particle":"","family":"Mors","given":"Ole","non-dropping-particle":"","parse-names":false,"suffix":""},{"dropping-particle":"","family":"Benros","given":"Michael E","non-dropping-particle":"","parse-names":false,"suffix":""}],"container-title":"JAMA psychiatry","id":"ITEM-1","issue":"3","issued":{"date-parts":[["2019"]]},"page":"271-279","publisher":"American Medical Association","title":"A Nationwide Study in Denmark of the Association Between Treated Infections and the Subsequent Risk of Treated Mental Disorders in Children and Adolescents.","type":"article-journal","volume":"76"},"uris":["http://www.mendeley.com/documents/?uuid=89511aa6-b818-3673-984b-dc2611efdac7"]},{"id":"ITEM-2","itemData":{"DOI":"10.1111/acps.12671","ISSN":"0001690X","author":[{"dropping-particle":"","family":"Köhler","given":"O.","non-dropping-particle":"","parse-names":false,"suffix":""},{"dropping-particle":"","family":"Petersen","given":"L.","non-dropping-particle":"","parse-names":false,"suffix":""},{"dropping-particle":"","family":"Mors","given":"O.","non-dropping-particle":"","parse-names":false,"suffix":""},{"dropping-particle":"","family":"Mortensen","given":"P. B.","non-dropping-particle":"","parse-names":false,"suffix":""},{"dropping-particle":"","family":"Yolken","given":"R. H.","non-dropping-particle":"","parse-names":false,"suffix":""},{"dropping-particle":"","family":"Gasse","given":"C.","non-dropping-particle":"","parse-names":false,"suffix":""},{"dropping-particle":"","family":"Benros","given":"M. E.","non-dropping-particle":"","parse-names":false,"suffix":""}],"container-title":"Acta Psychiatrica Scandinavica","id":"ITEM-2","issue":"2","issued":{"date-parts":[["2017","2","1"]]},"page":"97-105","publisher":"John Wiley &amp; Sons, Ltd","title":"Infections and exposure to anti-infective agents and the risk of severe mental disorders: a nationwide study","type":"article-journal","volume":"135"},"uris":["http://www.mendeley.com/documents/?uuid=8a6f0b46-878c-3c7d-b33a-a332d0ce92ad"]}],"mendeley":{"formattedCitation":"(8,9)","plainTextFormattedCitation":"(8,9)","previouslyFormattedCitation":"(8,9)"},"properties":{"noteIndex":0},"schema":"https://github.com/citation-style-language/schema/raw/master/csl-citation.json"}</w:instrText>
      </w:r>
      <w:r>
        <w:fldChar w:fldCharType="separate"/>
      </w:r>
      <w:r w:rsidR="008A0117" w:rsidRPr="008A0117">
        <w:rPr>
          <w:noProof/>
        </w:rPr>
        <w:t>(8,9)</w:t>
      </w:r>
      <w:r>
        <w:fldChar w:fldCharType="end"/>
      </w:r>
      <w:r>
        <w:t xml:space="preserve">; b) number of severe infections </w:t>
      </w:r>
      <w:r>
        <w:fldChar w:fldCharType="begin" w:fldLock="1"/>
      </w:r>
      <w:r w:rsidR="008A0117">
        <w:instrText>ADDIN CSL_CITATION {"citationItems":[{"id":"ITEM-1","itemData":{"DOI":"10.1176/appi.ajp.2011.11030516","ISSN":"1535-7228","PMID":"22193673","abstract":"OBJECTIVE Autoimmune diseases have been associated with an increased risk of schizophrenia. It has been suggested that brain-reactive autoantibodies are part of the mechanisms behind this association. Furthermore, an increased permeability of the blood-brain barrier has been observed during periods of infection and inflammation. The authors therefore investigated whether autoimmune diseases combined with exposures to severe infections may increase the risk of schizophrenia METHOD Nationwide population-based registers in Denmark were linked, and the data were analyzed in a cohort study using survival analysis. All analyses were adjusted for calendar year, age, and sex. Incidence rate ratios and accompanying 95% confidence intervals (CIs) as measures of relative risk were used. RESULTS A prior autoimmune disease increased the risk of schizophrenia by 29% (incidence rate ratio=1.29; 95% CI=1.18-1.41). Any history of hospitalization with infection increased the risk of schizophrenia by 60% (incidence rate ratio=1.60; 95% CI=1.56-1.64). When the two risk factors were combined, the risk of schizophrenia was increased even further (incidence rate ratio=2.25; 95% CI=2.04-2.46). The risk of schizophrenia was increased in a dose-response relationship, where three or more infections and an autoimmune disease were associated with an incidence rate ratio of 3.40 (95% CI=2.91-3.94). The results remained significant after adjusting for substance use disorders and family history of psychiatric disorders. Hospital contact with infection occurred in nearly 24% of individuals prior to a schizophrenia diagnosis. CONCLUSIONS Autoimmune disease and the number of infections requiring hospitalization are risk factors for schizophrenia. The increased risk is compatible with an immunological hypothesis in subgroups of schizophrenia patients.","author":[{"dropping-particle":"","family":"Benros","given":"Michael E","non-dropping-particle":"","parse-names":false,"suffix":""},{"dropping-particle":"","family":"Nielsen","given":"Philip R","non-dropping-particle":"","parse-names":false,"suffix":""},{"dropping-particle":"","family":"Nordentoft","given":"Merete","non-dropping-particle":"","parse-names":false,"suffix":""},{"dropping-particle":"","family":"Eaton","given":"William W","non-dropping-particle":"","parse-names":false,"suffix":""},{"dropping-particle":"","family":"Dalton","given":"Susanne O","non-dropping-particle":"","parse-names":false,"suffix":""},{"dropping-particle":"","family":"Mortensen","given":"Preben B","non-dropping-particle":"","parse-names":false,"suffix":""}],"container-title":"The American journal of psychiatry","id":"ITEM-1","issue":"12","issued":{"date-parts":[["2011","12"]]},"page":"1303-10","publisher":"Am J Psychiatry","title":"Autoimmune diseases and severe infections as risk factors for schizophrenia: a 30-year population-based register study.","type":"article-journal","volume":"168"},"uris":["http://www.mendeley.com/documents/?uuid=ec86e852-ba3e-34e2-8fb3-8df466492bd7"]}],"mendeley":{"formattedCitation":"(10)","plainTextFormattedCitation":"(10)","previouslyFormattedCitation":"(10)"},"properties":{"noteIndex":0},"schema":"https://github.com/citation-style-language/schema/raw/master/csl-citation.json"}</w:instrText>
      </w:r>
      <w:r>
        <w:fldChar w:fldCharType="separate"/>
      </w:r>
      <w:r w:rsidR="008A0117" w:rsidRPr="008A0117">
        <w:rPr>
          <w:noProof/>
        </w:rPr>
        <w:t>(10)</w:t>
      </w:r>
      <w:r>
        <w:fldChar w:fldCharType="end"/>
      </w:r>
      <w:r>
        <w:t xml:space="preserve">; c) presence of autoimmune disease </w:t>
      </w:r>
      <w:r>
        <w:fldChar w:fldCharType="begin" w:fldLock="1"/>
      </w:r>
      <w:r w:rsidR="008A0117">
        <w:instrText>ADDIN CSL_CITATION {"citationItems":[{"id":"ITEM-1","itemData":{"DOI":"10.1176/appi.ajp.2013.13010086","ISSN":"0002-953X","abstract":"ObjectivePrevious research has found an increased risk of schizophrenia in individuals with autoimmune diseases and smaller but significant associations with a family history of autoimmune diseases...","author":[{"dropping-particle":"","family":"Benros","given":"Michael E.","non-dropping-particle":"","parse-names":false,"suffix":""},{"dropping-particle":"","family":"Pedersen","given":"Marianne G.","non-dropping-particle":"","parse-names":false,"suffix":""},{"dropping-particle":"","family":"Rasmussen","given":"Helle","non-dropping-particle":"","parse-names":false,"suffix":""},{"dropping-particle":"","family":"Eaton","given":"William W.","non-dropping-particle":"","parse-names":false,"suffix":""},{"dropping-particle":"","family":"Nordentoft","given":"Merete","non-dropping-particle":"","parse-names":false,"suffix":""},{"dropping-particle":"","family":"Mortensen","given":"Preben B.","non-dropping-particle":"","parse-names":false,"suffix":""}],"container-title":"American Journal of Psychiatry","id":"ITEM-1","issue":"2","issued":{"date-parts":[["2014","2","1"]]},"page":"218-226","publisher":"American Psychiatric AssociationArlington, VA","title":"A Nationwide Study on the Risk of Autoimmune Diseases in Individuals With a Personal or a Family History of Schizophrenia and Related Psychosis","type":"article-journal","volume":"171"},"uris":["http://www.mendeley.com/documents/?uuid=6dfaacef-8a5b-3f55-b422-d8c66261f315"]},{"id":"ITEM-2","itemData":{"DOI":"10.1016/j.biopsych.2018.06.016","ISSN":"1873-2402","PMID":"30122288","abstract":"BACKGROUND A relationship between non-neurological autoimmune (NNAI) disorders and psychosis has been widely reported but not yet subjected to meta-analysis. We conducted the first meta-analysis examining the association between NNAI disorders and psychosis and investigated the effect of 1) temporality (as determined by study design), 2) psychiatric diagnosis, and 3) specific autoimmune disorders. METHODS Major databases were searched for articles published until April 2018; 31 studies, comprising data for &gt;25 million individuals, were eligible. Using random-effects models, we examined the overall association between all NNAI disorders and psychosis; rheumatoid arthritis was examined separately given the well-established negative association with psychosis. Stratified analyses investigated the effect of temporality, psychiatric diagnosis, and specific NNAI disorders. RESULTS We observed a positive overall association between NNAI disorders and psychosis (odds ratio [OR] = 1.26; 95% confidence interval [CI], 1.12-1.41) that was consistent across study designs and psychiatric diagnoses; however, considerable heterogeneity was detected (I2 = 88.08). Patterns varied across individual NNAI disorders; associations were positive for pernicious anemia (OR = 1.91; 95% CI, 1.29-2.84), pemphigoid (OR = 1.90; 95% CI, 1.62-2.24), psoriasis (OR = 1.70; 95% CI, 1.51-1.91), celiac disease (OR = 1.53; 95% CI, 1.12-2.10), and Graves' disease (OR = 1.33; 95% CI, 1.03-1.72) and negative for ankylosing spondylitis (OR = 0.72; 95% CI, 0.54-0.98) and rheumatoid arthritis (OR = 0.65; 95% CI, 0.50-0.84). CONCLUSIONS While we observed a positive overall association between NNAI disorders and psychosis, this was not consistent across all NNAI disorders. Specific factors, including distinct inflammatory pathways, genetic influences, autoantibodies targeting brain proteins, and exposure to corticosteroid treatment, may therefore underlie this association.","author":[{"dropping-particle":"","family":"Cullen","given":"Alexis E","non-dropping-particle":"","parse-names":false,"suffix":""},{"dropping-particle":"","family":"Holmes","given":"Scarlett","non-dropping-particle":"","parse-names":false,"suffix":""},{"dropping-particle":"","family":"Pollak","given":"Thomas A","non-dropping-particle":"","parse-names":false,"suffix":""},{"dropping-particle":"","family":"Blackman","given":"Graham","non-dropping-particle":"","parse-names":false,"suffix":""},{"dropping-particle":"","family":"Joyce","given":"Dan W","non-dropping-particle":"","parse-names":false,"suffix":""},{"dropping-particle":"","family":"Kempton","given":"Matthew J","non-dropping-particle":"","parse-names":false,"suffix":""},{"dropping-particle":"","family":"Murray","given":"Robin M","non-dropping-particle":"","parse-names":false,"suffix":""},{"dropping-particle":"","family":"McGuire","given":"Philip","non-dropping-particle":"","parse-names":false,"suffix":""},{"dropping-particle":"","family":"Mondelli","given":"Valeria","non-dropping-particle":"","parse-names":false,"suffix":""}],"container-title":"Biological psychiatry","id":"ITEM-2","issue":"1","issued":{"date-parts":[["2019"]]},"page":"35-48","publisher":"Biol Psychiatry","title":"Associations Between Non-neurological Autoimmune Disorders and Psychosis: A Meta-analysis.","type":"article-journal","volume":"85"},"uris":["http://www.mendeley.com/documents/?uuid=9ddc22b1-ab76-39ff-a340-ac980c69aa19"]}],"mendeley":{"formattedCitation":"(11,12)","plainTextFormattedCitation":"(11,12)","previouslyFormattedCitation":"(11,12)"},"properties":{"noteIndex":0},"schema":"https://github.com/citation-style-language/schema/raw/master/csl-citation.json"}</w:instrText>
      </w:r>
      <w:r>
        <w:fldChar w:fldCharType="separate"/>
      </w:r>
      <w:r w:rsidR="008A0117" w:rsidRPr="008A0117">
        <w:rPr>
          <w:noProof/>
        </w:rPr>
        <w:t>(11,12)</w:t>
      </w:r>
      <w:r>
        <w:fldChar w:fldCharType="end"/>
      </w:r>
      <w:r>
        <w:t xml:space="preserve"> and d) maternal infection during pregnancy </w:t>
      </w:r>
      <w:r>
        <w:fldChar w:fldCharType="begin" w:fldLock="1"/>
      </w:r>
      <w:r w:rsidR="008A0117">
        <w:instrText>ADDIN CSL_CITATION {"citationItems":[{"id":"ITEM-1","itemData":{"DOI":"10.1017/S0033291712000736","PMID":"22717193","author":[{"dropping-particle":"","family":"Khandaker","given":"G. M.","non-dropping-particle":"","parse-names":false,"suffix":""},{"dropping-particle":"","family":"Zimbron","given":"J.","non-dropping-particle":"","parse-names":false,"suffix":""},{"dropping-particle":"","family":"Lewis","given":"G.","non-dropping-particle":"","parse-names":false,"suffix":""},{"dropping-particle":"","family":"Jones","given":"P. B.","non-dropping-particle":"","parse-names":false,"suffix":""}],"container-title":"Psychological medicine","id":"ITEM-1","issue":"2","issued":{"date-parts":[["2013"]]},"page":"239","publisher":"Europe PMC Funders","title":"Prenatal maternal infection, neurodevelopment and adult schizophrenia: a systematic review of population-based studies","type":"article-journal","volume":"43"},"uris":["http://www.mendeley.com/documents/?uuid=52c333a3-e36b-33b2-8717-24b1096100f4"]}],"mendeley":{"formattedCitation":"(13)","plainTextFormattedCitation":"(13)","previouslyFormattedCitation":"(13)"},"properties":{"noteIndex":0},"schema":"https://github.com/citation-style-language/schema/raw/master/csl-citation.json"}</w:instrText>
      </w:r>
      <w:r>
        <w:fldChar w:fldCharType="separate"/>
      </w:r>
      <w:r w:rsidR="008A0117" w:rsidRPr="008A0117">
        <w:rPr>
          <w:noProof/>
        </w:rPr>
        <w:t>(13)</w:t>
      </w:r>
      <w:r>
        <w:fldChar w:fldCharType="end"/>
      </w:r>
      <w:r>
        <w:t xml:space="preserve">. </w:t>
      </w:r>
      <w:r w:rsidR="008971BA">
        <w:t>Moreover</w:t>
      </w:r>
      <w:r>
        <w:t xml:space="preserve">, relationships have been observed with the temporality of infection, such that risk of a new diagnosis of psychotic disorder is greatest soon after a diagnosis of infection </w:t>
      </w:r>
      <w:r>
        <w:fldChar w:fldCharType="begin" w:fldLock="1"/>
      </w:r>
      <w:r w:rsidR="008A0117">
        <w:instrText>ADDIN CSL_CITATION {"citationItems":[{"id":"ITEM-1","itemData":{"DOI":"10.1001/jamapsychiatry.2018.3428","ISSN":"2168-6238","PMID":"30516814","abstract":"Importance Infections have been associated with increased risks for mental disorders, such as schizophrenia and depression. However, the association between all infections requiring treatment and the wide range of mental disorders is unknown to date. Objective To investigate the association between all treated infections since birth and the subsequent risk of development of any treated mental disorder during childhood and adolescence. Design, Setting, and Participants Population-based cohort study using Danish nationwide registers. Participants were all individuals born in Denmark between January 1, 1995, and June 30, 2012 (N = 1 098 930). Dates of analysis were November 2017 to February 2018. Exposures All treated infections were identified in a time-varying manner from birth until June 30, 2013, including severe infections requiring hospitalizations and less severe infection treated with anti-infective agents in the primary care sector. Main Outcomes and Measures This study identified all mental disorders diagnosed in a hospital setting and any redeemed prescription for psychotropic medication. Cox proportional hazards regression was performed reporting hazard rate ratios (HRRs), including 95% CIs, adjusted for age, sex, somatic comorbidity, parental education, and parental mental disorders. Results A total of 1 098 930 individuals (51.3% male) were followed up for 9 620 807.7 person-years until a mean (SD) age of 9.76 (4.91) years. Infections requiring hospitalizations were associated with subsequent increased risk of having a diagnosis of any mental disorder (n = 42 462) by an HRR of 1.84 (95% CI, 1.69-1.99) and with increased risk of redeeming a prescription for psychotropic medication (n = 56 847) by an HRR of 1.42 (95% CI, 1.37-1.46). Infection treated with anti-infective agents was associated with increased risk of having a diagnosis of any mental disorder (HRR, 1.40; 95% CI, 1.29-1.51) and with increased risk of redeeming a prescription for psychotropic medication (HRR, 1.22; 95% CI, 1.18-1.26). Antibiotic use was associated with particularly increased risk estimates. The risk of mental disorders after infections increased in a dose-response association and with the temporal proximity of the last infection. In particular, schizophrenia spectrum disorders, obsessive-compulsive disorder, personality and behavior disorders, mental retardation, autistic spectrum disorder, attention-deficit/hyperactivity disorder, oppositional defiant disorder and c…","author":[{"dropping-particle":"","family":"Köhler-Forsberg","given":"Ole","non-dropping-particle":"","parse-names":false,"suffix":""},{"dropping-particle":"","family":"Petersen","given":"Liselotte","non-dropping-particle":"","parse-names":false,"suffix":""},{"dropping-particle":"","family":"Gasse","given":"Christiane","non-dropping-particle":"","parse-names":false,"suffix":""},{"dropping-particle":"","family":"Mortensen","given":"Preben B","non-dropping-particle":"","parse-names":false,"suffix":""},{"dropping-particle":"","family":"Dalsgaard","given":"Soren","non-dropping-particle":"","parse-names":false,"suffix":""},{"dropping-particle":"","family":"Yolken","given":"Robert H","non-dropping-particle":"","parse-names":false,"suffix":""},{"dropping-particle":"","family":"Mors","given":"Ole","non-dropping-particle":"","parse-names":false,"suffix":""},{"dropping-particle":"","family":"Benros","given":"Michael E","non-dropping-particle":"","parse-names":false,"suffix":""}],"container-title":"JAMA psychiatry","id":"ITEM-1","issue":"3","issued":{"date-parts":[["2019"]]},"page":"271-279","publisher":"American Medical Association","title":"A Nationwide Study in Denmark of the Association Between Treated Infections and the Subsequent Risk of Treated Mental Disorders in Children and Adolescents.","type":"article-journal","volume":"76"},"uris":["http://www.mendeley.com/documents/?uuid=89511aa6-b818-3673-984b-dc2611efdac7"]},{"id":"ITEM-2","itemData":{"DOI":"10.1111/acps.12671","ISSN":"0001690X","author":[{"dropping-particle":"","family":"Köhler","given":"O.","non-dropping-particle":"","parse-names":false,"suffix":""},{"dropping-particle":"","family":"Petersen","given":"L.","non-dropping-particle":"","parse-names":false,"suffix":""},{"dropping-particle":"","family":"Mors","given":"O.","non-dropping-particle":"","parse-names":false,"suffix":""},{"dropping-particle":"","family":"Mortensen","given":"P. B.","non-dropping-particle":"","parse-names":false,"suffix":""},{"dropping-particle":"","family":"Yolken","given":"R. H.","non-dropping-particle":"","parse-names":false,"suffix":""},{"dropping-particle":"","family":"Gasse","given":"C.","non-dropping-particle":"","parse-names":false,"suffix":""},{"dropping-particle":"","family":"Benros","given":"M. E.","non-dropping-particle":"","parse-names":false,"suffix":""}],"container-title":"Acta Psychiatrica Scandinavica","id":"ITEM-2","issue":"2","issued":{"date-parts":[["2017","2","1"]]},"page":"97-105","publisher":"John Wiley &amp; Sons, Ltd","title":"Infections and exposure to anti-infective agents and the risk of severe mental disorders: a nationwide study","type":"article-journal","volume":"135"},"uris":["http://www.mendeley.com/documents/?uuid=8a6f0b46-878c-3c7d-b33a-a332d0ce92ad"]}],"mendeley":{"formattedCitation":"(8,9)","plainTextFormattedCitation":"(8,9)","previouslyFormattedCitation":"(8,9)"},"properties":{"noteIndex":0},"schema":"https://github.com/citation-style-language/schema/raw/master/csl-citation.json"}</w:instrText>
      </w:r>
      <w:r>
        <w:fldChar w:fldCharType="separate"/>
      </w:r>
      <w:r w:rsidR="008A0117" w:rsidRPr="008A0117">
        <w:rPr>
          <w:noProof/>
        </w:rPr>
        <w:t>(8,9)</w:t>
      </w:r>
      <w:r>
        <w:fldChar w:fldCharType="end"/>
      </w:r>
      <w:r>
        <w:t xml:space="preserve">. Furthermore, </w:t>
      </w:r>
      <w:proofErr w:type="spellStart"/>
      <w:r>
        <w:t>sero</w:t>
      </w:r>
      <w:proofErr w:type="spellEnd"/>
      <w:r>
        <w:t xml:space="preserve">-epidemiological studies focussing on exposure to viruses, as </w:t>
      </w:r>
      <w:r w:rsidR="00251D4F">
        <w:t xml:space="preserve">indicated </w:t>
      </w:r>
      <w:r>
        <w:t xml:space="preserve">by pathogen-specific IgG responses, have implicated exposure to numerous viral and nonviral pathogens, including </w:t>
      </w:r>
      <w:r w:rsidR="008971BA">
        <w:t>herpes simplex virus</w:t>
      </w:r>
      <w:r>
        <w:t>,</w:t>
      </w:r>
      <w:r w:rsidR="008A0117">
        <w:t xml:space="preserve"> Epstein-Barr virus, cytomegalovirus,</w:t>
      </w:r>
      <w:r>
        <w:t xml:space="preserve"> influenza and </w:t>
      </w:r>
      <w:r w:rsidRPr="008A0117">
        <w:rPr>
          <w:i/>
        </w:rPr>
        <w:t>Toxoplasma gondii</w:t>
      </w:r>
      <w:r>
        <w:t xml:space="preserve">, in psychosis risk </w:t>
      </w:r>
      <w:r>
        <w:fldChar w:fldCharType="begin" w:fldLock="1"/>
      </w:r>
      <w:r w:rsidR="008A0117">
        <w:instrText>ADDIN CSL_CITATION {"citationItems":[{"id":"ITEM-1","itemData":{"DOI":"10.1016/j.schres.2012.05.023","ISSN":"1573-2509","PMID":"22704639","abstract":"OBJECTIVE To determine whether exposures to infectious illness during childhood involving the CNS or elsewhere is associated with adult schizophrenia or other psychoses. METHOD Systematic review and meta-analysis of published literature identified by electronic and manual search meeting three inclusion criteria: population-base, objective assessment of childhood infection at the individual level, standard definition of adult psychotic outcomes. We calculated risk ratio for all CNS infection, and separately for viral and bacterial infection in relation to non-affective psychosis and schizophrenia, which was combined in meta-analysis. RESULTS Seven studies were included. Meta-analysis involving 2424 cases and over 1.2 million controls showed CNS viral infection was associated with nearly two-fold increased risk of adult non-affective psychosis (risk ratio 1.70; 95% CI 1.13-2.55; p=0.01). There was no significant heterogeneity between studies (p=0.26; I(2)=20%). Separate meta-analysis involving 1035 cases and over 1.2 million controls suggested all childhood CNS infections, particularly viral infections, may be associated with nearly two-fold risk of adult schizophrenia. However, there was evidence of some heterogeneity between these studies (p=0.07; I(2)=70%). CNS bacterial infections were not associated with risk of psychosis. Data on childhood infections with no obvious involvement of the CNS is insufficient. CONCLUSIONS These findings indicate childhood CNS viral infections increase the risk of adult psychotic illness. Possible mechanisms may include both direct effects of pathogens, and the effects of inflammatory response on the developing brain.","author":[{"dropping-particle":"","family":"Khandaker","given":"Golam M","non-dropping-particle":"","parse-names":false,"suffix":""},{"dropping-particle":"","family":"Zimbron","given":"Jorge","non-dropping-particle":"","parse-names":false,"suffix":""},{"dropping-particle":"","family":"Dalman","given":"Christina","non-dropping-particle":"","parse-names":false,"suffix":""},{"dropping-particle":"","family":"Lewis","given":"Glyn","non-dropping-particle":"","parse-names":false,"suffix":""},{"dropping-particle":"","family":"Jones","given":"Peter B","non-dropping-particle":"","parse-names":false,"suffix":""}],"container-title":"Schizophrenia research","id":"ITEM-1","issue":"1-3","issued":{"date-parts":[["2012","8"]]},"page":"161-8","publisher":"Schizophr Res","title":"Childhood infection and adult schizophrenia: a meta-analysis of population-based studies.","type":"article-journal","volume":"139"},"uris":["http://www.mendeley.com/documents/?uuid=62289add-48c0-31ed-8683-47267b96fe93"]},{"id":"ITEM-2","itemData":{"DOI":"10.1038/mp.2008.5","ISSN":"1476-5578","PMID":"18268502","abstract":"The infectious theory of psychosis, prominent early in the twentieth century, has recently received renewed scientific support. Evidence has accumulated that schizophrenia and bipolar disorder are complex diseases in which many predisposing genes interact with one or more environmental agents to cause symptoms. The protozoan Toxoplasma gondii and cytomegalovirus are discussed as examples of infectious agents that have been linked to schizophrenia and in which genes and infectious agents interact. Such infections may occur early in life and are thus consistent with neurodevelopmental as well as genetic theories of psychosis. The outstanding questions regarding infectious theories concern timing and causality. Attempts are underway to address the former by examining sera of individuals prior to the onset of illness and to address the latter by using antiinfective medications to treat individuals with psychosis. The identification of infectious agents associated with the etiopathogenesis of schizophrenia might lead to new methods for the diagnosis, treatment and prevention of this disorder.","author":[{"dropping-particle":"","family":"Yolken","given":"R H","non-dropping-particle":"","parse-names":false,"suffix":""},{"dropping-particle":"","family":"Torrey","given":"E F","non-dropping-particle":"","parse-names":false,"suffix":""}],"container-title":"Molecular psychiatry","id":"ITEM-2","issue":"5","issued":{"date-parts":[["2008","5"]]},"page":"470-9","publisher":"Mol Psychiatry","title":"Are some cases of psychosis caused by microbial agents? A review of the evidence.","type":"article-journal","volume":"13"},"uris":["http://www.mendeley.com/documents/?uuid=240695ac-9bcf-37f9-9080-3ce2b4d2120a"]}],"mendeley":{"formattedCitation":"(14,15)","plainTextFormattedCitation":"(14,15)","previouslyFormattedCitation":"(14,15)"},"properties":{"noteIndex":0},"schema":"https://github.com/citation-style-language/schema/raw/master/csl-citation.json"}</w:instrText>
      </w:r>
      <w:r>
        <w:fldChar w:fldCharType="separate"/>
      </w:r>
      <w:r w:rsidR="008A0117" w:rsidRPr="008A0117">
        <w:rPr>
          <w:noProof/>
        </w:rPr>
        <w:t>(14,15)</w:t>
      </w:r>
      <w:r>
        <w:fldChar w:fldCharType="end"/>
      </w:r>
      <w:r>
        <w:t xml:space="preserve">, or risk of related phenomena including childhood psychotic experiences </w:t>
      </w:r>
      <w:r>
        <w:fldChar w:fldCharType="begin" w:fldLock="1"/>
      </w:r>
      <w:r w:rsidR="008A0117">
        <w:instrText>ADDIN CSL_CITATION {"citationItems":[{"id":"ITEM-1","itemData":{"DOI":"10.1016/j.schres.2014.05.019","ISSN":"1573-2509","PMID":"25048425","abstract":"BACKGROUND Several studies suggest a link between early-life infection and adult schizophrenia. Cross-sectional studies have reported: (1) increased prevalence of Epstein-Barr Virus (EBV), a member of the Herpesviridae family in schizophrenia; (2) a possible role of Herpes simplex virus in cognitive dysfunction in schizophrenia and healthy controls. We report a longitudinal serological study of early-life EBV infection, childhood IQ, and subsequent risk of psychotic experiences (PE) in adolescence. METHODS Serum antibodies to EBV (anti-VCA IgG) were measured in 530 participants from the ALSPAC cohort at age 4 years. Assessments for IQ at age 9 and PE at age 13 were attended by 401 and 366 of these individuals, respectively. Logistic regression calculated odds ratio (OR) for PE in EBV-exposed, compared with unexposed group. Mean IQ scores were compared between these groups; effect of IQ on the EBV-PE association was examined. Potential confounders included age, gender, ethnicity, social class, household crowding, and concurrent depression and anxiety. RESULTS About 25% of the sample was exposed to EBV at age 4. EBV exposure was associated with subsequent risk of definite PE in adolescence; OR 5.37 (95% CI 1.71-16.87), which remained significant after confounding adjustment. EBV-exposed individuals compared with unexposed performed worse on all IQ measures; mean difference in full-scale IQ 4.15 (95% CI 0.44-7.87); however, this was explained by socio-demographic differences. The EBV-PE association was not explained by IQ. CONCLUSIONS Early-life exposure to EBV is associated with PE in adolescence, consistent with a role of infection/immune dysfunction in the aetiology of psychosis.","author":[{"dropping-particle":"","family":"Khandaker","given":"Golam M","non-dropping-particle":"","parse-names":false,"suffix":""},{"dropping-particle":"","family":"Stochl","given":"Jan","non-dropping-particle":"","parse-names":false,"suffix":""},{"dropping-particle":"","family":"Zammit","given":"Stanley","non-dropping-particle":"","parse-names":false,"suffix":""},{"dropping-particle":"","family":"Lewis","given":"Glyn","non-dropping-particle":"","parse-names":false,"suffix":""},{"dropping-particle":"","family":"Jones","given":"Peter B","non-dropping-particle":"","parse-names":false,"suffix":""}],"container-title":"Schizophrenia research","id":"ITEM-1","issue":"1-3","issued":{"date-parts":[["2014","9"]]},"page":"19-24","publisher":"Schizophr Res","title":"Childhood Epstein-Barr Virus infection and subsequent risk of psychotic experiences in adolescence: a population-based prospective serological study.","type":"article-journal","volume":"158"},"uris":["http://www.mendeley.com/documents/?uuid=cab7046c-0cf8-3dd3-a850-5ac42cb606dc"]}],"mendeley":{"formattedCitation":"(16)","plainTextFormattedCitation":"(16)","previouslyFormattedCitation":"(16)"},"properties":{"noteIndex":0},"schema":"https://github.com/citation-style-language/schema/raw/master/csl-citation.json"}</w:instrText>
      </w:r>
      <w:r>
        <w:fldChar w:fldCharType="separate"/>
      </w:r>
      <w:r w:rsidR="008A0117" w:rsidRPr="008A0117">
        <w:rPr>
          <w:noProof/>
        </w:rPr>
        <w:t>(16)</w:t>
      </w:r>
      <w:r>
        <w:fldChar w:fldCharType="end"/>
      </w:r>
      <w:r>
        <w:t xml:space="preserve"> or psychosis-associated cognitive dysfunction </w:t>
      </w:r>
      <w:r>
        <w:fldChar w:fldCharType="begin" w:fldLock="1"/>
      </w:r>
      <w:r w:rsidR="008A0117">
        <w:instrText>ADDIN CSL_CITATION {"citationItems":[{"id":"ITEM-1","itemData":{"DOI":"10.1093/schbul/sbs125","ISSN":"1745-1701","PMID":"23117985","abstract":"The links between infectious agents and risk for schizophrenia have been widely debated, but few investigations have focused on \"epidiagnostic\" effects, eg, whether exposures to infectious agents alter key clinical aspects of the disorder, such as cognitive impairment. The present theme issue evaluates epidiagnostic cognitive effects of two common infectious agents, namely Herpes Simplex Virus, type 1 and Toxoplasma gondii.","author":[{"dropping-particle":"","family":"Nimgaonkar","given":"Vishwajit L","non-dropping-particle":"","parse-names":false,"suffix":""},{"dropping-particle":"","family":"Yolken","given":"Robert H","non-dropping-particle":"","parse-names":false,"suffix":""}],"container-title":"Schizophrenia bulletin","id":"ITEM-1","issue":"6","issued":{"date-parts":[["2012","11"]]},"page":"1135-6","publisher":"Oxford University Press","title":"Neurotropic infectious agents and cognitive impairment in schizophrenia.","type":"article-journal","volume":"38"},"uris":["http://www.mendeley.com/documents/?uuid=17cbd5dc-421a-359c-8b44-3d6bfb1c9f27"]}],"mendeley":{"formattedCitation":"(17)","plainTextFormattedCitation":"(17)","previouslyFormattedCitation":"(17)"},"properties":{"noteIndex":0},"schema":"https://github.com/citation-style-language/schema/raw/master/csl-citation.json"}</w:instrText>
      </w:r>
      <w:r>
        <w:fldChar w:fldCharType="separate"/>
      </w:r>
      <w:r w:rsidR="008A0117" w:rsidRPr="008A0117">
        <w:rPr>
          <w:noProof/>
        </w:rPr>
        <w:t>(17)</w:t>
      </w:r>
      <w:r>
        <w:fldChar w:fldCharType="end"/>
      </w:r>
      <w:r>
        <w:t xml:space="preserve">. </w:t>
      </w:r>
    </w:p>
    <w:p w14:paraId="3ECD99AF" w14:textId="77777777" w:rsidR="006924C6" w:rsidRDefault="006924C6" w:rsidP="00810F8A">
      <w:pPr>
        <w:tabs>
          <w:tab w:val="left" w:pos="1418"/>
        </w:tabs>
        <w:spacing w:line="360" w:lineRule="auto"/>
        <w:jc w:val="both"/>
      </w:pPr>
    </w:p>
    <w:p w14:paraId="708DA68A" w14:textId="4279E7F8" w:rsidR="006924C6" w:rsidRDefault="006924C6" w:rsidP="00810F8A">
      <w:pPr>
        <w:tabs>
          <w:tab w:val="left" w:pos="1418"/>
        </w:tabs>
        <w:spacing w:line="360" w:lineRule="auto"/>
        <w:jc w:val="both"/>
      </w:pPr>
      <w:r>
        <w:lastRenderedPageBreak/>
        <w:t xml:space="preserve">Literature </w:t>
      </w:r>
      <w:r w:rsidR="008971BA">
        <w:t xml:space="preserve">suggesting an </w:t>
      </w:r>
      <w:r>
        <w:t xml:space="preserve">association between infection and psychosis can be traced </w:t>
      </w:r>
      <w:r w:rsidR="00DB0FFB">
        <w:t>many centuries</w:t>
      </w:r>
      <w:r w:rsidR="00460387">
        <w:t xml:space="preserve"> </w:t>
      </w:r>
      <w:r w:rsidR="00460387">
        <w:fldChar w:fldCharType="begin" w:fldLock="1"/>
      </w:r>
      <w:r w:rsidR="00456FB1">
        <w:instrText>ADDIN CSL_CITATION {"citationItems":[{"id":"ITEM-1","itemData":{"author":[{"dropping-particle":"","family":"Honigsbaum","given":"M.","non-dropping-particle":"","parse-names":false,"suffix":""}],"id":"ITEM-1","issued":{"date-parts":[["2014"]]},"number-of-pages":"p. 1830–920.","publisher":"I.B. Tauris","publisher-place":"London","title":"A History of the Great Influenza Pandemics: Death, Panic and Hysteria.","type":"book"},"uris":["http://www.mendeley.com/documents/?uuid=ae94e60c-7f6e-4585-8d51-31f2c68316cb"]},{"id":"ITEM-2","itemData":{"DOI":"10.1016/S0140-6736(13)60701-1","ISSN":"1474547X","PMID":"23668571","author":[{"dropping-particle":"","family":"Honigsbaum","given":"Mark","non-dropping-particle":"","parse-names":false,"suffix":""}],"container-title":"The Lancet","id":"ITEM-2","issue":"9871","issued":{"date-parts":[["2013","3","23"]]},"page":"988-989","publisher":"Elsevier","title":"The art of medicine: \"an inexpressible dread\": Psychoses of influenza at fin-de-siècle","type":"article-journal","volume":"381"},"uris":["http://www.mendeley.com/documents/?uuid=c63466bc-b6cb-3767-882d-02b1be271819"]}],"mendeley":{"formattedCitation":"(18,19)","plainTextFormattedCitation":"(18,19)","previouslyFormattedCitation":"(18,19)"},"properties":{"noteIndex":0},"schema":"https://github.com/citation-style-language/schema/raw/master/csl-citation.json"}</w:instrText>
      </w:r>
      <w:r w:rsidR="00460387">
        <w:fldChar w:fldCharType="separate"/>
      </w:r>
      <w:r w:rsidR="00460387" w:rsidRPr="00460387">
        <w:rPr>
          <w:noProof/>
        </w:rPr>
        <w:t>(18,19)</w:t>
      </w:r>
      <w:r w:rsidR="00460387">
        <w:fldChar w:fldCharType="end"/>
      </w:r>
      <w:r>
        <w:t>, but even as far back as discussions of the ‘psychoses of influenza’ in the 17</w:t>
      </w:r>
      <w:r w:rsidRPr="00734325">
        <w:rPr>
          <w:vertAlign w:val="superscript"/>
        </w:rPr>
        <w:t>th</w:t>
      </w:r>
      <w:r>
        <w:t xml:space="preserve"> and 18</w:t>
      </w:r>
      <w:r w:rsidRPr="00734325">
        <w:rPr>
          <w:vertAlign w:val="superscript"/>
        </w:rPr>
        <w:t>th</w:t>
      </w:r>
      <w:r>
        <w:t xml:space="preserve"> century </w:t>
      </w:r>
      <w:r w:rsidR="00322AE7">
        <w:t>it was</w:t>
      </w:r>
      <w:r>
        <w:t xml:space="preserve"> recogni</w:t>
      </w:r>
      <w:r w:rsidR="00322AE7">
        <w:t>sed that</w:t>
      </w:r>
      <w:r>
        <w:t xml:space="preserve"> specific, predominantly respiratory infection</w:t>
      </w:r>
      <w:r w:rsidR="00322AE7">
        <w:t>s,</w:t>
      </w:r>
      <w:r>
        <w:t xml:space="preserve"> </w:t>
      </w:r>
      <w:r w:rsidR="00322AE7">
        <w:t xml:space="preserve">are temporally associated with </w:t>
      </w:r>
      <w:r>
        <w:t>acute psychosis</w:t>
      </w:r>
      <w:r w:rsidR="00C32CDA">
        <w:t xml:space="preserve"> </w:t>
      </w:r>
      <w:r>
        <w:fldChar w:fldCharType="begin" w:fldLock="1"/>
      </w:r>
      <w:r w:rsidR="00456FB1">
        <w:instrText>ADDIN CSL_CITATION {"citationItems":[{"id":"ITEM-1","itemData":{"DOI":"10.3389/fpsyt.2020.00072","ISSN":"1664-0640","PMID":"32174851","abstract":"Associations between influenza infection and psychosis have been reported since the eighteenth century, with acute \"psychoses of influenza\" documented during multiple pandemics. In the late 20th century, reports of a season-of-birth effect in schizophrenia were supported by large-scale ecological and sero-epidemiological studies suggesting that maternal influenza infection increases the risk of psychosis in offspring. We examine the evidence for the association between influenza infection and schizophrenia risk, before reviewing possible mechanisms via which this risk may be conferred. Maternal immune activation models implicate placental dysfunction, disruption of cytokine networks, and subsequent microglial activation as potentially important pathogenic processes. More recent neuroimmunological advances focusing on neuronal autoimmunity following infection provide the basis for a model of infection-induced psychosis, potentially implicating autoimmunity to schizophrenia-relevant protein targets including the N-methyl-D-aspartate receptor. Finally, we outline areas for future research and relevant experimental approaches and consider whether the current evidence provides a basis for the rational development of strategies to prevent schizophrenia.","author":[{"dropping-particle":"","family":"Kępińska","given":"Adrianna P","non-dropping-particle":"","parse-names":false,"suffix":""},{"dropping-particle":"","family":"Iyegbe","given":"Conrad O","non-dropping-particle":"","parse-names":false,"suffix":""},{"dropping-particle":"","family":"Vernon","given":"Anthony C","non-dropping-particle":"","parse-names":false,"suffix":""},{"dropping-particle":"","family":"Yolken","given":"Robert","non-dropping-particle":"","parse-names":false,"suffix":""},{"dropping-particle":"","family":"Murray","given":"Robin M","non-dropping-particle":"","parse-names":false,"suffix":""},{"dropping-particle":"","family":"Pollak","given":"Thomas A","non-dropping-particle":"","parse-names":false,"suffix":""}],"container-title":"Frontiers in psychiatry","id":"ITEM-1","issued":{"date-parts":[["2020"]]},"page":"72","publisher":"Frontiers Media SA","title":"Schizophrenia and Influenza at the Centenary of the 1918-1919 Spanish Influenza Pandemic: Mechanisms of Psychosis Risk.","type":"article-journal","volume":"11"},"uris":["http://www.mendeley.com/documents/?uuid=353be38a-b677-352b-a65e-0037b37f72c3"]}],"mendeley":{"formattedCitation":"(20)","plainTextFormattedCitation":"(20)","previouslyFormattedCitation":"(20)"},"properties":{"noteIndex":0},"schema":"https://github.com/citation-style-language/schema/raw/master/csl-citation.json"}</w:instrText>
      </w:r>
      <w:r>
        <w:fldChar w:fldCharType="separate"/>
      </w:r>
      <w:r w:rsidR="00460387" w:rsidRPr="00460387">
        <w:rPr>
          <w:noProof/>
        </w:rPr>
        <w:t>(20)</w:t>
      </w:r>
      <w:r>
        <w:fldChar w:fldCharType="end"/>
      </w:r>
      <w:r>
        <w:t>. Most notably, hundreds of cases of acute post-</w:t>
      </w:r>
      <w:proofErr w:type="spellStart"/>
      <w:r>
        <w:t>influenzal</w:t>
      </w:r>
      <w:proofErr w:type="spellEnd"/>
      <w:r>
        <w:t xml:space="preserve"> psychosis were reported during and after the 1918-19 Spanish influenza pandemic</w:t>
      </w:r>
      <w:r w:rsidR="00754D34">
        <w:t xml:space="preserve">. This was </w:t>
      </w:r>
      <w:r w:rsidR="00792FEE">
        <w:t xml:space="preserve">a phenomenon distinct from the </w:t>
      </w:r>
      <w:r w:rsidR="00754D34">
        <w:t>near-</w:t>
      </w:r>
      <w:r w:rsidR="00792FEE">
        <w:t xml:space="preserve">contemporaneous epidemic of encephalitis lethargica, </w:t>
      </w:r>
      <w:r w:rsidR="00DB0FFB">
        <w:t xml:space="preserve">a syndrome of </w:t>
      </w:r>
      <w:r w:rsidR="00460387">
        <w:t xml:space="preserve">varied neuropsychiatric manifestations including psychosis, </w:t>
      </w:r>
      <w:r w:rsidR="00792FEE">
        <w:t xml:space="preserve">which </w:t>
      </w:r>
      <w:r w:rsidR="00754D34">
        <w:t>may also have had a post-</w:t>
      </w:r>
      <w:proofErr w:type="spellStart"/>
      <w:r w:rsidR="00754D34">
        <w:t>influenzal</w:t>
      </w:r>
      <w:proofErr w:type="spellEnd"/>
      <w:r w:rsidR="00754D34">
        <w:t xml:space="preserve"> aetiolog</w:t>
      </w:r>
      <w:r w:rsidR="00460387">
        <w:t>y</w:t>
      </w:r>
      <w:r>
        <w:t xml:space="preserve">. The writings of Karl Menninger, whose case series and attempted ontologies of post-infectious neuropsychiatric presentations have taken on a keen relevance a hundred years later, are particularly clear: he describes cohorts of patients who presented with a schizophrenia-like psychosis weeks after influenza infection, taking great pains to distinguish these from patients who presented with psychotic symptoms as part of a more generalised impairment of consciousness or delirium </w:t>
      </w:r>
      <w:r>
        <w:fldChar w:fldCharType="begin" w:fldLock="1"/>
      </w:r>
      <w:r w:rsidR="00456FB1">
        <w:instrText>ADDIN CSL_CITATION {"citationItems":[{"id":"ITEM-1","itemData":{"DOI":"10.1001/jama.1919.02610040001001","ISSN":"0002-9955","abstract":"&lt;p&gt;Sir William Osler&lt;sup&gt;1&lt;/sup&gt;succinctly remarks that apparently \"almost every form of disease of the nervous system may follow influenza.\" This postulate is seemingly quite justified by the accretion of neurophychiatric data from cases in the recent pandemic. The frequency of mental disturbances accompanying the acute illness in the epidemic has been the subject of frequent comment, and the wave of psychiatric material that followed in its wake was unexpectedly large and correspondingly interesting.&lt;/p&gt;&lt;p&gt;The literature on the mental diseases associated with influenza is remarkable for its paucity and the inadequacy of the communications, and this well applies to toxic psychoses in general. Bonhoeffer,&lt;sup&gt;2&lt;/sup&gt;considered authoritative on the subject, ascribed this in a measure to the fact that \"for the most part communications concerning the psychoses accompanying or following infectious disease proceed from the pens of others than psychiatrists.... A practical knowledge of the frequency and nature of the&lt;/p&gt;","author":[{"dropping-particle":"","family":"MENNINGER","given":"KARL A.","non-dropping-particle":"","parse-names":false,"suffix":""}],"container-title":"Journal of the American Medical Association","id":"ITEM-1","issue":"4","issued":{"date-parts":[["1919","1","25"]]},"page":"235","publisher":"American Medical Association","title":"PSYCHOSES ASSOCIATED WITH INFLUENZA","type":"article-journal","volume":"72"},"uris":["http://www.mendeley.com/documents/?uuid=302e70c8-e4f2-3ea6-8c95-b039018f1f70"]},{"id":"ITEM-2","itemData":{"DOI":"10.1176/ajp.151.6.182","ISSN":"0002-953X","PMID":"8192197","author":[{"dropping-particle":"","family":"Menninger","given":"K A","non-dropping-particle":"","parse-names":false,"suffix":""}],"container-title":"The American journal of psychiatry","id":"ITEM-2","issue":"6 Suppl","issued":{"date-parts":[["1994","6"]]},"page":"182-7","publisher":"Am J Psychiatry","title":"Influenza and schizophrenia. An analysis of post-influenzal &amp;quot;dementia precox,&amp;quot; as of 1918, and five years later further studies of the psychiatric aspects of influenza. 1926.","type":"article-journal","volume":"151"},"uris":["http://www.mendeley.com/documents/?uuid=2571b106-9160-3bee-aaef-84f41770f3a7"]},{"id":"ITEM-3","itemData":{"DOI":"10.1176/ajp.78.4.573","ISSN":"0002-953X","abstract":"Data.—Type cases of post-influenzal schizophrenia arranged in ascending order of severity from delirium to dementia præcox. Pertinent literature. Deductions.—Dementia præcox is apparently sometimes...","author":[{"dropping-particle":"","family":"Menninger","given":"Karl A.","non-dropping-particle":"","parse-names":false,"suffix":""}],"container-title":"American Journal of Psychiatry","id":"ITEM-3","issue":"4","issued":{"date-parts":[["1922","4","1"]]},"page":"573-588","publisher":"American Psychiatric Publishing","title":"REVERSIBLE SCHIZOPHRENIA","type":"article-journal","volume":"78"},"uris":["http://www.mendeley.com/documents/?uuid=90c62784-66d4-3a40-90fd-fb413775bc0b"]}],"mendeley":{"formattedCitation":"(21–23)","plainTextFormattedCitation":"(21–23)","previouslyFormattedCitation":"(21–23)"},"properties":{"noteIndex":0},"schema":"https://github.com/citation-style-language/schema/raw/master/csl-citation.json"}</w:instrText>
      </w:r>
      <w:r>
        <w:fldChar w:fldCharType="separate"/>
      </w:r>
      <w:r w:rsidR="00460387" w:rsidRPr="00460387">
        <w:rPr>
          <w:noProof/>
        </w:rPr>
        <w:t>(21–23)</w:t>
      </w:r>
      <w:r>
        <w:fldChar w:fldCharType="end"/>
      </w:r>
      <w:r>
        <w:t>. Menninger even describes one case who developed psychosis after the Spanish flu, having experienced his first episode after contracting influenza decades earlier during the 1889-92 Russian influenza pandemic. Following some of the 1918 patients for over 5 years, Menninger was stunned to see that many even with schizophrenia-like presentations made a full recovery, a trajectory that was at odds with the dominant Kraepelinian notion of</w:t>
      </w:r>
      <w:r w:rsidR="00460387">
        <w:t xml:space="preserve"> </w:t>
      </w:r>
      <w:r>
        <w:t xml:space="preserve"> dementia praecox</w:t>
      </w:r>
      <w:r w:rsidR="00456FB1">
        <w:t xml:space="preserve">, </w:t>
      </w:r>
      <w:r w:rsidR="00C32CDA">
        <w:t>where patients with what we now term schizophrenia were predicted to experience</w:t>
      </w:r>
      <w:r w:rsidR="00456FB1">
        <w:t xml:space="preserve"> progressive and irreversible </w:t>
      </w:r>
      <w:r w:rsidR="00C32CDA">
        <w:t xml:space="preserve">neurocognitive </w:t>
      </w:r>
      <w:r w:rsidR="00456FB1">
        <w:t>decline</w:t>
      </w:r>
      <w:r>
        <w:t xml:space="preserve"> </w:t>
      </w:r>
      <w:r>
        <w:fldChar w:fldCharType="begin" w:fldLock="1"/>
      </w:r>
      <w:r w:rsidR="00456FB1">
        <w:instrText>ADDIN CSL_CITATION {"citationItems":[{"id":"ITEM-1","itemData":{"DOI":"10.1176/ajp.151.6.182","ISSN":"0002-953X","PMID":"8192197","author":[{"dropping-particle":"","family":"Menninger","given":"K A","non-dropping-particle":"","parse-names":false,"suffix":""}],"container-title":"The American journal of psychiatry","id":"ITEM-1","issue":"6 Suppl","issued":{"date-parts":[["1994","6"]]},"page":"182-7","publisher":"Am J Psychiatry","title":"Influenza and schizophrenia. An analysis of post-influenzal &amp;quot;dementia precox,&amp;quot; as of 1918, and five years later further studies of the psychiatric aspects of influenza. 1926.","type":"article-journal","volume":"151"},"uris":["http://www.mendeley.com/documents/?uuid=2571b106-9160-3bee-aaef-84f41770f3a7"]}],"mendeley":{"formattedCitation":"(22)","plainTextFormattedCitation":"(22)","previouslyFormattedCitation":"(22)"},"properties":{"noteIndex":0},"schema":"https://github.com/citation-style-language/schema/raw/master/csl-citation.json"}</w:instrText>
      </w:r>
      <w:r>
        <w:fldChar w:fldCharType="separate"/>
      </w:r>
      <w:r w:rsidR="00460387" w:rsidRPr="00460387">
        <w:rPr>
          <w:noProof/>
        </w:rPr>
        <w:t>(22)</w:t>
      </w:r>
      <w:r>
        <w:fldChar w:fldCharType="end"/>
      </w:r>
      <w:r>
        <w:t xml:space="preserve">. Similar acute psychoses have been described after subsequent influenza pandemics, and indeed in some cases following influenza vaccination </w:t>
      </w:r>
      <w:r>
        <w:fldChar w:fldCharType="begin" w:fldLock="1"/>
      </w:r>
      <w:r w:rsidR="00456FB1">
        <w:instrText>ADDIN CSL_CITATION {"citationItems":[{"id":"ITEM-1","itemData":{"DOI":"10.3389/fpsyt.2020.00072","ISSN":"1664-0640","PMID":"32174851","abstract":"Associations between influenza infection and psychosis have been reported since the eighteenth century, with acute \"psychoses of influenza\" documented during multiple pandemics. In the late 20th century, reports of a season-of-birth effect in schizophrenia were supported by large-scale ecological and sero-epidemiological studies suggesting that maternal influenza infection increases the risk of psychosis in offspring. We examine the evidence for the association between influenza infection and schizophrenia risk, before reviewing possible mechanisms via which this risk may be conferred. Maternal immune activation models implicate placental dysfunction, disruption of cytokine networks, and subsequent microglial activation as potentially important pathogenic processes. More recent neuroimmunological advances focusing on neuronal autoimmunity following infection provide the basis for a model of infection-induced psychosis, potentially implicating autoimmunity to schizophrenia-relevant protein targets including the N-methyl-D-aspartate receptor. Finally, we outline areas for future research and relevant experimental approaches and consider whether the current evidence provides a basis for the rational development of strategies to prevent schizophrenia.","author":[{"dropping-particle":"","family":"Kępińska","given":"Adrianna P","non-dropping-particle":"","parse-names":false,"suffix":""},{"dropping-particle":"","family":"Iyegbe","given":"Conrad O","non-dropping-particle":"","parse-names":false,"suffix":""},{"dropping-particle":"","family":"Vernon","given":"Anthony C","non-dropping-particle":"","parse-names":false,"suffix":""},{"dropping-particle":"","family":"Yolken","given":"Robert","non-dropping-particle":"","parse-names":false,"suffix":""},{"dropping-particle":"","family":"Murray","given":"Robin M","non-dropping-particle":"","parse-names":false,"suffix":""},{"dropping-particle":"","family":"Pollak","given":"Thomas A","non-dropping-particle":"","parse-names":false,"suffix":""}],"container-title":"Frontiers in psychiatry","id":"ITEM-1","issued":{"date-parts":[["2020"]]},"page":"72","publisher":"Frontiers Media SA","title":"Schizophrenia and Influenza at the Centenary of the 1918-1919 Spanish Influenza Pandemic: Mechanisms of Psychosis Risk.","type":"article-journal","volume":"11"},"uris":["http://www.mendeley.com/documents/?uuid=353be38a-b677-352b-a65e-0037b37f72c3"]}],"mendeley":{"formattedCitation":"(20)","plainTextFormattedCitation":"(20)","previouslyFormattedCitation":"(20)"},"properties":{"noteIndex":0},"schema":"https://github.com/citation-style-language/schema/raw/master/csl-citation.json"}</w:instrText>
      </w:r>
      <w:r>
        <w:fldChar w:fldCharType="separate"/>
      </w:r>
      <w:r w:rsidR="00460387" w:rsidRPr="00460387">
        <w:rPr>
          <w:noProof/>
        </w:rPr>
        <w:t>(20)</w:t>
      </w:r>
      <w:r>
        <w:fldChar w:fldCharType="end"/>
      </w:r>
      <w:r>
        <w:t>.</w:t>
      </w:r>
      <w:r w:rsidR="008A0117">
        <w:t xml:space="preserve"> </w:t>
      </w:r>
      <w:r w:rsidR="008A0117" w:rsidRPr="008A0117">
        <w:t xml:space="preserve">Infection with another pandemic virus, HIV, is </w:t>
      </w:r>
      <w:r w:rsidR="008A0117">
        <w:t>now</w:t>
      </w:r>
      <w:r w:rsidR="008A0117" w:rsidRPr="008A0117">
        <w:t xml:space="preserve"> recognised as associated with an increased risk of both schizophrenia and acute psychosis</w:t>
      </w:r>
      <w:r>
        <w:t xml:space="preserve"> </w:t>
      </w:r>
      <w:r w:rsidRPr="008A0117">
        <w:fldChar w:fldCharType="begin" w:fldLock="1"/>
      </w:r>
      <w:r w:rsidR="00456FB1">
        <w:instrText>ADDIN CSL_CITATION {"citationItems":[{"id":"ITEM-1","itemData":{"DOI":"10.1016/S2352-3018(15)00089-2","ISSN":"2352-3018","PMID":"26423377","abstract":"BACKGROUND Associations between HIV and schizophrenia in people with and without substance use disorders and the effect on timeliness of HIV diagnosis, antiretroviral therapy (ART), and treatment outcomes are poorly understood. We aimed to assess the association between HIV and schizophrenia and the effect on HIV treatment outcomes in people with and without substance use disorders. METHODS We did a population-based cohort study with data from nationwide registries in Denmark to investigate the risk of schizophrenia after a diagnosis of HIV and the risk of HIV after a diagnosis of schizophrenia, accounting for substance misuse, timeliness of HIV diagnosis, and treatment success in relation to schizophrenia. We selected the cohort from people born in Denmark between Jan 1, 1955, and Dec 31, 1995, who we followed up from their 16th birthday or Jan 1, 1995 (whichever occurred last) until their death, emigration from Denmark, onset of schizophrenia, or Dec 31, 2011 (whichever came first). We estimated incidence rate ratios (IRRs) with Poisson and Cox regression, with adjustment for calendar period, and age and its interaction with sex. FINDINGS We identified 2,786,286 individuals, of whom we included 2,646,154 people in analyses of risk of schizophrenia diagnosis and 2,658,662 people in analyses of risk of HIV diagnosis. In 35,353,633 person-years of follow up, HIV was associated with an increased risk of schizophrenia (IRR 4·09, 95% CI 2·73-5·83) and acute psychosis (7·15, 4·45-10·8); the IRR was highest within the first year of HIV diagnosis for both disorders (8·24, 2·95-17·7 and 12·7, 3·15-32·9, respectively). Schizophrenia was not associated with an increased risk of HIV in individuals without substance misuse disorders (IRR 1·42, 95% CI 0·81-2·27). The risk of schizophrenia in individuals with HIV decreased after ART (IRR 0·53, 0·32-0·87). The risk of acute psychosis did not differ between HIV-infected individuals receiving antiretroviral regimens with and without efavirenz (IRR 0·70, 95% CI 0·32-1·54). We recorded no differences in CD4 cell counts, time to ART, or viral suppression between individuals with schizophrenia with HIV and those without schizophrenia when substance use was taken into account. Between 1999 and 2011, the mortality rate ratio comparing HIV-infected individuals with schizophrenia with HIV-negative individuals without schizophrenia was 25·8 (95% CI 18·8-34·3). INTERPRETATION Our findings emphasise the need for interventions to p…","author":[{"dropping-particle":"","family":"Helleberg","given":"Marie","non-dropping-particle":"","parse-names":false,"suffix":""},{"dropping-particle":"","family":"Pedersen","given":"Marianne G","non-dropping-particle":"","parse-names":false,"suffix":""},{"dropping-particle":"","family":"Pedersen","given":"Carsten B","non-dropping-particle":"","parse-names":false,"suffix":""},{"dropping-particle":"","family":"Mortensen","given":"Preben B","non-dropping-particle":"","parse-names":false,"suffix":""},{"dropping-particle":"","family":"Obel","given":"Niels","non-dropping-particle":"","parse-names":false,"suffix":""}],"container-title":"The lancet. HIV","id":"ITEM-1","issue":"8","issued":{"date-parts":[["2015","8"]]},"page":"e344-50","publisher":"Lancet HIV","title":"Associations between HIV and schizophrenia and their effect on HIV treatment outcomes: a nationwide population-based cohort study in Denmark.","type":"article-journal","volume":"2"},"uris":["http://www.mendeley.com/documents/?uuid=b0a1a3c6-c07a-375b-aa33-1ffb8275bd33"]}],"mendeley":{"formattedCitation":"(24)","plainTextFormattedCitation":"(24)","previouslyFormattedCitation":"(24)"},"properties":{"noteIndex":0},"schema":"https://github.com/citation-style-language/schema/raw/master/csl-citation.json"}</w:instrText>
      </w:r>
      <w:r w:rsidRPr="008A0117">
        <w:fldChar w:fldCharType="separate"/>
      </w:r>
      <w:r w:rsidR="00460387" w:rsidRPr="00460387">
        <w:rPr>
          <w:noProof/>
        </w:rPr>
        <w:t>(24)</w:t>
      </w:r>
      <w:r w:rsidRPr="008A0117">
        <w:fldChar w:fldCharType="end"/>
      </w:r>
      <w:r w:rsidRPr="008A0117">
        <w:t>.</w:t>
      </w:r>
      <w:r w:rsidR="00B67AEA">
        <w:t xml:space="preserve"> I</w:t>
      </w:r>
      <w:r w:rsidR="00456FB1">
        <w:t xml:space="preserve">n contrast to this, it </w:t>
      </w:r>
      <w:r w:rsidR="00C32CDA">
        <w:t xml:space="preserve">is </w:t>
      </w:r>
      <w:r w:rsidR="00456FB1">
        <w:t>important to note</w:t>
      </w:r>
      <w:r w:rsidR="00B67AEA">
        <w:t xml:space="preserve"> </w:t>
      </w:r>
      <w:r w:rsidR="00456FB1">
        <w:t xml:space="preserve">the relative dearth of psychoses reported during and after the </w:t>
      </w:r>
      <w:r w:rsidR="00734325">
        <w:t xml:space="preserve">2009 </w:t>
      </w:r>
      <w:r w:rsidR="00456FB1">
        <w:t xml:space="preserve">H1N1 pandemic </w:t>
      </w:r>
      <w:r w:rsidR="00456FB1">
        <w:fldChar w:fldCharType="begin" w:fldLock="1"/>
      </w:r>
      <w:r w:rsidR="00456FB1">
        <w:instrText>ADDIN CSL_CITATION {"citationItems":[{"id":"ITEM-1","itemData":{"DOI":"10.1176/appi.neuropsych.14010012","ISSN":"0895-0172","author":[{"dropping-particle":"","family":"Chang","given":"Chuan-Hsin","non-dropping-particle":"","parse-names":false,"suffix":""},{"dropping-particle":"","family":"Chang","given":"Yue-Cune","non-dropping-particle":"","parse-names":false,"suffix":""},{"dropping-particle":"","family":"Tzang","given":"Ruu-Fen","non-dropping-particle":"","parse-names":false,"suffix":""}],"container-title":"The Journal of Neuropsychiatry and Clinical Neurosciences","id":"ITEM-1","issue":"1","issued":{"date-parts":[["2015","1","26"]]},"page":"e87-e89","publisher":"American Psychiatric AssociationArlington, VA","title":"Childhood Psychosis After H1N1 Influenza","type":"article-journal","volume":"27"},"uris":["http://www.mendeley.com/documents/?uuid=c6402e53-4724-3ac6-896e-e4f05cef4224"]}],"mendeley":{"formattedCitation":"(25)","plainTextFormattedCitation":"(25)","previouslyFormattedCitation":"(25)"},"properties":{"noteIndex":0},"schema":"https://github.com/citation-style-language/schema/raw/master/csl-citation.json"}</w:instrText>
      </w:r>
      <w:r w:rsidR="00456FB1">
        <w:fldChar w:fldCharType="separate"/>
      </w:r>
      <w:r w:rsidR="00456FB1" w:rsidRPr="00456FB1">
        <w:rPr>
          <w:noProof/>
        </w:rPr>
        <w:t>(25)</w:t>
      </w:r>
      <w:r w:rsidR="00456FB1">
        <w:fldChar w:fldCharType="end"/>
      </w:r>
      <w:r w:rsidR="00C32CDA">
        <w:t>. Minimal cases were described in the literature,</w:t>
      </w:r>
      <w:r w:rsidR="00456FB1">
        <w:t xml:space="preserve"> however, H1N1 surveillance studies focused primarily on neurological outcomes of infection</w:t>
      </w:r>
      <w:r w:rsidR="00C32CDA">
        <w:t xml:space="preserve">, with examination of psychiatric sequalae less frequent </w:t>
      </w:r>
      <w:r w:rsidR="00456FB1">
        <w:fldChar w:fldCharType="begin" w:fldLock="1"/>
      </w:r>
      <w:r w:rsidR="006D2829">
        <w:instrText>ADDIN CSL_CITATION {"citationItems":[{"id":"ITEM-1","itemData":{"DOI":"10.1212/WNL.0b013e31826d5ea7","ISSN":"1526-632X","PMID":"22993280","abstract":"OBJECTIVE We sought to determine the range and extent of neurologic complications due to pandemic influenza A (H1N1) 2009 infection (pH1N1'09) in children hospitalized with influenza. METHODS Active hospital-based surveillance in 6 Australian tertiary pediatric referral centers between June 1 and September 30, 2009, for children aged &lt;15 years with laboratory-confirmed pH1N1'09. RESULTS A total of 506 children with pH1N1'09 were hospitalized, of whom 49 (9.7%) had neurologic complications; median age 4.8 years (range 0.5-12.6 years) compared with 3.7 years (0.01-14.9 years) in those without complications. Approximately one-half (55.1%) of the children with neurologic complications had preexisting medical conditions, and 42.8% had preexisting neurologic conditions. On presentation, only 36.7% had the triad of cough, fever, and coryza/runny nose, whereas 38.7% had only 1 or no respiratory symptoms. Seizure was the most common neurologic complication (7.5%). Others included encephalitis/encephalopathy (1.4%), confusion/disorientation (1.0%), loss of consciousness (1.0%), and paralysis/Guillain-Barré syndrome (0.4%). A total of 30.6% needed intensive care unit (ICU) admission, 24.5% required mechanical ventilation, and 2 (4.1%) died. The mean length of stay in hospital was 6.5 days (median 3 days) and mean ICU stay was 4.4 days (median 1.5 days). CONCLUSIONS Neurologic complications are relatively common among children admitted with influenza, and can be life-threatening. The lack of specific treatment for influenza-related neurologic complications underlines the importance of early diagnosis, use of antivirals, and universal influenza vaccination in children. Clinicians should consider influenza in children with neurologic symptoms even with a paucity of respiratory symptoms.","author":[{"dropping-particle":"","family":"Khandaker","given":"Gulam","non-dropping-particle":"","parse-names":false,"suffix":""},{"dropping-particle":"","family":"Zurynski","given":"Yvonne","non-dropping-particle":"","parse-names":false,"suffix":""},{"dropping-particle":"","family":"Buttery","given":"Jim","non-dropping-particle":"","parse-names":false,"suffix":""},{"dropping-particle":"","family":"Marshall","given":"Helen","non-dropping-particle":"","parse-names":false,"suffix":""},{"dropping-particle":"","family":"Richmond","given":"Peter C","non-dropping-particle":"","parse-names":false,"suffix":""},{"dropping-particle":"","family":"Dale","given":"Russell C","non-dropping-particle":"","parse-names":false,"suffix":""},{"dropping-particle":"","family":"Royle","given":"Jenny","non-dropping-particle":"","parse-names":false,"suffix":""},{"dropping-particle":"","family":"Gold","given":"Michael","non-dropping-particle":"","parse-names":false,"suffix":""},{"dropping-particle":"","family":"Snelling","given":"Tom","non-dropping-particle":"","parse-names":false,"suffix":""},{"dropping-particle":"","family":"Whitehead","given":"Bruce","non-dropping-particle":"","parse-names":false,"suffix":""},{"dropping-particle":"","family":"Jones","given":"Cheryl","non-dropping-particle":"","parse-names":false,"suffix":""},{"dropping-particle":"","family":"Heron","given":"Leon","non-dropping-particle":"","parse-names":false,"suffix":""},{"dropping-particle":"","family":"McCaskill","given":"Mary","non-dropping-particle":"","parse-names":false,"suffix":""},{"dropping-particle":"","family":"Macartney","given":"Kristine","non-dropping-particle":"","parse-names":false,"suffix":""},{"dropping-particle":"","family":"Elliott","given":"Elizabeth J","non-dropping-particle":"","parse-names":false,"suffix":""},{"dropping-particle":"","family":"Booy","given":"Robert","non-dropping-particle":"","parse-names":false,"suffix":""}],"container-title":"Neurology","id":"ITEM-1","issue":"14","issued":{"date-parts":[["2012","10","2"]]},"page":"1474-81","publisher":"American Academy of Neurology","title":"Neurologic complications of influenza A(H1N1)pdm09: surveillance in 6 pediatric hospitals.","type":"article-journal","volume":"79"},"uris":["http://www.mendeley.com/documents/?uuid=096c5260-6875-3652-88e3-eb583340e865"]},{"id":"ITEM-2","itemData":{"DOI":"10.1093/cid/cit922","ISSN":"1537-6591","PMID":"24352349","abstract":"BACKGROUND The emergence of influenza A(H1N1) 2009 was met with increased reports of associated neurological manifestations. We aimed to describe neurological manifestations of influenza in adults and children in the United Kingdom that presented at this time. METHODS A 2-year surveillance study was undertaken through the British adult and pediatric neurological surveillance units from February 2011. Patients were included if they met clinical case definitions within 1 month of proven influenza infection. RESULTS Twenty-five cases were identified: 21 (84%) in children and 4 (16%) in adults. Six (29%) children had preexisting neurological disorders. Polymerase chain reaction of respiratory secretions identified influenza A in 21 (81%; 20 of which [95%] were H1N1) and influenza B in 4 (15%). Twelve children had encephalopathy (1 with movement disorder), 8 had encephalitis, and 1 had meningoencephalitis. Two adults had encephalopathy with movement disorder, 1 had encephalitis, and 1 had Guillain-Barré syndrome. Seven individuals (6 children) had specific acute encephalopathy syndromes (4 acute necrotizing encephalopathy, 1 acute infantile encephalopathy predominantly affecting the frontal lobes, 1 hemorrhagic shock and encephalopathy, 1 acute hemorrhagic leukoencephalopathy). Twenty (80%) required intensive care, 17 (68%) had poor outcome, and 4 (16%) died. CONCLUSIONS This surveillance study described a cohort of adults and children with neurological manifestations of influenza. The majority were due to H1N1. More children than adults were identified; many children had specific encephalopathy syndromes with poor outcomes. None had been vaccinated, although 8 (32%) had indications for this. A modified classification system is proposed based on our data and the increasing spectrum of recognized acute encephalopathy syndromes.","author":[{"dropping-particle":"","family":"Goenka","given":"Anu","non-dropping-particle":"","parse-names":false,"suffix":""},{"dropping-particle":"","family":"Michael","given":"Benedict D","non-dropping-particle":"","parse-names":false,"suffix":""},{"dropping-particle":"","family":"Ledger","given":"Elizabeth","non-dropping-particle":"","parse-names":false,"suffix":""},{"dropping-particle":"","family":"Hart","given":"Ian J","non-dropping-particle":"","parse-names":false,"suffix":""},{"dropping-particle":"","family":"Absoud","given":"Michael","non-dropping-particle":"","parse-names":false,"suffix":""},{"dropping-particle":"","family":"Chow","given":"Gabriel","non-dropping-particle":"","parse-names":false,"suffix":""},{"dropping-particle":"","family":"Lilleker","given":"James","non-dropping-particle":"","parse-names":false,"suffix":""},{"dropping-particle":"","family":"Lunn","given":"Michael","non-dropping-particle":"","parse-names":false,"suffix":""},{"dropping-particle":"","family":"McKee","given":"David","non-dropping-particle":"","parse-names":false,"suffix":""},{"dropping-particle":"","family":"Peake","given":"Deirdre","non-dropping-particle":"","parse-names":false,"suffix":""},{"dropping-particle":"","family":"Pysden","given":"Karen","non-dropping-particle":"","parse-names":false,"suffix":""},{"dropping-particle":"","family":"Roberts","given":"Mark","non-dropping-particle":"","parse-names":false,"suffix":""},{"dropping-particle":"","family":"Carrol","given":"Enitan D","non-dropping-particle":"","parse-names":false,"suffix":""},{"dropping-particle":"","family":"Lim","given":"Ming","non-dropping-particle":"","parse-names":false,"suffix":""},{"dropping-particle":"","family":"Avula","given":"Shivaram","non-dropping-particle":"","parse-names":false,"suffix":""},{"dropping-particle":"","family":"Solomon","given":"Tom","non-dropping-particle":"","parse-names":false,"suffix":""},{"dropping-particle":"","family":"Kneen","given":"Rachel","non-dropping-particle":"","parse-names":false,"suffix":""}],"container-title":"Clinical infectious diseases : an official publication of the Infectious Diseases Society of America","id":"ITEM-2","issue":"6","issued":{"date-parts":[["2014","3"]]},"page":"775-84","publisher":"Clin Infect Dis","title":"Neurological manifestations of influenza infection in children and adults: results of a National British Surveillance Study.","type":"article-journal","volume":"58"},"uris":["http://www.mendeley.com/documents/?uuid=2630a856-5410-3803-b709-b34567ad9d67"]}],"mendeley":{"formattedCitation":"(26,27)","plainTextFormattedCitation":"(26,27)","previouslyFormattedCitation":"(26,27)"},"properties":{"noteIndex":0},"schema":"https://github.com/citation-style-language/schema/raw/master/csl-citation.json"}</w:instrText>
      </w:r>
      <w:r w:rsidR="00456FB1">
        <w:fldChar w:fldCharType="separate"/>
      </w:r>
      <w:r w:rsidR="00456FB1" w:rsidRPr="00456FB1">
        <w:rPr>
          <w:noProof/>
        </w:rPr>
        <w:t>(26,27)</w:t>
      </w:r>
      <w:r w:rsidR="00456FB1">
        <w:fldChar w:fldCharType="end"/>
      </w:r>
      <w:r w:rsidR="00456FB1">
        <w:t>.</w:t>
      </w:r>
    </w:p>
    <w:p w14:paraId="1836FDB7" w14:textId="77777777" w:rsidR="008A0117" w:rsidRDefault="008A0117" w:rsidP="00810F8A">
      <w:pPr>
        <w:tabs>
          <w:tab w:val="left" w:pos="1418"/>
        </w:tabs>
        <w:spacing w:line="360" w:lineRule="auto"/>
        <w:jc w:val="both"/>
      </w:pPr>
    </w:p>
    <w:p w14:paraId="3E99B2E9" w14:textId="138029F7" w:rsidR="006924C6" w:rsidRDefault="006924C6" w:rsidP="00810F8A">
      <w:pPr>
        <w:tabs>
          <w:tab w:val="left" w:pos="1418"/>
        </w:tabs>
        <w:spacing w:line="360" w:lineRule="auto"/>
        <w:jc w:val="both"/>
      </w:pPr>
      <w:r>
        <w:t xml:space="preserve">In the 1980s and 1990s, following the demonstration that children born during the 1957 Asian influenza epidemic were at increased risk of developing psychosis </w:t>
      </w:r>
      <w:r>
        <w:fldChar w:fldCharType="begin" w:fldLock="1"/>
      </w:r>
      <w:r w:rsidR="006D2829">
        <w:instrText>ADDIN CSL_CITATION {"citationItems":[{"id":"ITEM-1","itemData":{"DOI":"10.1001/archpsyc.1988.01800260109013","ISSN":"0003-990X","PMID":"3337616","abstract":"In the context of a Finnish birth cohort, we tested the hypothesis that viral infection during the latter two thirds of fetal development would increase the risk of adult schizophrenic outcome. Psychiatric hospital diagnoses were recorded for all individuals in greater Helsinki who were fetuses during the 1957 type A2 influenza epidemic. Those exposed to the viral epidemic during their second trimester of fetal development were at elevated risk of being admitted to a psychiatric hospital with a diagnosis of schizophrenia. This was true for both males and females and independently in several psychiatric hospitals. The second-trimester effect was seen in the elevated proportion of schizophrenics among those admitted to a psychiatric hospital and also in higher rates of schizophrenia per 1000 live births in the city of Helsinki. The study has several limitations: (1) We have no direct evidence that the subjects actually suffered a viral infection. (2) The psychiatric data were obtained only for subjects up to the age of 26 years, 56 days. (3) The findings are based on hospital diagnoses. (4) The determination of stage of gestation at time of exposure to the epidemic is based on date of birth. The viral infection might have occurred outside the official epidemic window; the infant may have had a preterm or postterm delivery. These sources of error, however, should not serve to enhance the findings. The observed viral effect is interpreted as being one of many potential perturbations of gestation. We suggest that it is less the type than the timing of the disturbance during fetal neural development that is critical in determining risk for schizophrenia.","author":[{"dropping-particle":"","family":"Mednick","given":"Sarnoff A.","non-dropping-particle":"","parse-names":false,"suffix":""},{"dropping-particle":"","family":"Machon","given":"R A","non-dropping-particle":"","parse-names":false,"suffix":""},{"dropping-particle":"","family":"Huttunen","given":"M O","non-dropping-particle":"","parse-names":false,"suffix":""},{"dropping-particle":"","family":"Bonett","given":"D","non-dropping-particle":"","parse-names":false,"suffix":""}],"container-title":"Archives of General Psychiatry","id":"ITEM-1","issue":"2","issued":{"date-parts":[["1988","2","1"]]},"page":"189","title":"Adult Schizophrenia Following Prenatal Exposure to an Influenza Epidemic","type":"article-journal","volume":"45"},"uris":["http://www.mendeley.com/documents/?uuid=96f70b65-a521-3a0f-b3b0-d7d22b980986"]}],"mendeley":{"formattedCitation":"(28)","plainTextFormattedCitation":"(28)","previouslyFormattedCitation":"(28)"},"properties":{"noteIndex":0},"schema":"https://github.com/citation-style-language/schema/raw/master/csl-citation.json"}</w:instrText>
      </w:r>
      <w:r>
        <w:fldChar w:fldCharType="separate"/>
      </w:r>
      <w:r w:rsidR="00456FB1" w:rsidRPr="00456FB1">
        <w:rPr>
          <w:noProof/>
        </w:rPr>
        <w:t>(28)</w:t>
      </w:r>
      <w:r>
        <w:fldChar w:fldCharType="end"/>
      </w:r>
      <w:r>
        <w:t xml:space="preserve">, a large number of epidemiological and </w:t>
      </w:r>
      <w:proofErr w:type="spellStart"/>
      <w:r>
        <w:t>sero</w:t>
      </w:r>
      <w:proofErr w:type="spellEnd"/>
      <w:r>
        <w:t xml:space="preserve">-epidemiological studies have attempted to elucidate the nature of the association between in utero viral exposure and the development of psychosis </w:t>
      </w:r>
      <w:r>
        <w:fldChar w:fldCharType="begin" w:fldLock="1"/>
      </w:r>
      <w:r w:rsidR="006D2829">
        <w:instrText>ADDIN CSL_CITATION {"citationItems":[{"id":"ITEM-1","itemData":{"DOI":"10.1001/archpsyc.61.8.774","ISSN":"0003-990X","PMID":"15289276","abstract":"CONTEXT Some, but not all, previous studies suggest that prenatal influenza exposure increases the risk of schizophrenia. These studies used dates of influenza epidemics and maternal recall of infection to define influenza exposure, suggesting that discrepant findings may have resulted from exposure misclassification. OBJECTIVE To examine whether serologically documented prenatal exposure to influenza increases the risk of schizophrenia. DESIGN Nested case-control study of a large birth cohort, born from 1959 through 1966, and followed up for psychiatric disorders 30 to 38 years later. SETTING Population-based birth cohort. PARTICIPANTS Cases were 64 birth cohort members diagnosed as having schizophrenia spectrum disorders (mostly schizophrenia and schizoaffective disorder). Controls were 125 members of the birth cohort, had not been diagnosed as having a schizophrenia spectrum or major affective disorder, and were matched to cases on date of birth, sex, length of time in the cohort, and availability of maternal serum. MAIN OUTCOME MEASURES Archived maternal serum was assayed for influenza antibody in pregnancies giving rise to offspring with schizophrenia and matched control offspring. RESULTS The risk of schizophrenia was increased 7-fold for influenza exposure during the first trimester. There was no increased risk of schizophrenia with influenza during the second or third trimester. With the use of a broader gestational period of influenza exposure-early to midpregnancy-the risk of schizophrenia was increased 3-fold. The findings persisted after adjustment for potential confounders. CONCLUSIONS These findings represent the first serologic evidence that prenatal influenza plays a role in schizophrenia. If confirmed, the results may have implications for the prevention of schizophrenia and for unraveling pathogenic mechanisms of the disorder.","author":[{"dropping-particle":"","family":"Brown","given":"Alan S","non-dropping-particle":"","parse-names":false,"suffix":""},{"dropping-particle":"","family":"Begg","given":"Melissa D","non-dropping-particle":"","parse-names":false,"suffix":""},{"dropping-particle":"","family":"Gravenstein","given":"Stefan","non-dropping-particle":"","parse-names":false,"suffix":""},{"dropping-particle":"","family":"Schaefer","given":"Catherine A","non-dropping-particle":"","parse-names":false,"suffix":""},{"dropping-particle":"","family":"Wyatt","given":"Richard J","non-dropping-particle":"","parse-names":false,"suffix":""},{"dropping-particle":"","family":"Bresnahan","given":"Michaeline","non-dropping-particle":"","parse-names":false,"suffix":""},{"dropping-particle":"","family":"Babulas","given":"Vicki P","non-dropping-particle":"","parse-names":false,"suffix":""},{"dropping-particle":"","family":"Susser","given":"Ezra S","non-dropping-particle":"","parse-names":false,"suffix":""}],"container-title":"Archives of general psychiatry","id":"ITEM-1","issue":"8","issued":{"date-parts":[["2004","8"]]},"page":"774-80","publisher":"Arch Gen Psychiatry","title":"Serologic evidence of prenatal influenza in the etiology of schizophrenia.","type":"article-journal","volume":"61"},"uris":["http://www.mendeley.com/documents/?uuid=5bd37404-0f7c-3726-8822-b0bea245c657"]},{"id":"ITEM-2","itemData":{"DOI":"10.1176/appi.ajp.2009.09030361","ISSN":"1535-7228","PMID":"20123911","abstract":"An emerging literature from epidemiologic, clinical, and preclinical investigations has provided evidence that gestational exposure to infection contributes to the etiology of schizophrenia. In recent years, these studies have moved from ecologic designs, which ascertain infection based on epidemics in populations, to investigations that have capitalized on reliable biomarkers in individual pregnancies. These studies have documented specific candidate infections that appear to be associated with an elevated risk of schizophrenia. Animal models of maternal immune activation inspired by this work have revealed intriguing findings indicating behavioral, neurochemical, and neurophysiologic abnormalities consistent with observations in schizophrenia. In parallel studies in humans and animals, investigators are working to uncover the cellular and molecular mechanisms by which in utero exposure to infection contributes to schizophrenia risk. In this review, the authors discuss and critically evaluate the epidemiologic literature on in utero exposure to infection and schizophrenia, summarize emerging animal models of maternal immune activation, and discuss putative unique and common mechanisms by which in utero exposure to infection alters neurodevelopment, potentially increasing susceptibility to schizophrenia. The promise of this work for facilitating the identification of susceptibility loci in genetic studies of schizophrenia is illustrated by examples of interaction between in utero exposure to infection and genetic variants. The authors then elaborate on possible implications of this work, including the use of preventive measures for reducing the incidence of schizophrenia. Finally, they discuss new approaches aimed at addressing current challenges in this area of research.","author":[{"dropping-particle":"","family":"Brown","given":"Alan S","non-dropping-particle":"","parse-names":false,"suffix":""},{"dropping-particle":"","family":"Derkits","given":"Elena J","non-dropping-particle":"","parse-names":false,"suffix":""}],"container-title":"The American journal of psychiatry","id":"ITEM-2","issue":"3","issued":{"date-parts":[["2010","3"]]},"page":"261-80","publisher":"NIH Public Access","title":"Prenatal infection and schizophrenia: a review of epidemiologic and translational studies.","type":"article-journal","volume":"167"},"uris":["http://www.mendeley.com/documents/?uuid=94642486-c68f-377d-bbc5-e794b75a4100"]}],"mendeley":{"formattedCitation":"(29,30)","plainTextFormattedCitation":"(29,30)","previouslyFormattedCitation":"(29,30)"},"properties":{"noteIndex":0},"schema":"https://github.com/citation-style-language/schema/raw/master/csl-citation.json"}</w:instrText>
      </w:r>
      <w:r>
        <w:fldChar w:fldCharType="separate"/>
      </w:r>
      <w:r w:rsidR="00456FB1" w:rsidRPr="00456FB1">
        <w:rPr>
          <w:noProof/>
        </w:rPr>
        <w:t>(29,30)</w:t>
      </w:r>
      <w:r>
        <w:fldChar w:fldCharType="end"/>
      </w:r>
      <w:r>
        <w:t xml:space="preserve">. </w:t>
      </w:r>
      <w:r>
        <w:lastRenderedPageBreak/>
        <w:t xml:space="preserve">Most mechanistic work on infection-related psychosis has taken place within this context: the maternal immune activation (MIA) model has reliably demonstrated that the offspring of pregnant mothers exposed to an inflammatory ‘hit’ are at greater risk of developing abnormalities across multiple anatomical, physiological and behavioural domains, many of which resemble observations in humans with psychotic disorders </w:t>
      </w:r>
      <w:r>
        <w:fldChar w:fldCharType="begin" w:fldLock="1"/>
      </w:r>
      <w:r w:rsidR="006D2829">
        <w:instrText>ADDIN CSL_CITATION {"citationItems":[{"id":"ITEM-1","itemData":{"DOI":"10.1126/science.aag3194","ISSN":"1095-9203","PMID":"27540164","abstract":"Epidemiological evidence implicates maternal infection as a risk factor for autism spectrum disorder and schizophrenia. Animal models corroborate this link and demonstrate that maternal immune activation (MIA) alone is sufficient to impart lifelong neuropathology and altered behaviors in offspring. This Review describes common principles revealed by these models, highlighting recent findings that strengthen their relevance for schizophrenia and autism and are starting to reveal the molecular mechanisms underlying the effects of MIA on offspring. The role of MIA as a primer for a much wider range of psychiatric and neurologic disorders is also discussed. Finally, the need for more research in this nascent field and the implications for identifying and developing new treatments for individuals at heightened risk for neuroimmune disorders are considered.","author":[{"dropping-particle":"","family":"Estes","given":"Myka L","non-dropping-particle":"","parse-names":false,"suffix":""},{"dropping-particle":"","family":"McAllister","given":"A Kimberley","non-dropping-particle":"","parse-names":false,"suffix":""}],"container-title":"Science (New York, N.Y.)","id":"ITEM-1","issue":"6301","issued":{"date-parts":[["2016","8","19"]]},"page":"772-7","publisher":"Science","title":"Maternal immune activation: Implications for neuropsychiatric disorders.","type":"article-journal","volume":"353"},"uris":["http://www.mendeley.com/documents/?uuid=b41422bf-6c70-3b8d-b41e-ed1a930a25c8"]}],"mendeley":{"formattedCitation":"(31)","plainTextFormattedCitation":"(31)","previouslyFormattedCitation":"(31)"},"properties":{"noteIndex":0},"schema":"https://github.com/citation-style-language/schema/raw/master/csl-citation.json"}</w:instrText>
      </w:r>
      <w:r>
        <w:fldChar w:fldCharType="separate"/>
      </w:r>
      <w:r w:rsidR="00456FB1" w:rsidRPr="00456FB1">
        <w:rPr>
          <w:noProof/>
        </w:rPr>
        <w:t>(31)</w:t>
      </w:r>
      <w:r>
        <w:fldChar w:fldCharType="end"/>
      </w:r>
      <w:r>
        <w:t>.</w:t>
      </w:r>
    </w:p>
    <w:p w14:paraId="29716079" w14:textId="77777777" w:rsidR="006924C6" w:rsidRDefault="006924C6" w:rsidP="00810F8A">
      <w:pPr>
        <w:tabs>
          <w:tab w:val="left" w:pos="1418"/>
        </w:tabs>
        <w:spacing w:line="360" w:lineRule="auto"/>
        <w:jc w:val="both"/>
      </w:pPr>
    </w:p>
    <w:p w14:paraId="7D8ED4E6" w14:textId="117B3DAD" w:rsidR="006924C6" w:rsidRDefault="006924C6" w:rsidP="00810F8A">
      <w:pPr>
        <w:tabs>
          <w:tab w:val="left" w:pos="1418"/>
        </w:tabs>
        <w:spacing w:line="360" w:lineRule="auto"/>
        <w:jc w:val="both"/>
      </w:pPr>
      <w:r>
        <w:t xml:space="preserve">The foregoing suggests that COVID-19, a pandemic acute respiratory viral infection, may have the potential to cause psychosis, either acutely, or as a post-infectious manifestation, or as a neurodevelopmental pregnancy-associated risk factor. Interestingly a 2011 study found that exposure to two seasonal coronaviruses, HKU1 and NL63, was associated with increased risk of developing psychosis </w:t>
      </w:r>
      <w:r>
        <w:fldChar w:fldCharType="begin" w:fldLock="1"/>
      </w:r>
      <w:r w:rsidR="006D2829">
        <w:instrText>ADDIN CSL_CITATION {"citationItems":[{"id":"ITEM-1","itemData":{"DOI":"10.1093/schbul/sbp052","ISSN":"1745-1701","PMID":"19491313","abstract":"Prenatal influenza exposure increases the risk for schizophrenia and brings to question how other respiratory viruses may contribute to neuropsychiatric disease etiopathology. Human coronaviruses cause respiratory infections that range in seriousness from common colds to severe acute respiratory syndrome. Like influenza, coronaviruses can be neurotropic. To test for associations between coronaviruses and serious mental disorders, we utilized a recently developed assay and measured immunoglobulin G (IgG) response against 4 human coronavirus strains (229E, HKU1, NL63, and OC43) in 106 patients with a recent onset of psychotic symptoms and 196 nonpsychiatric controls. We expressed results quantitatively as antibody levels and qualitatively as seroprevalence relative to a defined seropositivity cutoff value. Patient IgG levels were higher than controls for HKU1, NL63, and OC43, with HKU1 and NL63 both showing highly significant patient-to-control differences (HKU1, P ≤ .002; NL63, P ≤ .00001). All 4 coronaviruses were more seroprevalent in patients vs controls, with greatest intergroup differences observed for HKU1 (93% vs 77%, P ≤ .0001). HKU1 and NL63 associations with the patient group were further supported by multivariate analyses that controlled for age, gender, race, socioeconomic status, and smoking status (HKU1, odds ratio [OR] = 1.32, 95% confidence interval [CI] = 1.03-1.67, P ≤ .027; NL63, OR = 2.42, 95% CI = 1.25-4.66, P ≤ .008). Among patients, NL63 was associated with schizophrenia-spectrum (OR = 3.10, 95% CI = 1.27-7.58, P ≤ .013) but not mood disorders. HKU1 and NL63 coronavirus exposures may represent comorbid risk factors in neuropsychiatric disease. Future studies should explore links between the timing of coronavirus infections and subsequent development of schizophrenia and other disorders with psychotic symptoms.","author":[{"dropping-particle":"","family":"Severance","given":"Emily G","non-dropping-particle":"","parse-names":false,"suffix":""},{"dropping-particle":"","family":"Dickerson","given":"Faith B","non-dropping-particle":"","parse-names":false,"suffix":""},{"dropping-particle":"","family":"Viscidi","given":"Raphael P","non-dropping-particle":"","parse-names":false,"suffix":""},{"dropping-particle":"","family":"Bossis","given":"Ioannis","non-dropping-particle":"","parse-names":false,"suffix":""},{"dropping-particle":"","family":"Stallings","given":"Cassie R","non-dropping-particle":"","parse-names":false,"suffix":""},{"dropping-particle":"","family":"Origoni","given":"Andrea E","non-dropping-particle":"","parse-names":false,"suffix":""},{"dropping-particle":"","family":"Sullens","given":"Anne","non-dropping-particle":"","parse-names":false,"suffix":""},{"dropping-particle":"","family":"Yolken","given":"Robert H","non-dropping-particle":"","parse-names":false,"suffix":""}],"container-title":"Schizophrenia bulletin","id":"ITEM-1","issue":"1","issued":{"date-parts":[["2011","1"]]},"page":"101-7","publisher":"Schizophr Bull","title":"Coronavirus immunoreactivity in individuals with a recent onset of psychotic symptoms.","type":"article-journal","volume":"37"},"uris":["http://www.mendeley.com/documents/?uuid=9cba4f52-e390-3df2-9431-e7bd8528b311"]}],"mendeley":{"formattedCitation":"(32)","plainTextFormattedCitation":"(32)","previouslyFormattedCitation":"(32)"},"properties":{"noteIndex":0},"schema":"https://github.com/citation-style-language/schema/raw/master/csl-citation.json"}</w:instrText>
      </w:r>
      <w:r>
        <w:fldChar w:fldCharType="separate"/>
      </w:r>
      <w:r w:rsidR="00456FB1" w:rsidRPr="00456FB1">
        <w:rPr>
          <w:noProof/>
        </w:rPr>
        <w:t>(32)</w:t>
      </w:r>
      <w:r>
        <w:fldChar w:fldCharType="end"/>
      </w:r>
      <w:r>
        <w:t xml:space="preserve"> – a study that has never been replicated (although the same group did describe an association between coronavirus seropositivity and a history of mood disorders </w:t>
      </w:r>
      <w:r>
        <w:fldChar w:fldCharType="begin" w:fldLock="1"/>
      </w:r>
      <w:r w:rsidR="006D2829">
        <w:instrText>ADDIN CSL_CITATION {"citationItems":[{"id":"ITEM-1","itemData":{"DOI":"10.1016/j.jad.2010.09.029","ISSN":"1573-2517","PMID":"21030090","abstract":"BACKGROUND Anecdotal reports of mood disorder following infection with common respiratory viruses with neurotropic potential have been in existence since the last century. Nevertheless, systematic studies on the association between these viruses and mood disorders are lacking. METHODS Influenza A, B and coronavirus antibody titers were measured in 257 subjects with recurrent unipolar and bipolar disorder and healthy controls, by SCID. Pearson's χ² tests and logistic regression models were used to analyze associations between seropositivity for coronaviruses, influenza A and B viruses and the following: a) history of recurrent mood disorders b) having attempted suicide in the past c) uni- vs. bi-polarity and d) presence of psychotic symptoms during mood episodes. RESULTS Seropositivity for influenza A (p=0.004), B (p&lt;0.0001) and coronaviruses (p&lt;0.0001) were associated with history of mood disorders but not with the specific diagnosis of unipolar or bipolar depression. Seropositivity for influenza B was significantly associated with a history of suicide attempt (p=0.001) and history of psychotic symptoms (p=0.005). LIMITATIONS The design was cross-sectional. Socioeconomic factors, inflammatory markers, and axis II psychopathology were not assessed. CONCLUSIONS The association of seropositivity for influenza and coronaviruses with a history of mood disorders, and influenza B with suicidal behavior require replication in larger longitudinal samples. The need for these studies is additionally supported by the high incidence of these viral infections, the high prevalence of mood disorders, and resilience of suicide epidemics.","author":[{"dropping-particle":"","family":"Okusaga","given":"Olaoluwa","non-dropping-particle":"","parse-names":false,"suffix":""},{"dropping-particle":"","family":"Yolken","given":"Robert H","non-dropping-particle":"","parse-names":false,"suffix":""},{"dropping-particle":"","family":"Langenberg","given":"Patricia","non-dropping-particle":"","parse-names":false,"suffix":""},{"dropping-particle":"","family":"Lapidus","given":"Manana","non-dropping-particle":"","parse-names":false,"suffix":""},{"dropping-particle":"","family":"Arling","given":"Timothy A","non-dropping-particle":"","parse-names":false,"suffix":""},{"dropping-particle":"","family":"Dickerson","given":"Faith B","non-dropping-particle":"","parse-names":false,"suffix":""},{"dropping-particle":"","family":"Scrandis","given":"Debra A","non-dropping-particle":"","parse-names":false,"suffix":""},{"dropping-particle":"","family":"Severance","given":"Emily","non-dropping-particle":"","parse-names":false,"suffix":""},{"dropping-particle":"","family":"Cabassa","given":"Johanna A","non-dropping-particle":"","parse-names":false,"suffix":""},{"dropping-particle":"","family":"Balis","given":"Theodora","non-dropping-particle":"","parse-names":false,"suffix":""},{"dropping-particle":"","family":"Postolache","given":"Teodor T","non-dropping-particle":"","parse-names":false,"suffix":""}],"container-title":"Journal of affective disorders","id":"ITEM-1","issue":"1-2","issued":{"date-parts":[["2011","4"]]},"page":"220-5","publisher":"J Affect Disord","title":"Association of seropositivity for influenza and coronaviruses with history of mood disorders and suicide attempts.","type":"article-journal","volume":"130"},"uris":["http://www.mendeley.com/documents/?uuid=89d21adc-7b63-3607-af84-287f9926e1f6"]}],"mendeley":{"formattedCitation":"(33)","plainTextFormattedCitation":"(33)","previouslyFormattedCitation":"(33)"},"properties":{"noteIndex":0},"schema":"https://github.com/citation-style-language/schema/raw/master/csl-citation.json"}</w:instrText>
      </w:r>
      <w:r>
        <w:fldChar w:fldCharType="separate"/>
      </w:r>
      <w:r w:rsidR="00456FB1" w:rsidRPr="00456FB1">
        <w:rPr>
          <w:noProof/>
        </w:rPr>
        <w:t>(33)</w:t>
      </w:r>
      <w:r>
        <w:fldChar w:fldCharType="end"/>
      </w:r>
      <w:r>
        <w:t xml:space="preserve">). In a recent systematic review and meta-analysis, Rogers et al. reported a rate of diagnoses of acute mania and/or psychosis in 0.7% of SARS and MERS patients, although most appear to have been attributed to the use of corticosteroids. Other studies that reported on individual psychotic symptoms including hallucinations and persecutory ideation reported rates between 2% and 5% in the acute phase and up to 4.4% in the post-acute phase of these infections, although given high levels of confusion in the acute phases of these critical illnesses it </w:t>
      </w:r>
      <w:r w:rsidR="008A0117">
        <w:t xml:space="preserve">could be </w:t>
      </w:r>
      <w:r>
        <w:t>likely that such psychotic symptoms occurred as part of a more general delirium</w:t>
      </w:r>
      <w:r w:rsidR="008A0117">
        <w:t xml:space="preserve">, where rates of psychotic symptoms are high </w:t>
      </w:r>
      <w:r w:rsidR="008A0117">
        <w:fldChar w:fldCharType="begin" w:fldLock="1"/>
      </w:r>
      <w:r w:rsidR="006D2829">
        <w:instrText>ADDIN CSL_CITATION {"citationItems":[{"id":"ITEM-1","itemData":{"DOI":"10.1192/bjp.bp.106.023911","ISSN":"0007-1250","PMID":"17267930","abstract":"BACKGROUND Delirium phenomenology is understudied. AIMS To investigate the relationship between cognitive and non-cognitive delirium symptoms and test the primacy of inattention in delirium. METHOD People with delirium (n=100) were assessed using the Delirium Rating Scale-Revised-98 (DRS-R98) and Cognitive Test for Delirium (CTD). RESULTS Sleep-wake cycle abnormalities and inattention were most frequent, while disorientation was the least frequent cognitive deficit. Patients with psychosis had either perceptual disturbances or delusions but not both. Neither delusions nor hallucinations were associated with cognitive impairments. Inattention was associated with severity of other cognitive disturbances but not with non-cognitive items. CTD comprehension correlated most closely with non-cognitive features of delirium. CONCLUSIONS Delirium phenomenology is consistent with broad dysfunction of higher cortical centres, characterised in particular by inattention and sleep-wake cycle disturbance. Attention and comprehension together are the cognitive items that best account for the syndrome of delirium. Psychosis in delirium differs from that in functional psychoses.","author":[{"dropping-particle":"","family":"Meagher","given":"David J","non-dropping-particle":"","parse-names":false,"suffix":""},{"dropping-particle":"","family":"Moran","given":"Maria","non-dropping-particle":"","parse-names":false,"suffix":""},{"dropping-particle":"","family":"Raju","given":"Bangaru","non-dropping-particle":"","parse-names":false,"suffix":""},{"dropping-particle":"","family":"Gibbons","given":"Dympna","non-dropping-particle":"","parse-names":false,"suffix":""},{"dropping-particle":"","family":"Donnelly","given":"Sinead","non-dropping-particle":"","parse-names":false,"suffix":""},{"dropping-particle":"","family":"Saunders","given":"Jean","non-dropping-particle":"","parse-names":false,"suffix":""},{"dropping-particle":"","family":"Trzepacz","given":"Paula T","non-dropping-particle":"","parse-names":false,"suffix":""}],"container-title":"The British journal of psychiatry : the journal of mental science","id":"ITEM-1","issued":{"date-parts":[["2007","2"]]},"page":"135-41","publisher":"Br J Psychiatry","title":"Phenomenology of delirium. Assessment of 100 adult cases using standardised measures.","type":"article-journal","volume":"190"},"uris":["http://www.mendeley.com/documents/?uuid=62fe73f4-a200-37fe-959a-c8dc66a4f70a"]},{"id":"ITEM-2","itemData":{"DOI":"10.1176/appi.psy.41.6.519","ISSN":"0033-3182","PMID":"11110116","abstract":"Psychosis in delirium has been an underresearched area. The authors retrospectively examined the prevalence of psychotic symptoms and possible associated factors in the records of 227 consecutive hospitalized patients. These patients had been diagnosed with delirium, according to the DSM-IV criteria and referred to a psychiatry consult service. The authors compared patients, with or without psychosis, on demographic variables, medical and psychiatric history; number of medications, etiology of delirium, and cognitive state. The prevalence of psychotic symptoms was 42.7% (n = 97) with 27% of patients (n = 61) having visual hallucinations, 12.4% (n = 28) having auditory hallucinations, 2.7% (n = 6) having tactile hallucinations, and 25.6% (n = 58) having delusions. The presence of visual hallucinations, but not delusions or auditory hallucinations, was significantly associated with more active medical diagnoses and multiple etiologies causing the delirium. Psychotic symptoms are not uncommon in delirium, but specific psychotic symptoms may have different factors contributing to their development. Visual hallucinations appear to be associated with a greater number of active medical disorders, but other factors associated with the development of psychotic symptoms in delirium are currently unknown.","author":[{"dropping-particle":"","family":"Webster","given":"R","non-dropping-particle":"","parse-names":false,"suffix":""},{"dropping-particle":"","family":"Holroyd","given":"S","non-dropping-particle":"","parse-names":false,"suffix":""}],"container-title":"Psychosomatics","id":"ITEM-2","issue":"6","issued":{"date-parts":[["2000"]]},"page":"519-22","publisher":"Psychosomatics","title":"Prevalence of psychotic symptoms in delirium.","type":"article-journal","volume":"41"},"uris":["http://www.mendeley.com/documents/?uuid=8e10f801-fed4-3e35-99bb-ea4a6afcc033"]}],"mendeley":{"formattedCitation":"(34,35)","plainTextFormattedCitation":"(34,35)","previouslyFormattedCitation":"(34,35)"},"properties":{"noteIndex":0},"schema":"https://github.com/citation-style-language/schema/raw/master/csl-citation.json"}</w:instrText>
      </w:r>
      <w:r w:rsidR="008A0117">
        <w:fldChar w:fldCharType="separate"/>
      </w:r>
      <w:r w:rsidR="00456FB1" w:rsidRPr="00456FB1">
        <w:rPr>
          <w:noProof/>
        </w:rPr>
        <w:t>(34,35)</w:t>
      </w:r>
      <w:r w:rsidR="008A0117">
        <w:fldChar w:fldCharType="end"/>
      </w:r>
      <w:r>
        <w:t>.</w:t>
      </w:r>
    </w:p>
    <w:p w14:paraId="6B8A7EAD" w14:textId="77777777" w:rsidR="006924C6" w:rsidRDefault="006924C6" w:rsidP="00810F8A">
      <w:pPr>
        <w:tabs>
          <w:tab w:val="left" w:pos="1418"/>
        </w:tabs>
        <w:spacing w:line="360" w:lineRule="auto"/>
      </w:pPr>
    </w:p>
    <w:p w14:paraId="6F6BD3BE" w14:textId="3038E1E9" w:rsidR="006924C6" w:rsidRPr="00810F8A" w:rsidRDefault="006924C6" w:rsidP="00792FEE">
      <w:pPr>
        <w:tabs>
          <w:tab w:val="left" w:pos="1418"/>
        </w:tabs>
        <w:spacing w:line="360" w:lineRule="auto"/>
        <w:outlineLvl w:val="0"/>
        <w:rPr>
          <w:b/>
          <w:bCs/>
        </w:rPr>
      </w:pPr>
      <w:r w:rsidRPr="006924C6">
        <w:rPr>
          <w:b/>
          <w:bCs/>
        </w:rPr>
        <w:t>SARS-CoV-2 Infection</w:t>
      </w:r>
    </w:p>
    <w:p w14:paraId="2E2EB4B7" w14:textId="59715B48" w:rsidR="008A0117" w:rsidRDefault="006924C6" w:rsidP="00810F8A">
      <w:pPr>
        <w:tabs>
          <w:tab w:val="left" w:pos="1418"/>
        </w:tabs>
        <w:spacing w:line="360" w:lineRule="auto"/>
        <w:jc w:val="both"/>
      </w:pPr>
      <w:r>
        <w:t>Despite rates of psychosis apparently increasing following historical pandemics, as yet there are relatively limited data correlating psychosis and SARS-CoV-2</w:t>
      </w:r>
      <w:r w:rsidRPr="00000109">
        <w:t>.</w:t>
      </w:r>
      <w:r>
        <w:t xml:space="preserve"> Reports of primary psychotic disorders in infected individuals have emerged, but have been beset by both small sample size, and inadequate attention to potential confounding</w:t>
      </w:r>
      <w:r w:rsidR="00113A21">
        <w:t xml:space="preserve"> factors</w:t>
      </w:r>
      <w:r>
        <w:t xml:space="preserve">. </w:t>
      </w:r>
      <w:r w:rsidR="008A0117">
        <w:t xml:space="preserve">In this section we will review the extant emerging literature associating COVID-19 with psychoses, </w:t>
      </w:r>
      <w:r w:rsidR="00C5311F">
        <w:t>highlighting</w:t>
      </w:r>
      <w:r w:rsidR="008A0117">
        <w:t xml:space="preserve"> case reports </w:t>
      </w:r>
      <w:r w:rsidR="00C5311F">
        <w:t>of phenomenological or mechanistic interest and larger</w:t>
      </w:r>
      <w:r w:rsidR="008A0117">
        <w:t xml:space="preserve"> case series (</w:t>
      </w:r>
      <w:r w:rsidR="00C5311F">
        <w:t xml:space="preserve">see </w:t>
      </w:r>
      <w:r w:rsidR="008A0117">
        <w:t>Table 1).</w:t>
      </w:r>
    </w:p>
    <w:p w14:paraId="7AB9B3F6" w14:textId="77777777" w:rsidR="008A0117" w:rsidRDefault="008A0117" w:rsidP="00810F8A">
      <w:pPr>
        <w:tabs>
          <w:tab w:val="left" w:pos="1418"/>
        </w:tabs>
        <w:spacing w:line="360" w:lineRule="auto"/>
        <w:jc w:val="both"/>
      </w:pPr>
    </w:p>
    <w:p w14:paraId="16A721F4" w14:textId="01044852" w:rsidR="006924C6" w:rsidRDefault="00C5311F" w:rsidP="00810F8A">
      <w:pPr>
        <w:tabs>
          <w:tab w:val="left" w:pos="1418"/>
        </w:tabs>
        <w:spacing w:line="360" w:lineRule="auto"/>
        <w:jc w:val="both"/>
      </w:pPr>
      <w:r>
        <w:t xml:space="preserve">Establishing a causal relationship between infection with a given pathogen and a putative manifestation requires a substantial evidential threshold, operationalised in the Bradford-Hill criteria </w:t>
      </w:r>
      <w:r w:rsidR="00020311">
        <w:fldChar w:fldCharType="begin" w:fldLock="1"/>
      </w:r>
      <w:r w:rsidR="006D2829">
        <w:instrText>ADDIN CSL_CITATION {"citationItems":[{"id":"ITEM-1","itemData":{"DOI":"10.1136/jnnp-2020-323667","ISSN":"1468-330X","PMID":"32503883","abstract":"### Introduction\n\nClinicians are increasingly recognising neurological presentations occur in some patients.1 A case series from Wuhan described associated neurological syndromes (eg, ‘dizziness’ and ‘impaired consciousness’), but with little detail regarding symptomatology, and cerebrospinal fluid (CSF) and neuroimaging findings.2 The extent to which these disorders were caused by the virus per se, rather than being complications of critical illness, unmasking of degenerative disease, or iatrogenic effects of repurposed medications is not clear.\n\nNumerous case reports have since emerged and, at the time of writing, published cases include encephalopathy,3 encephalitis,4 Guillain-Barré syndrome (GBS)5 and stroke.6 In most of these cases, the virus has been identified in respiratory samples, and in a small number in CSF. So far, the reporting of clinical features has been extremely variable, for example, several cases have claimed to report encephalitis without clear evidence of central nervous system (CNS) inflammation, which would not meet established definitions of the disease.7 \n\nWhether severe acute respiratory syndrome coronavirus 2 (SARS-CoV2) is associated with neurological manifestations is of critical importance as this may result in substantial morbidity and mortality.\n\n### Defining causality\n\nIt is crucial that neurologists and neuropsychiatrists apply a systematic strategy to determine whether there is evidence that SARS-CoV2 is causing these manifestations, whether they are a consequence of severe systemic disease alone, or simply coincidence. In 1965, Hill proposed criteria on which to build an argument for disease causation, which …","author":[{"dropping-particle":"","family":"Ellul","given":"Mark","non-dropping-particle":"","parse-names":false,"suffix":""},{"dropping-particle":"","family":"Varatharaj","given":"Aravinthan","non-dropping-particle":"","parse-names":false,"suffix":""},{"dropping-particle":"","family":"Nicholson","given":"Timothy R","non-dropping-particle":"","parse-names":false,"suffix":""},{"dropping-particle":"","family":"Pollak","given":"Thomas Arthur","non-dropping-particle":"","parse-names":false,"suffix":""},{"dropping-particle":"","family":"Thomas","given":"Naomi","non-dropping-particle":"","parse-names":false,"suffix":""},{"dropping-particle":"","family":"Easton","given":"Ava","non-dropping-particle":"","parse-names":false,"suffix":""},{"dropping-particle":"","family":"Zandi","given":"Michael S","non-dropping-particle":"","parse-names":false,"suffix":""},{"dropping-particle":"","family":"Manji","given":"Hadi","non-dropping-particle":"","parse-names":false,"suffix":""},{"dropping-particle":"","family":"Solomon","given":"Tom","non-dropping-particle":"","parse-names":false,"suffix":""},{"dropping-particle":"","family":"Carson","given":"Alan","non-dropping-particle":"","parse-names":false,"suffix":""},{"dropping-particle":"","family":"Turner","given":"Martin R","non-dropping-particle":"","parse-names":false,"suffix":""},{"dropping-particle":"","family":"Kneen","given":"Rachel","non-dropping-particle":"","parse-names":false,"suffix":""},{"dropping-particle":"","family":"Galea","given":"Ian","non-dropping-particle":"","parse-names":false,"suffix":""},{"dropping-particle":"","family":"Pett","given":"Sarah","non-dropping-particle":"","parse-names":false,"suffix":""},{"dropping-particle":"","family":"Thomas","given":"Rhys Huw","non-dropping-particle":"","parse-names":false,"suffix":""},{"dropping-particle":"","family":"Michael","given":"Benedict Daniel","non-dropping-particle":"","parse-names":false,"suffix":""},{"dropping-particle":"","family":"CoroNerve Steering Committee","given":"","non-dropping-particle":"","parse-names":false,"suffix":""}],"container-title":"Journal of neurology, neurosurgery, and psychiatry","id":"ITEM-1","issue":"8","issued":{"date-parts":[["2020","8","1"]]},"page":"811-812","publisher":"BMJ Publishing Group Ltd","title":"Defining causality in COVID-19 and neurological disorders.","type":"article-journal","volume":"91"},"uris":["http://www.mendeley.com/documents/?uuid=efe4dbfb-1340-3240-94c3-2b2cd1f931e2"]}],"mendeley":{"formattedCitation":"(36)","plainTextFormattedCitation":"(36)","previouslyFormattedCitation":"(36)"},"properties":{"noteIndex":0},"schema":"https://github.com/citation-style-language/schema/raw/master/csl-citation.json"}</w:instrText>
      </w:r>
      <w:r w:rsidR="00020311">
        <w:fldChar w:fldCharType="separate"/>
      </w:r>
      <w:r w:rsidR="00456FB1" w:rsidRPr="00456FB1">
        <w:rPr>
          <w:noProof/>
        </w:rPr>
        <w:t>(36)</w:t>
      </w:r>
      <w:r w:rsidR="00020311">
        <w:fldChar w:fldCharType="end"/>
      </w:r>
      <w:r w:rsidR="00020311">
        <w:t xml:space="preserve">. </w:t>
      </w:r>
      <w:r w:rsidR="006924C6">
        <w:t xml:space="preserve">There are currently </w:t>
      </w:r>
      <w:r w:rsidR="00020311">
        <w:t xml:space="preserve">several </w:t>
      </w:r>
      <w:r>
        <w:t xml:space="preserve">specific </w:t>
      </w:r>
      <w:r w:rsidR="006924C6">
        <w:t xml:space="preserve">complexities in assessing the true role of </w:t>
      </w:r>
      <w:r w:rsidR="006924C6">
        <w:lastRenderedPageBreak/>
        <w:t xml:space="preserve">SARS-CoV-2 in neuropsychiatric disease, the most pertinent of which is separating the specific impact of the virus from both the broader disease response and the social, cultural and psychological circumstances in which </w:t>
      </w:r>
      <w:r w:rsidR="008A0117">
        <w:t xml:space="preserve">an </w:t>
      </w:r>
      <w:r w:rsidR="006924C6">
        <w:t xml:space="preserve">infection has occurred. That is, for this specific presentation at this specific time, is the virus directly pathogenic, or are we observing the sequelae of a pervasive inflammatory response in critically ill populations </w:t>
      </w:r>
      <w:r w:rsidR="006924C6">
        <w:fldChar w:fldCharType="begin" w:fldLock="1"/>
      </w:r>
      <w:r w:rsidR="006D2829">
        <w:instrText>ADDIN CSL_CITATION {"citationItems":[{"id":"ITEM-1","itemData":{"DOI":"10.1007/s12028-020-00978-4","ISSN":"1541-6933","abstract":"The magnitude of the COVID-19 pandemic will result in substantial neurological disease, whether through direct infection (rare), para-infectious complications (less rare), or critical illness more generally (common). Here, we raise the importance of stringent diagnosis and data collection regarding neurological complications of COVID-19; we urge caution in the over-diagnosis of neurological disease where it does not exist, but equally strongly encourage the concerted surveillance for such conditions. Additional to the direct neurological complications of COVID-19 infection, neurological patients are at risk of harm from both structural limitations (such as number of intensive care beds), and a hesitancy to treat with certain necessary medications given risk of nosocomial COVID-19 infection. We therefore also outline the specific management of patients with neuroinflammatory diseases in the context of the pandemic. This article describes the implications of COVID-19 on neurological disease and advertises the Neurocritical Care Society’s international data collection collaborative that seeks to align data elements.","author":[{"dropping-particle":"","family":"Needham","given":"Edward J.","non-dropping-particle":"","parse-names":false,"suffix":""},{"dropping-particle":"","family":"Chou","given":"Sherry H.-Y.","non-dropping-particle":"","parse-names":false,"suffix":""},{"dropping-particle":"","family":"Coles","given":"Alasdair J.","non-dropping-particle":"","parse-names":false,"suffix":""},{"dropping-particle":"","family":"Menon","given":"David K.","non-dropping-particle":"","parse-names":false,"suffix":""}],"container-title":"Neurocritical Care","id":"ITEM-1","issue":"3","issued":{"date-parts":[["2020","6","28"]]},"page":"667-671","publisher":"Springer","title":"Neurological Implications of COVID-19 Infections","type":"article-journal","volume":"32"},"uris":["http://www.mendeley.com/documents/?uuid=248d79a2-fee0-30a4-880e-96ad026b6a03"]}],"mendeley":{"formattedCitation":"(37)","plainTextFormattedCitation":"(37)","previouslyFormattedCitation":"(37)"},"properties":{"noteIndex":0},"schema":"https://github.com/citation-style-language/schema/raw/master/csl-citation.json"}</w:instrText>
      </w:r>
      <w:r w:rsidR="006924C6">
        <w:fldChar w:fldCharType="separate"/>
      </w:r>
      <w:r w:rsidR="00456FB1" w:rsidRPr="00456FB1">
        <w:rPr>
          <w:noProof/>
        </w:rPr>
        <w:t>(37)</w:t>
      </w:r>
      <w:r w:rsidR="006924C6">
        <w:fldChar w:fldCharType="end"/>
      </w:r>
      <w:r w:rsidR="006924C6">
        <w:t>,  or could the apparent association be masking more causally relevant, and well-established, causes of psychosis such as heightened stress, substance misuse or socio-economic hardship</w:t>
      </w:r>
      <w:r w:rsidR="00114CBF">
        <w:t xml:space="preserve">? </w:t>
      </w:r>
      <w:r w:rsidR="006924C6">
        <w:t xml:space="preserve">Despite some reports of viral RNA in the CSF of patients with neurological manifestations </w:t>
      </w:r>
      <w:r w:rsidR="006924C6">
        <w:fldChar w:fldCharType="begin" w:fldLock="1"/>
      </w:r>
      <w:r w:rsidR="006D2829">
        <w:instrText>ADDIN CSL_CITATION {"citationItems":[{"id":"ITEM-1","itemData":{"DOI":"10.1016/j.ijid.2020.03.062","ISSN":"1878-3511","PMID":"32251791","abstract":"Novel coronavirus (SARS-Coronavirus-2:SARS-CoV-2) which emerged in Wuhan, China, has spread to multiple countries rapidly. We report the first case of meningitis associated with SARS-CoV-2 who was brought in by ambulance due to a convulsion accompanied by unconsciousness. He had never been to any foreign countries. He felt generalized fatigue and fever (day 1). He saw doctors nearby twice (day 2 and 5) and was prescribed Laninamivir and antipyretic agents, His family visited his home and found that he was unconsciousness and lying on the floor in his vomit. He was immediately transported to this hospital by ambulance (day 9). Under emergency transport, he had transient generalized seizures that lasted about a minute. He had obvious neck stiffness. The specific SARS-CoV-2 RNA was not detected in the nasopharyngeal swab but was detected in a CSF. Anti- HSV 1 and varicella-zoster IgM antibodies were not detected in serum samples. A brain MRI showed hyperintensity along the wall of right lateral ventricle and hyperintense signal changes in the right mesial temporal lobe and hippocampus, suggesting the possibility of SARS-CoV-2 meningitis. This case warns the physicians of patients who have CNS symptoms.","author":[{"dropping-particle":"","family":"Moriguchi","given":"Takeshi","non-dropping-particle":"","parse-names":false,"suffix":""},{"dropping-particle":"","family":"Harii","given":"Norikazu","non-dropping-particle":"","parse-names":false,"suffix":""},{"dropping-particle":"","family":"Goto","given":"Junko","non-dropping-particle":"","parse-names":false,"suffix":""},{"dropping-particle":"","family":"Harada","given":"Daiki","non-dropping-particle":"","parse-names":false,"suffix":""},{"dropping-particle":"","family":"Sugawara","given":"Hisanori","non-dropping-particle":"","parse-names":false,"suffix":""},{"dropping-particle":"","family":"Takamino","given":"Junichi","non-dropping-particle":"","parse-names":false,"suffix":""},{"dropping-particle":"","family":"Ueno","given":"Masateru","non-dropping-particle":"","parse-names":false,"suffix":""},{"dropping-particle":"","family":"Sakata","given":"Hiroki","non-dropping-particle":"","parse-names":false,"suffix":""},{"dropping-particle":"","family":"Kondo","given":"Kengo","non-dropping-particle":"","parse-names":false,"suffix":""},{"dropping-particle":"","family":"Myose","given":"Natsuhiko","non-dropping-particle":"","parse-names":false,"suffix":""},{"dropping-particle":"","family":"Nakao","given":"Atsuhito","non-dropping-particle":"","parse-names":false,"suffix":""},{"dropping-particle":"","family":"Takeda","given":"Masayuki","non-dropping-particle":"","parse-names":false,"suffix":""},{"dropping-particle":"","family":"Haro","given":"Hirotaka","non-dropping-particle":"","parse-names":false,"suffix":""},{"dropping-particle":"","family":"Inoue","given":"Osamu","non-dropping-particle":"","parse-names":false,"suffix":""},{"dropping-particle":"","family":"Suzuki-Inoue","given":"Katsue","non-dropping-particle":"","parse-names":false,"suffix":""},{"dropping-particle":"","family":"Kubokawa","given":"Kayo","non-dropping-particle":"","parse-names":false,"suffix":""},{"dropping-particle":"","family":"Ogihara","given":"Shinji","non-dropping-particle":"","parse-names":false,"suffix":""},{"dropping-particle":"","family":"Sasaki","given":"Tomoyuki","non-dropping-particle":"","parse-names":false,"suffix":""},{"dropping-particle":"","family":"Kinouchi","given":"Hiroyuki","non-dropping-particle":"","parse-names":false,"suffix":""},{"dropping-particle":"","family":"Kojin","given":"Hiroyuki","non-dropping-particle":"","parse-names":false,"suffix":""},{"dropping-particle":"","family":"Ito","given":"Masami","non-dropping-particle":"","parse-names":false,"suffix":""},{"dropping-particle":"","family":"Onishi","given":"Hiroshi","non-dropping-particle":"","parse-names":false,"suffix":""},{"dropping-particle":"","family":"Shimizu","given":"Tatsuya","non-dropping-particle":"","parse-names":false,"suffix":""},{"dropping-particle":"","family":"Sasaki","given":"Yu","non-dropping-particle":"","parse-names":false,"suffix":""},{"dropping-particle":"","family":"Enomoto","given":"Nobuyuki","non-dropping-particle":"","parse-names":false,"suffix":""},{"dropping-particle":"","family":"Ishihara","given":"Hiroshi","non-dropping-particle":"","parse-names":false,"suffix":""},{"dropping-particle":"","family":"Furuya","given":"Shiomi","non-dropping-particle":"","parse-names":false,"suffix":""},{"dropping-particle":"","family":"Yamamoto","given":"Tomoko","non-dropping-particle":"","parse-names":false,"suffix":""},{"dropping-particle":"","family":"Shimada","given":"Shinji","non-dropping-particle":"","parse-names":false,"suffix":""}],"container-title":"International journal of infectious diseases : IJID : official publication of the International Society for Infectious Diseases","id":"ITEM-1","issued":{"date-parts":[["2020","5"]]},"page":"55-58","publisher":"Int J Infect Dis","title":"A first case of meningitis/encephalitis associated with SARS-Coronavirus-2.","type":"article-journal","volume":"94"},"uris":["http://www.mendeley.com/documents/?uuid=760bd73c-d2d0-3aed-aadd-b719cdc0fcfb"]},{"id":"ITEM-2","itemData":{"DOI":"10.1212/WNL.0000000000010250","ISSN":"1526-632X","PMID":"32586897","abstract":"Here, we report a case of COVID-19-related acute necrotizing encephalopathy where SARS-CoV-2 RNA was found in CSF 19 days after symptom onset after testing negative twice. Although monocytes and protein levels in CSF were only marginally increased, and our patient never experienced a hyperinflammatory state, her neurologic function deteriorated into coma. MRI of the brain showed pathologic signal symmetrically in central thalami, subinsular regions, medial temporal lobes, and brain stem. Extremely high concentrations of the neuronal injury markers neurofilament light and tau, as well as an astrocytic activation marker, glial fibrillary acidic protein, were measured in CSF. Neuronal rescue proteins and other pathways were elevated in the in-depth proteomics analysis. The patient received IV immunoglobulins and plasma exchange. Her neurologic status improved, and she was extubated 4 weeks after symptom onset. This case report highlights the neurotropism of SARS-CoV-2 in selected patients and emphasizes the importance of repeated lumbar punctures and CSF analyses in patients with suspected COVID-19 and neurologic symptoms.","author":[{"dropping-particle":"","family":"Virhammar","given":"Johan","non-dropping-particle":"","parse-names":false,"suffix":""},{"dropping-particle":"","family":"Kumlien","given":"Eva","non-dropping-particle":"","parse-names":false,"suffix":""},{"dropping-particle":"","family":"Fällmar","given":"David","non-dropping-particle":"","parse-names":false,"suffix":""},{"dropping-particle":"","family":"Frithiof","given":"Robert","non-dropping-particle":"","parse-names":false,"suffix":""},{"dropping-particle":"","family":"Jackmann","given":"Sven","non-dropping-particle":"","parse-names":false,"suffix":""},{"dropping-particle":"","family":"Sköld","given":"Mattias K","non-dropping-particle":"","parse-names":false,"suffix":""},{"dropping-particle":"","family":"Kadir","given":"Mohamed","non-dropping-particle":"","parse-names":false,"suffix":""},{"dropping-particle":"","family":"Frick","given":"Jens","non-dropping-particle":"","parse-names":false,"suffix":""},{"dropping-particle":"","family":"Lindeberg","given":"Jonas","non-dropping-particle":"","parse-names":false,"suffix":""},{"dropping-particle":"","family":"Olivero-Reinius","given":"Henrik","non-dropping-particle":"","parse-names":false,"suffix":""},{"dropping-particle":"","family":"Ryttlefors","given":"Mats","non-dropping-particle":"","parse-names":false,"suffix":""},{"dropping-particle":"","family":"Cunningham","given":"Janet L","non-dropping-particle":"","parse-names":false,"suffix":""},{"dropping-particle":"","family":"Wikström","given":"Johan","non-dropping-particle":"","parse-names":false,"suffix":""},{"dropping-particle":"","family":"Grabowska","given":"Anna","non-dropping-particle":"","parse-names":false,"suffix":""},{"dropping-particle":"","family":"Bondeson","given":"Kåre","non-dropping-particle":"","parse-names":false,"suffix":""},{"dropping-particle":"","family":"Bergquist","given":"Jonas","non-dropping-particle":"","parse-names":false,"suffix":""},{"dropping-particle":"","family":"Zetterberg","given":"Henrik","non-dropping-particle":"","parse-names":false,"suffix":""},{"dropping-particle":"","family":"Rostami","given":"Elham","non-dropping-particle":"","parse-names":false,"suffix":""}],"container-title":"Neurology","id":"ITEM-2","issue":"10","issued":{"date-parts":[["2020"]]},"page":"445-449","publisher":"Neurology","title":"Acute necrotizing encephalopathy with SARS-CoV-2 RNA confirmed in cerebrospinal fluid.","type":"article-journal","volume":"95"},"uris":["http://www.mendeley.com/documents/?uuid=2c737fa6-fe30-3106-b63c-ef5848192dae"]}],"mendeley":{"formattedCitation":"(38,39)","plainTextFormattedCitation":"(38,39)","previouslyFormattedCitation":"(38,39)"},"properties":{"noteIndex":0},"schema":"https://github.com/citation-style-language/schema/raw/master/csl-citation.json"}</w:instrText>
      </w:r>
      <w:r w:rsidR="006924C6">
        <w:fldChar w:fldCharType="separate"/>
      </w:r>
      <w:r w:rsidR="00456FB1" w:rsidRPr="00456FB1">
        <w:rPr>
          <w:noProof/>
        </w:rPr>
        <w:t>(38,39)</w:t>
      </w:r>
      <w:r w:rsidR="006924C6">
        <w:fldChar w:fldCharType="end"/>
      </w:r>
      <w:r w:rsidR="006924C6">
        <w:t xml:space="preserve">, and clear evidence of </w:t>
      </w:r>
      <w:r w:rsidR="006924C6" w:rsidRPr="008A0117">
        <w:rPr>
          <w:i/>
        </w:rPr>
        <w:t>in vitro</w:t>
      </w:r>
      <w:r w:rsidR="006924C6">
        <w:t xml:space="preserve"> and </w:t>
      </w:r>
      <w:r w:rsidR="006924C6" w:rsidRPr="008A0117">
        <w:rPr>
          <w:i/>
        </w:rPr>
        <w:t>in vivo</w:t>
      </w:r>
      <w:r w:rsidR="006924C6">
        <w:t xml:space="preserve"> neuroinvasive potential </w:t>
      </w:r>
      <w:r w:rsidR="006924C6">
        <w:fldChar w:fldCharType="begin" w:fldLock="1"/>
      </w:r>
      <w:r w:rsidR="006D2829">
        <w:instrText>ADDIN CSL_CITATION {"citationItems":[{"id":"ITEM-1","itemData":{"DOI":"10.1101/2020.06.25.169946","abstract":"Although COVID-19 is considered to be primarily a respiratory disease, SARS-CoV-2 affects multiple organ systems including the central nervous system (CNS). Yet, there is no consensus whether the virus can infect the brain, or what the consequences of CNS infection are. Here, we used three independent approaches to probe the capacity of SARS-CoV-2 to infect the brain. First, using human brain organoids, we observed clear evidence of infection with accompanying metabolic changes in the infected and neighboring neurons. However, no evidence for the type I interferon responses was detected. We demonstrate that neuronal infection can be prevented either by blocking ACE2 with antibodies or by administering cerebrospinal fluid from a COVID-19 patient. Second, using mice overexpressing human ACE2, we demonstrate in vivo that SARS-CoV-2 neuroinvasion, but not respiratory infection, is associated with mortality. Finally, in brain autopsy from patients who died of COVID-19, we detect SARS-CoV-2 in the cortical neurons, and note pathologic features associated with infection with minimal immune cell infiltrates. These results provide evidence for the neuroinvasive capacity of SARS-CoV2, and an unexpected consequence of direct infection of neurons by SARS-CoV-2.\n\n### Competing Interest Statement\n\nThe authors have declared no competing interest.","author":[{"dropping-particle":"","family":"Song","given":"Eric","non-dropping-particle":"","parse-names":false,"suffix":""},{"dropping-particle":"","family":"Zhang","given":"Ce","non-dropping-particle":"","parse-names":false,"suffix":""},{"dropping-particle":"","family":"Israelow","given":"Benjamin","non-dropping-particle":"","parse-names":false,"suffix":""},{"dropping-particle":"","family":"Lu-Culligan","given":"Alice","non-dropping-particle":"","parse-names":false,"suffix":""},{"dropping-particle":"","family":"Prado","given":"Alba Vieites","non-dropping-particle":"","parse-names":false,"suffix":""},{"dropping-particle":"","family":"Skriabine","given":"Sophie","non-dropping-particle":"","parse-names":false,"suffix":""},{"dropping-particle":"","family":"Lu","given":"Peiwen","non-dropping-particle":"","parse-names":false,"suffix":""},{"dropping-particle":"","family":"Weizman","given":"Orr-El","non-dropping-particle":"","parse-names":false,"suffix":""},{"dropping-particle":"","family":"Liu","given":"Feimei","non-dropping-particle":"","parse-names":false,"suffix":""},{"dropping-particle":"","family":"Dai","given":"Yile","non-dropping-particle":"","parse-names":false,"suffix":""},{"dropping-particle":"","family":"Szigeti-Buck","given":"Klara","non-dropping-particle":"","parse-names":false,"suffix":""},{"dropping-particle":"","family":"Yasumoto","given":"Yuki","non-dropping-particle":"","parse-names":false,"suffix":""},{"dropping-particle":"","family":"Wang","given":"Guilin","non-dropping-particle":"","parse-names":false,"suffix":""},{"dropping-particle":"","family":"Castaldi","given":"Christopher","non-dropping-particle":"","parse-names":false,"suffix":""},{"dropping-particle":"","family":"Heltke","given":"Jaime","non-dropping-particle":"","parse-names":false,"suffix":""},{"dropping-particle":"","family":"Ng","given":"Evelyn","non-dropping-particle":"","parse-names":false,"suffix":""},{"dropping-particle":"","family":"Wheeler","given":"John","non-dropping-particle":"","parse-names":false,"suffix":""},{"dropping-particle":"","family":"Alfajaro","given":"Mia Madel","non-dropping-particle":"","parse-names":false,"suffix":""},{"dropping-particle":"","family":"Levavasseur","given":"Etienne","non-dropping-particle":"","parse-names":false,"suffix":""},{"dropping-particle":"","family":"Fontes","given":"Benjamin","non-dropping-particle":"","parse-names":false,"suffix":""},{"dropping-particle":"","family":"Ravindra","given":"Neal G.","non-dropping-particle":"","parse-names":false,"suffix":""},{"dropping-particle":"Van","family":"Dijk","given":"David","non-dropping-particle":"","parse-names":false,"suffix":""},{"dropping-particle":"","family":"Mane","given":"Shrikant","non-dropping-particle":"","parse-names":false,"suffix":""},{"dropping-particle":"","family":"Gunel","given":"Murat","non-dropping-particle":"","parse-names":false,"suffix":""},{"dropping-particle":"","family":"Ring","given":"Aaron","non-dropping-particle":"","parse-names":false,"suffix":""},{"dropping-particle":"","family":"Kazmi","given":"Syed A. Jaffar","non-dropping-particle":"","parse-names":false,"suffix":""},{"dropping-particle":"","family":"Zhang","given":"Kai","non-dropping-particle":"","parse-names":false,"suffix":""},{"dropping-particle":"","family":"Wilen","given":"Craig B","non-dropping-particle":"","parse-names":false,"suffix":""},{"dropping-particle":"","family":"Horvath","given":"Tamas L.","non-dropping-particle":"","parse-names":false,"suffix":""},{"dropping-particle":"","family":"Plu","given":"Isabelle","non-dropping-particle":"","parse-names":false,"suffix":""},{"dropping-particle":"","family":"Haik","given":"Stephane","non-dropping-particle":"","parse-names":false,"suffix":""},{"dropping-particle":"","family":"Thomas","given":"Jean-Leon","non-dropping-particle":"","parse-names":false,"suffix":""},{"dropping-particle":"","family":"Louvi","given":"Angeliki","non-dropping-particle":"","parse-names":false,"suffix":""},{"dropping-particle":"","family":"Farhadian","given":"Shelli F.","non-dropping-particle":"","parse-names":false,"suffix":""},{"dropping-particle":"","family":"Huttner","given":"Anita","non-dropping-particle":"","parse-names":false,"suffix":""},{"dropping-particle":"","family":"Seilhean","given":"Danielle","non-dropping-particle":"","parse-names":false,"suffix":""},{"dropping-particle":"","family":"Renier","given":"Nicolas","non-dropping-particle":"","parse-names":false,"suffix":""},{"dropping-particle":"","family":"Bilguvar","given":"Kaya","non-dropping-particle":"","parse-names":false,"suffix":""},{"dropping-particle":"","family":"Iwasaki","given":"Akiko","non-dropping-particle":"","parse-names":false,"suffix":""}],"container-title":"bioRxiv","id":"ITEM-1","issued":{"date-parts":[["2020","9","8"]]},"page":"2020.06.25.169946","publisher":"Cold Spring Harbor Laboratory","title":"Neuroinvasion of SARS-CoV-2 in human and mouse brain","type":"article-journal"},"uris":["http://www.mendeley.com/documents/?uuid=4adc9231-792f-3aad-97ea-0166175c96fe"]}],"mendeley":{"formattedCitation":"(40)","plainTextFormattedCitation":"(40)","previouslyFormattedCitation":"(40)"},"properties":{"noteIndex":0},"schema":"https://github.com/citation-style-language/schema/raw/master/csl-citation.json"}</w:instrText>
      </w:r>
      <w:r w:rsidR="006924C6">
        <w:fldChar w:fldCharType="separate"/>
      </w:r>
      <w:r w:rsidR="00456FB1" w:rsidRPr="00456FB1">
        <w:rPr>
          <w:noProof/>
        </w:rPr>
        <w:t>(40)</w:t>
      </w:r>
      <w:r w:rsidR="006924C6">
        <w:fldChar w:fldCharType="end"/>
      </w:r>
      <w:r w:rsidR="006924C6">
        <w:t xml:space="preserve"> in the vast majority of patients there is no clear evidence of viral CNS access </w:t>
      </w:r>
      <w:r w:rsidR="006924C6">
        <w:fldChar w:fldCharType="begin" w:fldLock="1"/>
      </w:r>
      <w:r w:rsidR="006D2829">
        <w:instrText>ADDIN CSL_CITATION {"citationItems":[{"id":"ITEM-1","itemData":{"DOI":"10.1002/acn3.51166","ISSN":"2328-9503","author":[{"dropping-particle":"","family":"Almqvist","given":"Jesper","non-dropping-particle":"","parse-names":false,"suffix":""},{"dropping-particle":"","family":"Granberg","given":"Tobias","non-dropping-particle":"","parse-names":false,"suffix":""},{"dropping-particle":"","family":"Tzortzakakis","given":"Antonios","non-dropping-particle":"","parse-names":false,"suffix":""},{"dropping-particle":"","family":"Klironomos","given":"Stefanos","non-dropping-particle":"","parse-names":false,"suffix":""},{"dropping-particle":"","family":"Kollia","given":"Evangelia","non-dropping-particle":"","parse-names":false,"suffix":""},{"dropping-particle":"","family":"Öhberg","given":"Claes","non-dropping-particle":"","parse-names":false,"suffix":""},{"dropping-particle":"","family":"Martin","given":"Roland","non-dropping-particle":"","parse-names":false,"suffix":""},{"dropping-particle":"","family":"Piehl","given":"Fredrik","non-dropping-particle":"","parse-names":false,"suffix":""},{"dropping-particle":"","family":"Ouellette","given":"Russell","non-dropping-particle":"","parse-names":false,"suffix":""},{"dropping-particle":"V.","family":"Ineichen","given":"Benjamin","non-dropping-particle":"","parse-names":false,"suffix":""}],"container-title":"Annals of Clinical and Translational Neurology","id":"ITEM-1","issued":{"date-parts":[["2020","8","27"]]},"page":"acn3.51166","publisher":"John Wiley &amp; Sons, Ltd","title":"Neurological manifestations of coronavirus infections – a systematic review","type":"article-journal"},"uris":["http://www.mendeley.com/documents/?uuid=cecfae77-e71b-34db-94e0-9de214b14ba4"]}],"mendeley":{"formattedCitation":"(41)","plainTextFormattedCitation":"(41)","previouslyFormattedCitation":"(41)"},"properties":{"noteIndex":0},"schema":"https://github.com/citation-style-language/schema/raw/master/csl-citation.json"}</w:instrText>
      </w:r>
      <w:r w:rsidR="006924C6">
        <w:fldChar w:fldCharType="separate"/>
      </w:r>
      <w:r w:rsidR="00456FB1" w:rsidRPr="00456FB1">
        <w:rPr>
          <w:noProof/>
        </w:rPr>
        <w:t>(41)</w:t>
      </w:r>
      <w:r w:rsidR="006924C6">
        <w:fldChar w:fldCharType="end"/>
      </w:r>
      <w:r w:rsidR="00747AB9">
        <w:t xml:space="preserve">. </w:t>
      </w:r>
      <w:r w:rsidR="006924C6">
        <w:t xml:space="preserve">Several reports have also been hindered by the neglect of potentially crucial iatrogenic influences on mental state; isolated wards and personal protective equipment (PPE) markedly limit ‘normal’ social interaction, and medicines such as corticosteroids, sedatives and anaesthetic agents can all have neuropsychiatric side effects; all of which have a potentially causative role in psychopathology. As this pandemic continues, the strength of evidence base will undoubtedly grow with it, and crucially longitudinal cohorts will begin to delineate the true impact, and potential underlying mechanisms, of SARS-CoV-2 on psychopathology. </w:t>
      </w:r>
    </w:p>
    <w:p w14:paraId="24CE3FEB" w14:textId="77777777" w:rsidR="006924C6" w:rsidRDefault="006924C6" w:rsidP="00810F8A">
      <w:pPr>
        <w:tabs>
          <w:tab w:val="left" w:pos="1418"/>
        </w:tabs>
        <w:spacing w:line="360" w:lineRule="auto"/>
      </w:pPr>
    </w:p>
    <w:p w14:paraId="1776EFA4" w14:textId="77777777" w:rsidR="006924C6" w:rsidRDefault="006924C6" w:rsidP="00810F8A">
      <w:pPr>
        <w:tabs>
          <w:tab w:val="left" w:pos="1418"/>
        </w:tabs>
        <w:spacing w:line="360" w:lineRule="auto"/>
      </w:pPr>
    </w:p>
    <w:p w14:paraId="1008EDF2" w14:textId="6D907EA1" w:rsidR="006924C6" w:rsidRPr="00810F8A" w:rsidRDefault="006924C6" w:rsidP="00792FEE">
      <w:pPr>
        <w:tabs>
          <w:tab w:val="left" w:pos="1418"/>
        </w:tabs>
        <w:spacing w:line="360" w:lineRule="auto"/>
        <w:outlineLvl w:val="0"/>
        <w:rPr>
          <w:b/>
          <w:bCs/>
          <w:sz w:val="28"/>
          <w:szCs w:val="28"/>
        </w:rPr>
      </w:pPr>
      <w:r w:rsidRPr="00810F8A">
        <w:rPr>
          <w:b/>
          <w:bCs/>
          <w:sz w:val="28"/>
          <w:szCs w:val="28"/>
        </w:rPr>
        <w:t>Acute Responses</w:t>
      </w:r>
    </w:p>
    <w:p w14:paraId="419D1449" w14:textId="77777777" w:rsidR="006924C6" w:rsidRPr="007F252C" w:rsidRDefault="006924C6" w:rsidP="00792FEE">
      <w:pPr>
        <w:tabs>
          <w:tab w:val="left" w:pos="1418"/>
        </w:tabs>
        <w:spacing w:line="360" w:lineRule="auto"/>
        <w:outlineLvl w:val="0"/>
        <w:rPr>
          <w:b/>
          <w:bCs/>
          <w:i/>
          <w:iCs/>
        </w:rPr>
      </w:pPr>
      <w:r w:rsidRPr="007F252C">
        <w:rPr>
          <w:b/>
          <w:bCs/>
          <w:i/>
          <w:iCs/>
        </w:rPr>
        <w:t xml:space="preserve">Case reports </w:t>
      </w:r>
    </w:p>
    <w:p w14:paraId="42201746" w14:textId="62BA45E8" w:rsidR="006924C6" w:rsidRDefault="006924C6" w:rsidP="00810F8A">
      <w:pPr>
        <w:tabs>
          <w:tab w:val="left" w:pos="1418"/>
        </w:tabs>
        <w:spacing w:line="360" w:lineRule="auto"/>
        <w:jc w:val="both"/>
      </w:pPr>
      <w:r>
        <w:t>The first reported psychoses in this pandemic were described as caused</w:t>
      </w:r>
      <w:r w:rsidR="00114CBF">
        <w:t>,</w:t>
      </w:r>
      <w:r>
        <w:t xml:space="preserve"> not by COVID-19</w:t>
      </w:r>
      <w:r w:rsidR="00114CBF">
        <w:t>,</w:t>
      </w:r>
      <w:r>
        <w:t xml:space="preserve"> but as likely reactive responses to pandemic-related stress with psychotic content forming around the theme of infection. These included reports of a healthcare worker with an obsessional fear of infecting and subsequently killing themselves and their family </w:t>
      </w:r>
      <w:r w:rsidR="007F252C">
        <w:fldChar w:fldCharType="begin" w:fldLock="1"/>
      </w:r>
      <w:r w:rsidR="006D2829">
        <w:instrText>ADDIN CSL_CITATION {"citationItems":[{"id":"ITEM-1","itemData":{"DOI":"10.4088/PCC.20l02692","ISSN":"2155-7780","author":[{"dropping-particle":"","family":"Montes de Oca Rivas","given":"Valeria Cristina","non-dropping-particle":"","parse-names":false,"suffix":""},{"dropping-particle":"","family":"Hernández-Huerta","given":"Daniel","non-dropping-particle":"","parse-names":false,"suffix":""},{"dropping-particle":"","family":"Pérez da Silva","given":"Cristina","non-dropping-particle":"","parse-names":false,"suffix":""},{"dropping-particle":"","family":"Gómez-Arnau","given":"Jorge","non-dropping-particle":"","parse-names":false,"suffix":""}],"container-title":"The Primary Care Companion For CNS Disorders","id":"ITEM-1","issue":"4","issued":{"date-parts":[["2020","7","9"]]},"page":"0-0","publisher":"Physicians Postgraduate Press, Inc.","title":"Reactive Psychosis in a Health Care Worker During the COVID-19 Pandemic","type":"article-journal","volume":"22"},"uris":["http://www.mendeley.com/documents/?uuid=b5c75afa-5f5e-3c59-b700-58abeafce016"]}],"mendeley":{"formattedCitation":"(42)","plainTextFormattedCitation":"(42)","previouslyFormattedCitation":"(42)"},"properties":{"noteIndex":0},"schema":"https://github.com/citation-style-language/schema/raw/master/csl-citation.json"}</w:instrText>
      </w:r>
      <w:r w:rsidR="007F252C">
        <w:fldChar w:fldCharType="separate"/>
      </w:r>
      <w:r w:rsidR="00456FB1" w:rsidRPr="00456FB1">
        <w:rPr>
          <w:noProof/>
        </w:rPr>
        <w:t>(42)</w:t>
      </w:r>
      <w:r w:rsidR="007F252C">
        <w:fldChar w:fldCharType="end"/>
      </w:r>
      <w:r>
        <w:t>, developing into derealisation, thought block and delusional thinking. Another example is a high functioning 38-year old woman, with no previous psychiatric history who developed an acute psychotic disorder stemming from her concern that she had caught the virus from her dentist due to their inadequate PPE</w:t>
      </w:r>
      <w:r w:rsidR="00114CBF">
        <w:t xml:space="preserve"> </w:t>
      </w:r>
      <w:r w:rsidR="007F252C">
        <w:fldChar w:fldCharType="begin" w:fldLock="1"/>
      </w:r>
      <w:r w:rsidR="006D2829">
        <w:instrText>ADDIN CSL_CITATION {"citationItems":[{"id":"ITEM-1","itemData":{"DOI":"10.1016/J.PSYCHRES.2020.113052","ISSN":"0165-1781","author":[{"dropping-particle":"","family":"Huarcaya-Victoria","given":"Jeff","non-dropping-particle":"","parse-names":false,"suffix":""},{"dropping-particle":"","family":"Herrera","given":"Dwight","non-dropping-particle":"","parse-names":false,"suffix":""},{"dropping-particle":"","family":"Castillo","given":"Claudia","non-dropping-particle":"","parse-names":false,"suffix":""}],"container-title":"Psychiatry Research","id":"ITEM-1","issued":{"date-parts":[["2020","7","1"]]},"page":"113052","publisher":"Elsevier","title":"Psychosis in a patient with anxiety related to COVID-19: A case report","type":"article-journal","volume":"289"},"uris":["http://www.mendeley.com/documents/?uuid=a548094c-cf76-352f-b73d-86b2ba56ddbf"]}],"mendeley":{"formattedCitation":"(43)","plainTextFormattedCitation":"(43)","previouslyFormattedCitation":"(43)"},"properties":{"noteIndex":0},"schema":"https://github.com/citation-style-language/schema/raw/master/csl-citation.json"}</w:instrText>
      </w:r>
      <w:r w:rsidR="007F252C">
        <w:fldChar w:fldCharType="separate"/>
      </w:r>
      <w:r w:rsidR="00456FB1" w:rsidRPr="00456FB1">
        <w:rPr>
          <w:noProof/>
        </w:rPr>
        <w:t>(43)</w:t>
      </w:r>
      <w:r w:rsidR="007F252C">
        <w:fldChar w:fldCharType="end"/>
      </w:r>
      <w:r>
        <w:t xml:space="preserve">. Her mental state eventually deteriorated to a perception that she was utterly controlled by the virus; she later unsuccessfully attempted to harm her family whilst following command hallucinations. In both instances, the psychoses </w:t>
      </w:r>
      <w:r>
        <w:lastRenderedPageBreak/>
        <w:t xml:space="preserve">quickly settled following treatment. Larger studies have reported on delusional content forming on topical issues in this pandemic; an Italian case series of six first episodes of psychoses, three patients reported the somatic delusion of being infected by the virus </w:t>
      </w:r>
      <w:r w:rsidR="007F252C">
        <w:fldChar w:fldCharType="begin" w:fldLock="1"/>
      </w:r>
      <w:r w:rsidR="006D2829">
        <w:instrText>ADDIN CSL_CITATION {"citationItems":[{"id":"ITEM-1","itemData":{"DOI":"10.1093/schbul/sbaa112","ISSN":"1745-1701","PMID":"32761196","abstract":"The impact of the COVID-19 pandemic on psychosis remains to be established. Here, we report six cases (3 Male; 3 Female) of First Episode Psychosis (FEP) admitted to our hospital in the second month of national lockdown. All patients underwent routine laboratory tests and a standardized assessment of psychopathology. Hospitalization was required due to the severity of behavioral abnormalities in the context of a full-blown psychosis (BPRS = 53,3 ± 15,6). Blood tests, toxicological urine screening and brain imaging were unremarkable, with the exception of a mild cortical atrophy in the eldest patient (Male, 73 years). All patients were negative for SARS-CoV-2 throughout their stay but three presented the somatic delusion of being infected. Of note, all six cases had religious/spiritual delusions and hallucinatory contents. Despite a generally advanced age (53,3 ± 15,6), all patients had a negative psychiatric history. Rapid discharge (length of stay = 13,8 ± 6,9) with remission of symptoms (BPRS = 27,5 ± 3,1) and satisfactory insight were possible after relatively low-dose antipsychotic treatment (Olanzapine-equivalents = 10,6 ± 5,4 mg). Brief Psychotic Disorder (BPD) / Acute and Transient Psychotic Disorder (ATPD) diagnoses were confirmed during follow-up visits in all six cases. The youngest patient (Female, 23 years) also satisfied available criteria for Brief Limited Intermittent Psychotic Symptoms (BLIPS). Although research on larger populations is necessary, our preliminary observation suggests that intense psychosocial stress associated with a novel, potentially fatal disease and national lockdown restrictions might be a trigger for FEP.","author":[{"dropping-particle":"","family":"D'Agostino","given":"Armando","non-dropping-particle":"","parse-names":false,"suffix":""},{"dropping-particle":"","family":"D'Angelo","given":"Simone","non-dropping-particle":"","parse-names":false,"suffix":""},{"dropping-particle":"","family":"Giordano","given":"Barbara","non-dropping-particle":"","parse-names":false,"suffix":""},{"dropping-particle":"","family":"Cigognini","given":"Anna Chiara","non-dropping-particle":"","parse-names":false,"suffix":""},{"dropping-particle":"","family":"Chirico","given":"Margherita Lorenza","non-dropping-particle":"","parse-names":false,"suffix":""},{"dropping-particle":"","family":"Redaelli","given":"Cristiana","non-dropping-particle":"","parse-names":false,"suffix":""},{"dropping-particle":"","family":"Gambini","given":"Orsola","non-dropping-particle":"","parse-names":false,"suffix":""}],"container-title":"Schizophrenia bulletin","id":"ITEM-1","issued":{"date-parts":[["2020","8","6"]]},"publisher":"Oxford University Press","title":"Brief Psychotic Disorder during the national lockdown in Italy: an emerging clinical phenomenon of the coronavirus pandemic.","type":"article-journal"},"uris":["http://www.mendeley.com/documents/?uuid=9eeeb1bb-8f18-3afc-8424-d92665f70012"]}],"mendeley":{"formattedCitation":"(44)","plainTextFormattedCitation":"(44)","previouslyFormattedCitation":"(44)"},"properties":{"noteIndex":0},"schema":"https://github.com/citation-style-language/schema/raw/master/csl-citation.json"}</w:instrText>
      </w:r>
      <w:r w:rsidR="007F252C">
        <w:fldChar w:fldCharType="separate"/>
      </w:r>
      <w:r w:rsidR="00456FB1" w:rsidRPr="00456FB1">
        <w:rPr>
          <w:noProof/>
        </w:rPr>
        <w:t>(44)</w:t>
      </w:r>
      <w:r w:rsidR="007F252C">
        <w:fldChar w:fldCharType="end"/>
      </w:r>
      <w:r>
        <w:t xml:space="preserve">. Such content forming has also occurred postpartum, Chandra et al., report the case of a mother who suffered from persecutory auditory hallucinations which stated she had infected her baby with SARS-CoV-2, despite no infection </w:t>
      </w:r>
      <w:r w:rsidR="007F252C">
        <w:fldChar w:fldCharType="begin" w:fldLock="1"/>
      </w:r>
      <w:r w:rsidR="006D2829">
        <w:instrText>ADDIN CSL_CITATION {"citationItems":[{"id":"ITEM-1","itemData":{"DOI":"10.1016/J.PSYCHRES.2020.113136","ISSN":"0165-1781","author":[{"dropping-particle":"","family":"Chandra","given":"Prabha S","non-dropping-particle":"","parse-names":false,"suffix":""},{"dropping-particle":"","family":"Shiva","given":"Lakshmi","non-dropping-particle":"","parse-names":false,"suffix":""},{"dropping-particle":"","family":"Nagendrappa","given":"Sachin","non-dropping-particle":"","parse-names":false,"suffix":""},{"dropping-particle":"","family":"Ganjekar","given":"Sundarnag","non-dropping-particle":"","parse-names":false,"suffix":""},{"dropping-particle":"","family":"Thippeswamy","given":"Harish","non-dropping-particle":"","parse-names":false,"suffix":""}],"container-title":"Psychiatry Research","id":"ITEM-1","issued":{"date-parts":[["2020","8","1"]]},"page":"113136","publisher":"Elsevier","title":"COVID 19 related Psychosis as an interface of fears, socio-cultural issues and vulnerability- case report of two women from India","type":"article-journal","volume":"290"},"uris":["http://www.mendeley.com/documents/?uuid=c33ea1be-f45c-3f2c-9c61-7e47047abf93"]}],"mendeley":{"formattedCitation":"(45)","plainTextFormattedCitation":"(45)","previouslyFormattedCitation":"(45)"},"properties":{"noteIndex":0},"schema":"https://github.com/citation-style-language/schema/raw/master/csl-citation.json"}</w:instrText>
      </w:r>
      <w:r w:rsidR="007F252C">
        <w:fldChar w:fldCharType="separate"/>
      </w:r>
      <w:r w:rsidR="00456FB1" w:rsidRPr="00456FB1">
        <w:rPr>
          <w:noProof/>
        </w:rPr>
        <w:t>(45)</w:t>
      </w:r>
      <w:r w:rsidR="007F252C">
        <w:fldChar w:fldCharType="end"/>
      </w:r>
      <w:r>
        <w:t xml:space="preserve">.  Although anecdotal, these cases highlight the integral role that stress can play in the development of psychiatric disorders. Numerous vulnerable individuals have now been placed in the most unprecedented social circumstances, with acute stressors from social isolation to real existential threat. Limited epidemiological evidence has hinted at a 25% increase in first episode psychosis </w:t>
      </w:r>
      <w:r w:rsidR="00880FAC">
        <w:fldChar w:fldCharType="begin" w:fldLock="1"/>
      </w:r>
      <w:r w:rsidR="006D2829">
        <w:instrText>ADDIN CSL_CITATION {"citationItems":[{"id":"ITEM-1","itemData":{"abstract":"Aims We noticed an unusual increase of first-time patients with schizophrenia (F20) in January 2020 since the outbreak of COVID-19. The aim of this retrospective study is to validate this observation and find potential risk factors, if applicable. Methods A total number of 13,783 records from outpatients in January 2020 were investigated thoroughly. Comparisons between incidence of schizophrenia in outpatients in January 2020 and similar periods of 2017-2019 were made to minimize seasonal influence. Relationship of incidence of schizophrenia and COVID-19 infections in China was calculated. Limited personal information (age, gender, approximate residence) was analyzed to find risk factors. Results After excluding seasonal factors such as Spring festival, a positive relationship between incidence of schizophrenia in first-time patients and countrywide epidemic situation was found. Statistical results further showed a significant increase of median age from 39 to 50 for first-time patients diagnosed with schizophrenia which is unusual. Meanwhile, a slight but not significant change was found in distribution of gender and approximate residence (urban/suburb). Conclusions Our data supported that COVID-19 outbreak increased risk of schizophrenia in aged adults which is consistent with the fact that COVID-19 is more lethal to elders. We strongly appeal that public healthcare in countries either with or without infected patients should prepare in advance for potential risks in public mental health.","author":[{"dropping-particle":"","family":"Hu","given":"W","non-dropping-particle":"","parse-names":false,"suffix":""},{"dropping-particle":"","family":"Su","given":"L","non-dropping-particle":"","parse-names":false,"suffix":""},{"dropping-particle":"","family":"Qiao","given":"J","non-dropping-particle":"","parse-names":false,"suffix":""},{"dropping-particle":"","family":"Zhu","given":"J","non-dropping-particle":"","parse-names":false,"suffix":""},{"dropping-particle":"","family":"Zhou","given":"Y","non-dropping-particle":"","parse-names":false,"suffix":""},{"dropping-particle":"","family":"Zhou","given":"Yi","non-dropping-particle":"","parse-names":false,"suffix":""},{"dropping-particle":"","family":"Zhu","given":"Jing","non-dropping-particle":"","parse-names":false,"suffix":""}],"container-title":"preprint","id":"ITEM-1","issued":{"date-parts":[["2020"]]},"title":"COVID-19 outbreak increased risk of schizophrenia in aged adults","type":"article-journal"},"uris":["http://www.mendeley.com/documents/?uuid=f4204346-da86-3716-9a71-5338c19afb81"]}],"mendeley":{"formattedCitation":"(46)","plainTextFormattedCitation":"(46)","previouslyFormattedCitation":"(46)"},"properties":{"noteIndex":0},"schema":"https://github.com/citation-style-language/schema/raw/master/csl-citation.json"}</w:instrText>
      </w:r>
      <w:r w:rsidR="00880FAC">
        <w:fldChar w:fldCharType="separate"/>
      </w:r>
      <w:r w:rsidR="00456FB1" w:rsidRPr="00456FB1">
        <w:rPr>
          <w:noProof/>
        </w:rPr>
        <w:t>(46)</w:t>
      </w:r>
      <w:r w:rsidR="00880FAC">
        <w:fldChar w:fldCharType="end"/>
      </w:r>
      <w:r>
        <w:t xml:space="preserve"> compared with last year, however this population-level study did not separate the causative factors behind first episode psychosis, from the formation of pandemic related delusions, to putative associations with viral infection.</w:t>
      </w:r>
    </w:p>
    <w:p w14:paraId="6429C1B4" w14:textId="77777777" w:rsidR="006924C6" w:rsidRDefault="006924C6" w:rsidP="00810F8A">
      <w:pPr>
        <w:tabs>
          <w:tab w:val="left" w:pos="1418"/>
        </w:tabs>
        <w:spacing w:line="360" w:lineRule="auto"/>
      </w:pPr>
      <w:r>
        <w:t xml:space="preserve">   </w:t>
      </w:r>
    </w:p>
    <w:p w14:paraId="30F8F819" w14:textId="118F0C54" w:rsidR="006924C6" w:rsidRDefault="006924C6" w:rsidP="00810F8A">
      <w:pPr>
        <w:tabs>
          <w:tab w:val="left" w:pos="1418"/>
        </w:tabs>
        <w:spacing w:line="360" w:lineRule="auto"/>
        <w:jc w:val="both"/>
      </w:pPr>
      <w:r>
        <w:t>Psychotic disorders have also been described in patients infected with SARS-CoV-2</w:t>
      </w:r>
      <w:r w:rsidR="008A0117">
        <w:t xml:space="preserve"> </w:t>
      </w:r>
      <w:r w:rsidR="008A0117">
        <w:fldChar w:fldCharType="begin" w:fldLock="1"/>
      </w:r>
      <w:r w:rsidR="006D2829">
        <w:instrText>ADDIN CSL_CITATION {"citationItems":[{"id":"ITEM-1","itemData":{"DOI":"10.1016/j.jpsychires.2020.07.042","ISSN":"1879-1379","PMID":"32823051","author":[{"dropping-particle":"","family":"Noone","given":"Rachel","non-dropping-particle":"","parse-names":false,"suffix":""},{"dropping-particle":"","family":"Cabassa","given":"Johanna A","non-dropping-particle":"","parse-names":false,"suffix":""},{"dropping-particle":"","family":"Gardner","given":"Laura","non-dropping-particle":"","parse-names":false,"suffix":""},{"dropping-particle":"","family":"Schwartz","given":"Bruce","non-dropping-particle":"","parse-names":false,"suffix":""},{"dropping-particle":"","family":"Alpert","given":"Jonathan E","non-dropping-particle":"","parse-names":false,"suffix":""},{"dropping-particle":"","family":"Gabbay","given":"Vilma","non-dropping-particle":"","parse-names":false,"suffix":""}],"container-title":"Journal of psychiatric research","id":"ITEM-1","issued":{"date-parts":[["2020","8","8"]]},"page":"177-179","publisher":"Elsevier","title":"Letter to the Editor: New onset psychosis and mania following COVID-19 infection.","type":"article-journal","volume":"130"},"uris":["http://www.mendeley.com/documents/?uuid=5b4aab12-4406-38ee-9fff-83de8a82355a"]},{"id":"ITEM-2","itemData":{"DOI":"10.1016/j.psychres.2020.113378","ISSN":"1872-7123","PMID":"32805590","author":[{"dropping-particle":"","family":"Huarcaya-Victoria","given":"Jeff","non-dropping-particle":"","parse-names":false,"suffix":""},{"dropping-particle":"","family":"Meneses-Saco","given":"Alejandra","non-dropping-particle":"","parse-names":false,"suffix":""},{"dropping-particle":"","family":"Luna-Cuadros","given":"María Alejandra","non-dropping-particle":"","parse-names":false,"suffix":""}],"container-title":"Psychiatry research","id":"ITEM-2","issued":{"date-parts":[["2020","8","9"]]},"page":"113378","publisher":"Elsevier","title":"Psychotic symptoms in COVID-19 infection: A case series from Lima, Peru.","type":"article-journal","volume":"293"},"uris":["http://www.mendeley.com/documents/?uuid=c2fcd9ef-550f-3b05-afa7-69df2391c5af"]}],"mendeley":{"formattedCitation":"(47,48)","plainTextFormattedCitation":"(47,48)","previouslyFormattedCitation":"(47,48)"},"properties":{"noteIndex":0},"schema":"https://github.com/citation-style-language/schema/raw/master/csl-citation.json"}</w:instrText>
      </w:r>
      <w:r w:rsidR="008A0117">
        <w:fldChar w:fldCharType="separate"/>
      </w:r>
      <w:r w:rsidR="00456FB1" w:rsidRPr="00456FB1">
        <w:rPr>
          <w:noProof/>
        </w:rPr>
        <w:t>(47,48)</w:t>
      </w:r>
      <w:r w:rsidR="008A0117">
        <w:fldChar w:fldCharType="end"/>
      </w:r>
      <w:r w:rsidR="008A0117">
        <w:t xml:space="preserve"> </w:t>
      </w:r>
      <w:r>
        <w:t xml:space="preserve">, </w:t>
      </w:r>
      <w:r w:rsidR="008A0117">
        <w:t>a</w:t>
      </w:r>
      <w:r>
        <w:t xml:space="preserve">lthough cautious scrutiny should ensue when examining these earliest cases and their claims of causality. Perhaps most crucially, care must be taken to assess whether a convincing case has been made that the ‘psychosis’ in question occurred as a syndrome in its own right and </w:t>
      </w:r>
      <w:r w:rsidR="00AB690C">
        <w:t xml:space="preserve">the presentation has </w:t>
      </w:r>
      <w:r>
        <w:t xml:space="preserve">not </w:t>
      </w:r>
      <w:r w:rsidR="00AB690C">
        <w:t>been erroneously labelled</w:t>
      </w:r>
      <w:r w:rsidR="00CE6A6E">
        <w:t xml:space="preserve"> a psychosis but simply reflects</w:t>
      </w:r>
      <w:r>
        <w:t xml:space="preserve"> one or two</w:t>
      </w:r>
      <w:r w:rsidR="00CE6A6E">
        <w:t xml:space="preserve"> ‘psychotic’</w:t>
      </w:r>
      <w:r>
        <w:t xml:space="preserve"> symptoms (</w:t>
      </w:r>
      <w:r w:rsidR="00CE6A6E">
        <w:t>e.g.</w:t>
      </w:r>
      <w:r>
        <w:t xml:space="preserve"> hallucinations and/or delusions) occurring as part of a more widespread alteration in mental state </w:t>
      </w:r>
      <w:r w:rsidR="00CE6A6E">
        <w:t xml:space="preserve">with an established physiological cause </w:t>
      </w:r>
      <w:r>
        <w:t>(e.g. delirium</w:t>
      </w:r>
      <w:r w:rsidR="00CE6A6E">
        <w:t xml:space="preserve"> occurring in the context of hypoxia and/or sepsis)</w:t>
      </w:r>
      <w:r>
        <w:t xml:space="preserve"> </w:t>
      </w:r>
      <w:r w:rsidR="007F252C">
        <w:fldChar w:fldCharType="begin" w:fldLock="1"/>
      </w:r>
      <w:r w:rsidR="006D2829">
        <w:instrText>ADDIN CSL_CITATION {"citationItems":[{"id":"ITEM-1","itemData":{"DOI":"10.1007/s00134-019-05907-4","ISSN":"1432-1238","PMID":"32055887","author":[{"dropping-particle":"","family":"Slooter","given":"Arjen J 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 J","non-dropping-particle":"","parse-names":false,"suffix":""},{"dropping-particle":"","family":"Stevens","given":"Robert D","non-dropping-particle":"","parse-names":false,"suffix":""}],"container-title":"Intensive care medicine","id":"ITEM-1","issue":"5","issued":{"date-parts":[["2020","5"]]},"page":"1020-1022","publisher":"Springer","title":"Updated nomenclature of delirium and acute encephalopathy: statement of ten Societies.","type":"article-journal","volume":"46"},"uris":["http://www.mendeley.com/documents/?uuid=3744e9bf-3bf5-3804-95b2-d1de06b5ab42"]}],"mendeley":{"formattedCitation":"(49)","plainTextFormattedCitation":"(49)","previouslyFormattedCitation":"(49)"},"properties":{"noteIndex":0},"schema":"https://github.com/citation-style-language/schema/raw/master/csl-citation.json"}</w:instrText>
      </w:r>
      <w:r w:rsidR="007F252C">
        <w:fldChar w:fldCharType="separate"/>
      </w:r>
      <w:r w:rsidR="00456FB1" w:rsidRPr="00456FB1">
        <w:rPr>
          <w:noProof/>
        </w:rPr>
        <w:t>(49)</w:t>
      </w:r>
      <w:r w:rsidR="007F252C">
        <w:fldChar w:fldCharType="end"/>
      </w:r>
      <w:r>
        <w:t xml:space="preserve">. This is not because COVID-19-associated delirium is not of clinical interest, but because psychotic symptoms are highly prevalent in delirium </w:t>
      </w:r>
      <w:r w:rsidR="007F252C">
        <w:fldChar w:fldCharType="begin" w:fldLock="1"/>
      </w:r>
      <w:r w:rsidR="006D2829">
        <w:instrText>ADDIN CSL_CITATION {"citationItems":[{"id":"ITEM-1","itemData":{"DOI":"10.1192/bjp.bp.106.023911","ISSN":"0007-1250","PMID":"17267930","abstract":"BACKGROUND Delirium phenomenology is understudied. AIMS To investigate the relationship between cognitive and non-cognitive delirium symptoms and test the primacy of inattention in delirium. METHOD People with delirium (n=100) were assessed using the Delirium Rating Scale-Revised-98 (DRS-R98) and Cognitive Test for Delirium (CTD). RESULTS Sleep-wake cycle abnormalities and inattention were most frequent, while disorientation was the least frequent cognitive deficit. Patients with psychosis had either perceptual disturbances or delusions but not both. Neither delusions nor hallucinations were associated with cognitive impairments. Inattention was associated with severity of other cognitive disturbances but not with non-cognitive items. CTD comprehension correlated most closely with non-cognitive features of delirium. CONCLUSIONS Delirium phenomenology is consistent with broad dysfunction of higher cortical centres, characterised in particular by inattention and sleep-wake cycle disturbance. Attention and comprehension together are the cognitive items that best account for the syndrome of delirium. Psychosis in delirium differs from that in functional psychoses.","author":[{"dropping-particle":"","family":"Meagher","given":"David J","non-dropping-particle":"","parse-names":false,"suffix":""},{"dropping-particle":"","family":"Moran","given":"Maria","non-dropping-particle":"","parse-names":false,"suffix":""},{"dropping-particle":"","family":"Raju","given":"Bangaru","non-dropping-particle":"","parse-names":false,"suffix":""},{"dropping-particle":"","family":"Gibbons","given":"Dympna","non-dropping-particle":"","parse-names":false,"suffix":""},{"dropping-particle":"","family":"Donnelly","given":"Sinead","non-dropping-particle":"","parse-names":false,"suffix":""},{"dropping-particle":"","family":"Saunders","given":"Jean","non-dropping-particle":"","parse-names":false,"suffix":""},{"dropping-particle":"","family":"Trzepacz","given":"Paula T","non-dropping-particle":"","parse-names":false,"suffix":""}],"container-title":"The British journal of psychiatry : the journal of mental science","id":"ITEM-1","issued":{"date-parts":[["2007","2"]]},"page":"135-41","publisher":"Br J Psychiatry","title":"Phenomenology of delirium. Assessment of 100 adult cases using standardised measures.","type":"article-journal","volume":"190"},"uris":["http://www.mendeley.com/documents/?uuid=62fe73f4-a200-37fe-959a-c8dc66a4f70a"]},{"id":"ITEM-2","itemData":{"DOI":"10.1176/appi.psy.41.6.519","ISSN":"0033-3182","PMID":"11110116","abstract":"Psychosis in delirium has been an underresearched area. The authors retrospectively examined the prevalence of psychotic symptoms and possible associated factors in the records of 227 consecutive hospitalized patients. These patients had been diagnosed with delirium, according to the DSM-IV criteria and referred to a psychiatry consult service. The authors compared patients, with or without psychosis, on demographic variables, medical and psychiatric history; number of medications, etiology of delirium, and cognitive state. The prevalence of psychotic symptoms was 42.7% (n = 97) with 27% of patients (n = 61) having visual hallucinations, 12.4% (n = 28) having auditory hallucinations, 2.7% (n = 6) having tactile hallucinations, and 25.6% (n = 58) having delusions. The presence of visual hallucinations, but not delusions or auditory hallucinations, was significantly associated with more active medical diagnoses and multiple etiologies causing the delirium. Psychotic symptoms are not uncommon in delirium, but specific psychotic symptoms may have different factors contributing to their development. Visual hallucinations appear to be associated with a greater number of active medical disorders, but other factors associated with the development of psychotic symptoms in delirium are currently unknown.","author":[{"dropping-particle":"","family":"Webster","given":"R","non-dropping-particle":"","parse-names":false,"suffix":""},{"dropping-particle":"","family":"Holroyd","given":"S","non-dropping-particle":"","parse-names":false,"suffix":""}],"container-title":"Psychosomatics","id":"ITEM-2","issue":"6","issued":{"date-parts":[["2000"]]},"page":"519-22","publisher":"Psychosomatics","title":"Prevalence of psychotic symptoms in delirium.","type":"article-journal","volume":"41"},"uris":["http://www.mendeley.com/documents/?uuid=8e10f801-fed4-3e35-99bb-ea4a6afcc033"]}],"mendeley":{"formattedCitation":"(34,35)","plainTextFormattedCitation":"(34,35)","previouslyFormattedCitation":"(34,35)"},"properties":{"noteIndex":0},"schema":"https://github.com/citation-style-language/schema/raw/master/csl-citation.json"}</w:instrText>
      </w:r>
      <w:r w:rsidR="007F252C">
        <w:fldChar w:fldCharType="separate"/>
      </w:r>
      <w:r w:rsidR="00456FB1" w:rsidRPr="00456FB1">
        <w:rPr>
          <w:noProof/>
        </w:rPr>
        <w:t>(34,35)</w:t>
      </w:r>
      <w:r w:rsidR="007F252C">
        <w:fldChar w:fldCharType="end"/>
      </w:r>
      <w:r>
        <w:t xml:space="preserve">, which in turn is highly prevalent in critical illness generally </w:t>
      </w:r>
      <w:r w:rsidR="00F20778">
        <w:t xml:space="preserve">including </w:t>
      </w:r>
      <w:r>
        <w:t xml:space="preserve">COVID-19 </w:t>
      </w:r>
      <w:r w:rsidR="007F252C">
        <w:fldChar w:fldCharType="begin" w:fldLock="1"/>
      </w:r>
      <w:r w:rsidR="006D2829">
        <w:instrText>ADDIN CSL_CITATION {"citationItems":[{"id":"ITEM-1","itemData":{"DOI":"10.1186/s13054-020-03200-1","ISSN":"1364-8535","abstract":"Neurotropism of SARS-CoV-2 and its neurological manifestations have now been confirmed. We aimed at describing delirium and neurological symptoms of COVID-19 in ICU patients. We conducted a bicentric cohort study in two French ICUs of Strasbourg University Hospital. All the 150 patients referred for acute respiratory distress syndrome due to SARS-CoV-2 between March 3 and May 5, 2020, were included at their admission. Ten patients (6.7%) were excluded because they remained under neuromuscular blockers during their entire ICU stay. Neurological examination, including CAM-ICU, and cerebrospinal fluid analysis, electroencephalography, and magnetic resonance imaging (MRI) were performed in some of the patients with delirium and/or abnormal neurological examination. The primary endpoint was to describe the incidence of delirium and/or abnormal neurological examination. The secondary endpoints were to describe the characteristics of delirium, to compare the duration of invasive mechanical ventilation and ICU length of stay in patients with and without delirium and/or abnormal neurological symptoms. The 140 patients were aged in median of 62 [IQR 52; 70] years old, with a median SAPSII of 49 [IQR 37; 64] points. Neurological examination was normal in 22 patients (15.7%). One hundred eighteen patients (84.3%) developed a delirium with a combination of acute attention, awareness, and cognition disturbances. Eighty-eight patients (69.3%) presented an unexpected state of agitation despite high infusion rates of sedative treatments and neuroleptics, and 89 (63.6%) patients had corticospinal tract signs. Brain MRI performed in 28 patients demonstrated enhancement of subarachnoid spaces in 17/28 patients (60.7%), intraparenchymal, predominantly white matter abnormalities in 8 patients, and perfusion abnormalities in 17/26 patients (65.4%). The 42 electroencephalograms mostly revealed unspecific abnormalities or diffuse, especially bifrontal, slow activity. Cerebrospinal fluid examination revealed inflammatory disturbances in 18/28 patients, including oligoclonal bands with mirror pattern and elevated IL-6. The CSF RT-PCR SARS-CoV-2 was positive in one patient. The delirium/neurological symptoms in COVID-19 patients were responsible for longer mechanical ventilation compared to the patients without delirium/neurological symptoms. Delirium/neurological symptoms could be secondary to systemic inflammatory reaction to SARS-CoV-2. Delirium/neurological symptoms in COVID-1…","author":[{"dropping-particle":"","family":"Helms","given":"Julie","non-dropping-particle":"","parse-names":false,"suffix":""},{"dropping-particle":"","family":"Kremer","given":"Stéphane","non-dropping-particle":"","parse-names":false,"suffix":""},{"dropping-particle":"","family":"Merdji","given":"Hamid","non-dropping-particle":"","parse-names":false,"suffix":""},{"dropping-particle":"","family":"Schenck","given":"Malika","non-dropping-particle":"","parse-names":false,"suffix":""},{"dropping-particle":"","family":"Severac","given":"François","non-dropping-particle":"","parse-names":false,"suffix":""},{"dropping-particle":"","family":"Clere-Jehl","given":"Raphaël","non-dropping-particle":"","parse-names":false,"suffix":""},{"dropping-particle":"","family":"Studer","given":"Antoine","non-dropping-particle":"","parse-names":false,"suffix":""},{"dropping-particle":"","family":"Radosavljevic","given":"Mirjana","non-dropping-particle":"","parse-names":false,"suffix":""},{"dropping-particle":"","family":"Kummerlen","given":"Christine","non-dropping-particle":"","parse-names":false,"suffix":""},{"dropping-particle":"","family":"Monnier","given":"Alexandra","non-dropping-particle":"","parse-names":false,"suffix":""},{"dropping-particle":"","family":"Boulay","given":"Clotilde","non-dropping-particle":"","parse-names":false,"suffix":""},{"dropping-particle":"","family":"Fafi-Kremer","given":"Samira","non-dropping-particle":"","parse-names":false,"suffix":""},{"dropping-particle":"","family":"Castelain","given":"Vincent","non-dropping-particle":"","parse-names":false,"suffix":""},{"dropping-particle":"","family":"Ohana","given":"Mickaël","non-dropping-particle":"","parse-names":false,"suffix":""},{"dropping-particle":"","family":"Anheim","given":"Mathieu","non-dropping-particle":"","parse-names":false,"suffix":""},{"dropping-particle":"","family":"Schneider","given":"Francis","non-dropping-particle":"","parse-names":false,"suffix":""},{"dropping-particle":"","family":"Meziani","given":"Ferhat","non-dropping-particle":"","parse-names":false,"suffix":""}],"container-title":"Critical Care","id":"ITEM-1","issue":"1","issued":{"date-parts":[["2020","12","8"]]},"page":"491","publisher":"BioMed Central","title":"Delirium and encephalopathy in severe COVID-19: a cohort analysis of ICU patients","type":"article-journal","volume":"24"},"uris":["http://www.mendeley.com/documents/?uuid=3629ccf9-1d4a-3c4c-8dd7-e43b28c9ac94"]}],"mendeley":{"formattedCitation":"(50)","plainTextFormattedCitation":"(50)","previouslyFormattedCitation":"(50)"},"properties":{"noteIndex":0},"schema":"https://github.com/citation-style-language/schema/raw/master/csl-citation.json"}</w:instrText>
      </w:r>
      <w:r w:rsidR="007F252C">
        <w:fldChar w:fldCharType="separate"/>
      </w:r>
      <w:r w:rsidR="00456FB1" w:rsidRPr="00456FB1">
        <w:rPr>
          <w:noProof/>
        </w:rPr>
        <w:t>(50)</w:t>
      </w:r>
      <w:r w:rsidR="007F252C">
        <w:fldChar w:fldCharType="end"/>
      </w:r>
      <w:r>
        <w:t>. The crucial questions centre on whether there are processes, biologically unique to SARS-CoV-2 that specifically predispose those infected to psychosis</w:t>
      </w:r>
      <w:r w:rsidR="00F20778">
        <w:t xml:space="preserve">? </w:t>
      </w:r>
      <w:r>
        <w:t>As a broad principle, cases of new-onset psychosis reported either as occurring in the absence of severe respiratory illness or in cases</w:t>
      </w:r>
      <w:r w:rsidR="00F20778">
        <w:t xml:space="preserve"> without respiratory symptoms</w:t>
      </w:r>
      <w:r>
        <w:t xml:space="preserve">, or where delirium is explicitly </w:t>
      </w:r>
      <w:r w:rsidR="0081693A">
        <w:t xml:space="preserve">clinically </w:t>
      </w:r>
      <w:r>
        <w:t>ruled out</w:t>
      </w:r>
      <w:r w:rsidR="00F20778">
        <w:t xml:space="preserve"> (</w:t>
      </w:r>
      <w:proofErr w:type="gramStart"/>
      <w:r w:rsidR="00F20778">
        <w:t>i.e.</w:t>
      </w:r>
      <w:proofErr w:type="gramEnd"/>
      <w:r w:rsidR="0081693A">
        <w:t xml:space="preserve"> no attentional impairment) with</w:t>
      </w:r>
      <w:r w:rsidR="00F20778">
        <w:t xml:space="preserve"> blood gas or electrolyte disturbance</w:t>
      </w:r>
      <w:r w:rsidR="0081693A">
        <w:t>s</w:t>
      </w:r>
      <w:r w:rsidR="00F20778">
        <w:t>,</w:t>
      </w:r>
      <w:r w:rsidR="0081693A">
        <w:t xml:space="preserve"> </w:t>
      </w:r>
      <w:r w:rsidR="00F20778">
        <w:t>sepsis, and iatrogenic causes excluded</w:t>
      </w:r>
      <w:r>
        <w:t xml:space="preserve">, may offer the most compelling grounds for the association between COVID-19 and psychosis as a syndrome in its own right. </w:t>
      </w:r>
    </w:p>
    <w:p w14:paraId="5A52AB86" w14:textId="77777777" w:rsidR="006924C6" w:rsidRDefault="006924C6" w:rsidP="00810F8A">
      <w:pPr>
        <w:tabs>
          <w:tab w:val="left" w:pos="1418"/>
        </w:tabs>
        <w:spacing w:line="360" w:lineRule="auto"/>
      </w:pPr>
    </w:p>
    <w:p w14:paraId="308B28B8" w14:textId="30F79DA0" w:rsidR="006924C6" w:rsidRDefault="006924C6" w:rsidP="00810F8A">
      <w:pPr>
        <w:tabs>
          <w:tab w:val="left" w:pos="1418"/>
        </w:tabs>
        <w:spacing w:line="360" w:lineRule="auto"/>
        <w:jc w:val="both"/>
      </w:pPr>
      <w:r w:rsidRPr="008A0117">
        <w:lastRenderedPageBreak/>
        <w:t>Smith</w:t>
      </w:r>
      <w:r w:rsidRPr="007F252C">
        <w:rPr>
          <w:i/>
          <w:iCs/>
        </w:rPr>
        <w:t xml:space="preserve"> et al.,</w:t>
      </w:r>
      <w:r>
        <w:t xml:space="preserve"> reported the first detailed case of psychosis in a patient with symptomatic SARS-CoV-2 infection who had no prior personal or familial history of neuropsychiatric disease. They reported a clinical course of insomnia and persecutory delusions which followed respiratory symptoms and COVID-19 diagnosis. Serum inflammatory markers were only mildly raised, and both neuroimaging (CT &amp; MRI) and lumbar puncture (LP) were normal. Delirium screening was also negative. She improved over two weeks admission and remained symptom-free despite discontinuing risperidone in the community </w:t>
      </w:r>
      <w:r w:rsidR="007F252C">
        <w:fldChar w:fldCharType="begin" w:fldLock="1"/>
      </w:r>
      <w:r w:rsidR="006D2829">
        <w:instrText>ADDIN CSL_CITATION {"citationItems":[{"id":"ITEM-1","itemData":{"DOI":"10.1136/bcr-2020-236940","ISSN":"1757-790X","PMID":"32784244","abstract":"A 36-year-old previously healthy woman with no personal or family history of mental illness presented with new-onset psychosis after a diagnosis of symptomatic COVID-19. Her psychotic symptoms initially improved with antipsychotics and benzodiazepines and further improved with resolution of COVID-19 symptoms. This is the first case of COVID-19-associated psychosis in a patient with no personal or family history of a severe mood or psychotic disorder presenting with symptomatic COVID-19, highlighting the need for vigilant monitoring of neuropsychiatric symptoms in these individuals.","author":[{"dropping-particle":"","family":"Smith","given":"Colin M","non-dropping-particle":"","parse-names":false,"suffix":""},{"dropping-particle":"","family":"Komisar","given":"Jonathan R","non-dropping-particle":"","parse-names":false,"suffix":""},{"dropping-particle":"","family":"Mourad","given":"Ahmad","non-dropping-particle":"","parse-names":false,"suffix":""},{"dropping-particle":"","family":"Kincaid","given":"Brian R","non-dropping-particle":"","parse-names":false,"suffix":""}],"container-title":"BMJ case reports","id":"ITEM-1","issue":"8","issued":{"date-parts":[["2020","8","11"]]},"publisher":"BMJ Publishing Group","title":"COVID-19-associated brief psychotic disorder.","type":"article-journal","volume":"13"},"uris":["http://www.mendeley.com/documents/?uuid=9e957f12-b7c1-3df1-828f-c5e84360ba9c"]}],"mendeley":{"formattedCitation":"(51)","plainTextFormattedCitation":"(51)","previouslyFormattedCitation":"(51)"},"properties":{"noteIndex":0},"schema":"https://github.com/citation-style-language/schema/raw/master/csl-citation.json"}</w:instrText>
      </w:r>
      <w:r w:rsidR="007F252C">
        <w:fldChar w:fldCharType="separate"/>
      </w:r>
      <w:r w:rsidR="00456FB1" w:rsidRPr="00456FB1">
        <w:rPr>
          <w:noProof/>
        </w:rPr>
        <w:t>(51)</w:t>
      </w:r>
      <w:r w:rsidR="007F252C">
        <w:fldChar w:fldCharType="end"/>
      </w:r>
      <w:r>
        <w:t>.</w:t>
      </w:r>
    </w:p>
    <w:p w14:paraId="65A5EA0A" w14:textId="77777777" w:rsidR="006924C6" w:rsidRDefault="006924C6" w:rsidP="00810F8A">
      <w:pPr>
        <w:tabs>
          <w:tab w:val="left" w:pos="1418"/>
        </w:tabs>
        <w:spacing w:line="360" w:lineRule="auto"/>
      </w:pPr>
    </w:p>
    <w:p w14:paraId="2910819D" w14:textId="77777777" w:rsidR="006924C6" w:rsidRPr="00F66554" w:rsidRDefault="006924C6" w:rsidP="00792FEE">
      <w:pPr>
        <w:tabs>
          <w:tab w:val="left" w:pos="1418"/>
        </w:tabs>
        <w:spacing w:line="360" w:lineRule="auto"/>
        <w:outlineLvl w:val="0"/>
        <w:rPr>
          <w:b/>
          <w:bCs/>
          <w:i/>
          <w:iCs/>
        </w:rPr>
      </w:pPr>
      <w:r w:rsidRPr="00F66554">
        <w:rPr>
          <w:b/>
          <w:bCs/>
          <w:i/>
          <w:iCs/>
        </w:rPr>
        <w:t>Case-series</w:t>
      </w:r>
    </w:p>
    <w:p w14:paraId="5ECE6508" w14:textId="72D70415" w:rsidR="00880FAC" w:rsidRPr="00880FAC" w:rsidRDefault="006924C6" w:rsidP="00810F8A">
      <w:pPr>
        <w:tabs>
          <w:tab w:val="left" w:pos="1418"/>
        </w:tabs>
        <w:spacing w:line="360" w:lineRule="auto"/>
        <w:jc w:val="both"/>
        <w:rPr>
          <w:rFonts w:cstheme="minorHAnsi"/>
          <w:sz w:val="18"/>
          <w:szCs w:val="18"/>
        </w:rPr>
      </w:pPr>
      <w:r>
        <w:t xml:space="preserve">A Spanish case series highlighted new-onset psychosis in several infected patients but did not explore the specific clinical details further </w:t>
      </w:r>
      <w:r w:rsidR="007F252C">
        <w:fldChar w:fldCharType="begin" w:fldLock="1"/>
      </w:r>
      <w:r w:rsidR="006D2829">
        <w:instrText>ADDIN CSL_CITATION {"citationItems":[{"id":"ITEM-1","itemData":{"DOI":"10.1016/j.psychres.2020.113097","ISSN":"1872-7123","PMID":"32480119","author":[{"dropping-particle":"","family":"Rentero","given":"David","non-dropping-particle":"","parse-names":false,"suffix":""},{"dropping-particle":"","family":"Juanes","given":"Alba","non-dropping-particle":"","parse-names":false,"suffix":""},{"dropping-particle":"","family":"Losada","given":"Cristina P","non-dropping-particle":"","parse-names":false,"suffix":""},{"dropping-particle":"","family":"Álvarez","given":"Sonia","non-dropping-particle":"","parse-names":false,"suffix":""},{"dropping-particle":"","family":"Parra","given":"Alba","non-dropping-particle":"","parse-names":false,"suffix":""},{"dropping-particle":"","family":"Santana","given":"Varinia","non-dropping-particle":"","parse-names":false,"suffix":""},{"dropping-particle":"","family":"Martí","given":"Inés","non-dropping-particle":"","parse-names":false,"suffix":""},{"dropping-particle":"","family":"Urricelqui","given":"Javier","non-dropping-particle":"","parse-names":false,"suffix":""}],"container-title":"Psychiatry research","id":"ITEM-1","issued":{"date-parts":[["2020"]]},"page":"113097","publisher":"Elsevier","title":"New-onset psychosis in COVID-19 pandemic: a case series in Madrid.","type":"article-journal","volume":"290"},"uris":["http://www.mendeley.com/documents/?uuid=cee3a193-a4ae-39a4-ae51-d7f465336ed6"]}],"mendeley":{"formattedCitation":"(52)","plainTextFormattedCitation":"(52)","previouslyFormattedCitation":"(52)"},"properties":{"noteIndex":0},"schema":"https://github.com/citation-style-language/schema/raw/master/csl-citation.json"}</w:instrText>
      </w:r>
      <w:r w:rsidR="007F252C">
        <w:fldChar w:fldCharType="separate"/>
      </w:r>
      <w:r w:rsidR="00456FB1" w:rsidRPr="00456FB1">
        <w:rPr>
          <w:noProof/>
        </w:rPr>
        <w:t>(52)</w:t>
      </w:r>
      <w:r w:rsidR="007F252C">
        <w:fldChar w:fldCharType="end"/>
      </w:r>
      <w:r>
        <w:t xml:space="preserve">, </w:t>
      </w:r>
      <w:r w:rsidR="00880FAC">
        <w:t>whilst</w:t>
      </w:r>
      <w:r>
        <w:t xml:space="preserve"> an American case-series </w:t>
      </w:r>
      <w:r w:rsidR="00880FAC">
        <w:t xml:space="preserve">described three patients who developed psychoses </w:t>
      </w:r>
      <w:r w:rsidR="00411B6B">
        <w:t xml:space="preserve">during </w:t>
      </w:r>
      <w:r w:rsidR="00880FAC">
        <w:t>infect</w:t>
      </w:r>
      <w:r w:rsidR="00411B6B">
        <w:t>ion,</w:t>
      </w:r>
      <w:r w:rsidR="00880FAC">
        <w:t xml:space="preserve"> albeit some had a prior psychiatric history</w:t>
      </w:r>
      <w:r>
        <w:t xml:space="preserve"> </w:t>
      </w:r>
      <w:r w:rsidR="00F66554">
        <w:fldChar w:fldCharType="begin" w:fldLock="1"/>
      </w:r>
      <w:r w:rsidR="006D2829">
        <w:instrText>ADDIN CSL_CITATION {"citationItems":[{"id":"ITEM-1","itemData":{"DOI":"10.1016/j.psym.2020.05.012","ISSN":"1545-7206","PMID":"32593479","author":[{"dropping-particle":"","family":"Ferrando","given":"Stephen J","non-dropping-particle":"","parse-names":false,"suffix":""},{"dropping-particle":"","family":"Klepacz","given":"Lidia","non-dropping-particle":"","parse-names":false,"suffix":""},{"dropping-particle":"","family":"Lynch","given":"Sean","non-dropping-particle":"","parse-names":false,"suffix":""},{"dropping-particle":"","family":"Tavakkoli","given":"Mohammad","non-dropping-particle":"","parse-names":false,"suffix":""},{"dropping-particle":"","family":"Dornbush","given":"Rhea","non-dropping-particle":"","parse-names":false,"suffix":""},{"dropping-particle":"","family":"Baharani","given":"Reena","non-dropping-particle":"","parse-names":false,"suffix":""},{"dropping-particle":"","family":"Smolin","given":"Yvette","non-dropping-particle":"","parse-names":false,"suffix":""},{"dropping-particle":"","family":"Bartell","given":"Abraham","non-dropping-particle":"","parse-names":false,"suffix":""}],"container-title":"Psychosomatics","id":"ITEM-1","issued":{"date-parts":[["2020","5","19"]]},"publisher":"Elsevier","title":"COVID-19 Psychosis: A Potential New Neuropsychiatric Condition Triggered by Novel Coronavirus Infection and the Inflammatory Response?","type":"article-journal"},"uris":["http://www.mendeley.com/documents/?uuid=a988056b-ba0f-3f63-8b6c-b06c3d60fc5c"]}],"mendeley":{"formattedCitation":"(53)","plainTextFormattedCitation":"(53)","previouslyFormattedCitation":"(53)"},"properties":{"noteIndex":0},"schema":"https://github.com/citation-style-language/schema/raw/master/csl-citation.json"}</w:instrText>
      </w:r>
      <w:r w:rsidR="00F66554">
        <w:fldChar w:fldCharType="separate"/>
      </w:r>
      <w:r w:rsidR="00456FB1" w:rsidRPr="00456FB1">
        <w:rPr>
          <w:noProof/>
        </w:rPr>
        <w:t>(53)</w:t>
      </w:r>
      <w:r w:rsidR="00F66554">
        <w:fldChar w:fldCharType="end"/>
      </w:r>
      <w:r>
        <w:t xml:space="preserve">. </w:t>
      </w:r>
      <w:r w:rsidR="00880FAC">
        <w:t xml:space="preserve">Cases have also been described in post-partum populations, with an Indian case series describing three infected mothers who developed brief psychotic episodes after giving birth. These patients were infected with SARS-CoV-2 but were asymptomatic. Two of the patients formed topical delusions concerning the virus, one believed that medical professionals were trying to infect her baby, whilst another was acutely paranoid that staff believed she was spreading COVID-19 </w:t>
      </w:r>
      <w:r w:rsidR="00880FAC">
        <w:fldChar w:fldCharType="begin" w:fldLock="1"/>
      </w:r>
      <w:r w:rsidR="006D2829">
        <w:instrText>ADDIN CSL_CITATION {"citationItems":[{"id":"ITEM-1","itemData":{"DOI":"10.1016/j.ajp.2020.102406","ISSN":"18762018","author":[{"dropping-particle":"","family":"Subramanyam","given":"Alka A.","non-dropping-particle":"","parse-names":false,"suffix":""},{"dropping-particle":"","family":"Nachane","given":"Hrishikesh B.","non-dropping-particle":"","parse-names":false,"suffix":""},{"dropping-particle":"","family":"Mahajan","given":"Niraj N.","non-dropping-particle":"","parse-names":false,"suffix":""},{"dropping-particle":"","family":"Shinde","given":"Snehal","non-dropping-particle":"","parse-names":false,"suffix":""},{"dropping-particle":"","family":"D Mahale","given":"Smita","non-dropping-particle":"","parse-names":false,"suffix":""},{"dropping-particle":"","family":"Gajbhiye","given":"Rahul K","non-dropping-particle":"","parse-names":false,"suffix":""}],"container-title":"Asian Journal of Psychiatry","id":"ITEM-1","issued":{"date-parts":[["2020","12"]]},"page":"102406","publisher":"Elsevier","title":"Postpartum psychosis in mothers with SARS-CoV-2 infection: A case series from India","type":"article-journal","volume":"54"},"uris":["http://www.mendeley.com/documents/?uuid=9a35acd6-fcb6-342a-89fc-6cabe09c0190"]}],"mendeley":{"formattedCitation":"(54)","plainTextFormattedCitation":"(54)","previouslyFormattedCitation":"(54)"},"properties":{"noteIndex":0},"schema":"https://github.com/citation-style-language/schema/raw/master/csl-citation.json"}</w:instrText>
      </w:r>
      <w:r w:rsidR="00880FAC">
        <w:fldChar w:fldCharType="separate"/>
      </w:r>
      <w:r w:rsidR="00456FB1" w:rsidRPr="00456FB1">
        <w:rPr>
          <w:noProof/>
        </w:rPr>
        <w:t>(54)</w:t>
      </w:r>
      <w:r w:rsidR="00880FAC">
        <w:fldChar w:fldCharType="end"/>
      </w:r>
      <w:r w:rsidR="00880FAC">
        <w:t xml:space="preserve">. </w:t>
      </w:r>
    </w:p>
    <w:p w14:paraId="057C3E3B" w14:textId="77777777" w:rsidR="006924C6" w:rsidRDefault="006924C6" w:rsidP="00810F8A">
      <w:pPr>
        <w:tabs>
          <w:tab w:val="left" w:pos="1418"/>
        </w:tabs>
        <w:spacing w:line="360" w:lineRule="auto"/>
      </w:pPr>
    </w:p>
    <w:p w14:paraId="0A6C0453" w14:textId="6D2F48BA" w:rsidR="006924C6" w:rsidRDefault="006924C6" w:rsidP="00810F8A">
      <w:pPr>
        <w:tabs>
          <w:tab w:val="left" w:pos="1418"/>
        </w:tabs>
        <w:spacing w:line="360" w:lineRule="auto"/>
        <w:jc w:val="both"/>
      </w:pPr>
      <w:r>
        <w:t>As the pandemic has grown, so too has the strength of evidence reported. Some of the clearest demonstrations have come from larger case series of neuropsychiatric manifestations</w:t>
      </w:r>
      <w:r w:rsidR="00F20778">
        <w:t>, albeit retrospective in design</w:t>
      </w:r>
      <w:r>
        <w:t xml:space="preserve">. </w:t>
      </w:r>
      <w:r w:rsidRPr="00F66554">
        <w:rPr>
          <w:i/>
          <w:iCs/>
        </w:rPr>
        <w:t>Parra et al.,</w:t>
      </w:r>
      <w:r>
        <w:t xml:space="preserve"> reported on 16 patients with psychotic symptoms, and after excluding six for likely delirium, </w:t>
      </w:r>
      <w:r w:rsidR="00BD2A3E">
        <w:t xml:space="preserve">reported </w:t>
      </w:r>
      <w:r>
        <w:t xml:space="preserve">that ten patients had developed a first-onset psychosis </w:t>
      </w:r>
      <w:r w:rsidR="00801BA3">
        <w:t xml:space="preserve">approximately </w:t>
      </w:r>
      <w:r>
        <w:t xml:space="preserve">two weeks following somatic COVID-19 symptoms </w:t>
      </w:r>
      <w:r w:rsidR="00F66554">
        <w:fldChar w:fldCharType="begin" w:fldLock="1"/>
      </w:r>
      <w:r w:rsidR="006D2829">
        <w:instrText>ADDIN CSL_CITATION {"citationItems":[{"id":"ITEM-1","itemData":{"DOI":"10.1016/j.psychres.2020.113254","ISSN":"1872-7123","PMID":"32603930","abstract":"Psychotic symptoms have been related to other coronavirus infections. We conducted a single-centre retrospective and observational study to describe new-onset psychotic episodes in COVID-19 patients. Ten patients infected by the novel coronavirus with psychotic symptoms and no previous history of psychosis were identified by the emergency and liaison psychiatry departments. Nine of the cases presented with psychotic symptoms at least two weeks after the first somatic manifestations attributed to COVID-19 and receiving pharmacological treatment. Structured delusions mixed with confusional features were the most frequent clinical presentations. Hence, COVID-19 patients can develop psychotic symptoms as a consequence of multiple concurrent factors.","author":[{"dropping-particle":"","family":"Parra","given":"A","non-dropping-particle":"","parse-names":false,"suffix":""},{"dropping-particle":"","family":"Juanes","given":"A","non-dropping-particle":"","parse-names":false,"suffix":""},{"dropping-particle":"","family":"Losada","given":"C P","non-dropping-particle":"","parse-names":false,"suffix":""},{"dropping-particle":"","family":"Álvarez-Sesmero","given":"S","non-dropping-particle":"","parse-names":false,"suffix":""},{"dropping-particle":"","family":"Santana","given":"V D","non-dropping-particle":"","parse-names":false,"suffix":""},{"dropping-particle":"","family":"Martí","given":"I","non-dropping-particle":"","parse-names":false,"suffix":""},{"dropping-particle":"","family":"Urricelqui","given":"J","non-dropping-particle":"","parse-names":false,"suffix":""},{"dropping-particle":"","family":"Rentero","given":"D","non-dropping-particle":"","parse-names":false,"suffix":""}],"container-title":"Psychiatry research","id":"ITEM-1","issued":{"date-parts":[["2020"]]},"page":"113254","publisher":"Psychiatry Res","title":"Psychotic symptoms in COVID-19 patients. A retrospective descriptive study.","type":"article-journal","volume":"291"},"uris":["http://www.mendeley.com/documents/?uuid=4e8fdfa6-3852-3c06-8c87-ba92542b0d63"]}],"mendeley":{"formattedCitation":"(55)","plainTextFormattedCitation":"(55)","previouslyFormattedCitation":"(55)"},"properties":{"noteIndex":0},"schema":"https://github.com/citation-style-language/schema/raw/master/csl-citation.json"}</w:instrText>
      </w:r>
      <w:r w:rsidR="00F66554">
        <w:fldChar w:fldCharType="separate"/>
      </w:r>
      <w:r w:rsidR="00456FB1" w:rsidRPr="00456FB1">
        <w:rPr>
          <w:noProof/>
        </w:rPr>
        <w:t>(55)</w:t>
      </w:r>
      <w:r w:rsidR="00F66554">
        <w:fldChar w:fldCharType="end"/>
      </w:r>
      <w:r>
        <w:t xml:space="preserve">. None of the patients had any personal or familial psychiatric history or substance misuse. All patients presented with delusions, however in 60% there were also </w:t>
      </w:r>
      <w:proofErr w:type="spellStart"/>
      <w:r>
        <w:t>confusional</w:t>
      </w:r>
      <w:proofErr w:type="spellEnd"/>
      <w:r>
        <w:t xml:space="preserve">/attentional symptoms. The authors state that they excluded patients that ‘completely met the diagnostic criteria for delirium’, however it is important to note that 50% of those described had recently been treated in ITU. They also describe that in those included, the delusions persisted longer than the </w:t>
      </w:r>
      <w:proofErr w:type="spellStart"/>
      <w:r>
        <w:t>confusional</w:t>
      </w:r>
      <w:proofErr w:type="spellEnd"/>
      <w:r>
        <w:t xml:space="preserve"> symptoms. Nonetheless, the temporal onset of the psychosis is interesting given epidemiological studies have shown a dose-dependent association between developing psychosis and proximity to infection </w:t>
      </w:r>
      <w:r w:rsidR="00F66554">
        <w:fldChar w:fldCharType="begin" w:fldLock="1"/>
      </w:r>
      <w:r w:rsidR="008A0117">
        <w:instrText>ADDIN CSL_CITATION {"citationItems":[{"id":"ITEM-1","itemData":{"DOI":"10.1001/jamapsychiatry.2018.3428","ISSN":"2168-6238","PMID":"30516814","abstract":"Importance Infections have been associated with increased risks for mental disorders, such as schizophrenia and depression. However, the association between all infections requiring treatment and the wide range of mental disorders is unknown to date. Objective To investigate the association between all treated infections since birth and the subsequent risk of development of any treated mental disorder during childhood and adolescence. Design, Setting, and Participants Population-based cohort study using Danish nationwide registers. Participants were all individuals born in Denmark between January 1, 1995, and June 30, 2012 (N = 1 098 930). Dates of analysis were November 2017 to February 2018. Exposures All treated infections were identified in a time-varying manner from birth until June 30, 2013, including severe infections requiring hospitalizations and less severe infection treated with anti-infective agents in the primary care sector. Main Outcomes and Measures This study identified all mental disorders diagnosed in a hospital setting and any redeemed prescription for psychotropic medication. Cox proportional hazards regression was performed reporting hazard rate ratios (HRRs), including 95% CIs, adjusted for age, sex, somatic comorbidity, parental education, and parental mental disorders. Results A total of 1 098 930 individuals (51.3% male) were followed up for 9 620 807.7 person-years until a mean (SD) age of 9.76 (4.91) years. Infections requiring hospitalizations were associated with subsequent increased risk of having a diagnosis of any mental disorder (n = 42 462) by an HRR of 1.84 (95% CI, 1.69-1.99) and with increased risk of redeeming a prescription for psychotropic medication (n = 56 847) by an HRR of 1.42 (95% CI, 1.37-1.46). Infection treated with anti-infective agents was associated with increased risk of having a diagnosis of any mental disorder (HRR, 1.40; 95% CI, 1.29-1.51) and with increased risk of redeeming a prescription for psychotropic medication (HRR, 1.22; 95% CI, 1.18-1.26). Antibiotic use was associated with particularly increased risk estimates. The risk of mental disorders after infections increased in a dose-response association and with the temporal proximity of the last infection. In particular, schizophrenia spectrum disorders, obsessive-compulsive disorder, personality and behavior disorders, mental retardation, autistic spectrum disorder, attention-deficit/hyperactivity disorder, oppositional defiant disorder and c…","author":[{"dropping-particle":"","family":"Köhler-Forsberg","given":"Ole","non-dropping-particle":"","parse-names":false,"suffix":""},{"dropping-particle":"","family":"Petersen","given":"Liselotte","non-dropping-particle":"","parse-names":false,"suffix":""},{"dropping-particle":"","family":"Gasse","given":"Christiane","non-dropping-particle":"","parse-names":false,"suffix":""},{"dropping-particle":"","family":"Mortensen","given":"Preben B","non-dropping-particle":"","parse-names":false,"suffix":""},{"dropping-particle":"","family":"Dalsgaard","given":"Soren","non-dropping-particle":"","parse-names":false,"suffix":""},{"dropping-particle":"","family":"Yolken","given":"Robert H","non-dropping-particle":"","parse-names":false,"suffix":""},{"dropping-particle":"","family":"Mors","given":"Ole","non-dropping-particle":"","parse-names":false,"suffix":""},{"dropping-particle":"","family":"Benros","given":"Michael E","non-dropping-particle":"","parse-names":false,"suffix":""}],"container-title":"JAMA psychiatry","id":"ITEM-1","issue":"3","issued":{"date-parts":[["2019"]]},"page":"271-279","publisher":"American Medical Association","title":"A Nationwide Study in Denmark of the Association Between Treated Infections and the Subsequent Risk of Treated Mental Disorders in Children and Adolescents.","type":"article-journal","volume":"76"},"uris":["http://www.mendeley.com/documents/?uuid=89511aa6-b818-3673-984b-dc2611efdac7"]}],"mendeley":{"formattedCitation":"(8)","plainTextFormattedCitation":"(8)","previouslyFormattedCitation":"(8)"},"properties":{"noteIndex":0},"schema":"https://github.com/citation-style-language/schema/raw/master/csl-citation.json"}</w:instrText>
      </w:r>
      <w:r w:rsidR="00F66554">
        <w:fldChar w:fldCharType="separate"/>
      </w:r>
      <w:r w:rsidR="008A0117" w:rsidRPr="008A0117">
        <w:rPr>
          <w:noProof/>
        </w:rPr>
        <w:t>(8)</w:t>
      </w:r>
      <w:r w:rsidR="00F66554">
        <w:fldChar w:fldCharType="end"/>
      </w:r>
      <w:r>
        <w:t xml:space="preserve">, </w:t>
      </w:r>
      <w:r>
        <w:lastRenderedPageBreak/>
        <w:t xml:space="preserve">furthermore a similar interval has been observed in some schizophreniform presentations following H1N1 influenza infection </w:t>
      </w:r>
      <w:r w:rsidR="00F66554">
        <w:fldChar w:fldCharType="begin" w:fldLock="1"/>
      </w:r>
      <w:r w:rsidR="00456FB1">
        <w:instrText>ADDIN CSL_CITATION {"citationItems":[{"id":"ITEM-1","itemData":{"DOI":"10.1001/jama.1919.02610040001001","ISSN":"0002-9955","abstract":"&lt;p&gt;Sir William Osler&lt;sup&gt;1&lt;/sup&gt;succinctly remarks that apparently \"almost every form of disease of the nervous system may follow influenza.\" This postulate is seemingly quite justified by the accretion of neurophychiatric data from cases in the recent pandemic. The frequency of mental disturbances accompanying the acute illness in the epidemic has been the subject of frequent comment, and the wave of psychiatric material that followed in its wake was unexpectedly large and correspondingly interesting.&lt;/p&gt;&lt;p&gt;The literature on the mental diseases associated with influenza is remarkable for its paucity and the inadequacy of the communications, and this well applies to toxic psychoses in general. Bonhoeffer,&lt;sup&gt;2&lt;/sup&gt;considered authoritative on the subject, ascribed this in a measure to the fact that \"for the most part communications concerning the psychoses accompanying or following infectious disease proceed from the pens of others than psychiatrists.... A practical knowledge of the frequency and nature of the&lt;/p&gt;","author":[{"dropping-particle":"","family":"MENNINGER","given":"KARL A.","non-dropping-particle":"","parse-names":false,"suffix":""}],"container-title":"Journal of the American Medical Association","id":"ITEM-1","issue":"4","issued":{"date-parts":[["1919","1","25"]]},"page":"235","publisher":"American Medical Association","title":"PSYCHOSES ASSOCIATED WITH INFLUENZA","type":"article-journal","volume":"72"},"uris":["http://www.mendeley.com/documents/?uuid=302e70c8-e4f2-3ea6-8c95-b039018f1f70"]}],"mendeley":{"formattedCitation":"(21)","plainTextFormattedCitation":"(21)","previouslyFormattedCitation":"(21)"},"properties":{"noteIndex":0},"schema":"https://github.com/citation-style-language/schema/raw/master/csl-citation.json"}</w:instrText>
      </w:r>
      <w:r w:rsidR="00F66554">
        <w:fldChar w:fldCharType="separate"/>
      </w:r>
      <w:r w:rsidR="00460387" w:rsidRPr="00460387">
        <w:rPr>
          <w:noProof/>
        </w:rPr>
        <w:t>(21)</w:t>
      </w:r>
      <w:r w:rsidR="00F66554">
        <w:fldChar w:fldCharType="end"/>
      </w:r>
      <w:r>
        <w:t xml:space="preserve">. However, as with many other reports, it should be noted that several of the patients in this case series were taking therapeutics which could have confounded this association; </w:t>
      </w:r>
      <w:r w:rsidR="00801BA3">
        <w:t xml:space="preserve">for example </w:t>
      </w:r>
      <w:r>
        <w:t xml:space="preserve">seven of the patients were taking corticosteroids </w:t>
      </w:r>
      <w:r w:rsidR="00F66554">
        <w:fldChar w:fldCharType="begin" w:fldLock="1"/>
      </w:r>
      <w:r w:rsidR="006D2829">
        <w:instrText>ADDIN CSL_CITATION {"citationItems":[{"id":"ITEM-1","itemData":{"DOI":"10.1016/j.psychres.2020.113254","ISSN":"1872-7123","PMID":"32603930","abstract":"Psychotic symptoms have been related to other coronavirus infections. We conducted a single-centre retrospective and observational study to describe new-onset psychotic episodes in COVID-19 patients. Ten patients infected by the novel coronavirus with psychotic symptoms and no previous history of psychosis were identified by the emergency and liaison psychiatry departments. Nine of the cases presented with psychotic symptoms at least two weeks after the first somatic manifestations attributed to COVID-19 and receiving pharmacological treatment. Structured delusions mixed with confusional features were the most frequent clinical presentations. Hence, COVID-19 patients can develop psychotic symptoms as a consequence of multiple concurrent factors.","author":[{"dropping-particle":"","family":"Parra","given":"A","non-dropping-particle":"","parse-names":false,"suffix":""},{"dropping-particle":"","family":"Juanes","given":"A","non-dropping-particle":"","parse-names":false,"suffix":""},{"dropping-particle":"","family":"Losada","given":"C P","non-dropping-particle":"","parse-names":false,"suffix":""},{"dropping-particle":"","family":"Álvarez-Sesmero","given":"S","non-dropping-particle":"","parse-names":false,"suffix":""},{"dropping-particle":"","family":"Santana","given":"V D","non-dropping-particle":"","parse-names":false,"suffix":""},{"dropping-particle":"","family":"Martí","given":"I","non-dropping-particle":"","parse-names":false,"suffix":""},{"dropping-particle":"","family":"Urricelqui","given":"J","non-dropping-particle":"","parse-names":false,"suffix":""},{"dropping-particle":"","family":"Rentero","given":"D","non-dropping-particle":"","parse-names":false,"suffix":""}],"container-title":"Psychiatry research","id":"ITEM-1","issued":{"date-parts":[["2020"]]},"page":"113254","publisher":"Psychiatry Res","title":"Psychotic symptoms in COVID-19 patients. A retrospective descriptive study.","type":"article-journal","volume":"291"},"uris":["http://www.mendeley.com/documents/?uuid=4e8fdfa6-3852-3c06-8c87-ba92542b0d63"]}],"mendeley":{"formattedCitation":"(55)","plainTextFormattedCitation":"(55)","previouslyFormattedCitation":"(55)"},"properties":{"noteIndex":0},"schema":"https://github.com/citation-style-language/schema/raw/master/csl-citation.json"}</w:instrText>
      </w:r>
      <w:r w:rsidR="00F66554">
        <w:fldChar w:fldCharType="separate"/>
      </w:r>
      <w:r w:rsidR="00456FB1" w:rsidRPr="00456FB1">
        <w:rPr>
          <w:noProof/>
        </w:rPr>
        <w:t>(55)</w:t>
      </w:r>
      <w:r w:rsidR="00F66554">
        <w:fldChar w:fldCharType="end"/>
      </w:r>
      <w:r>
        <w:t xml:space="preserve">. Other large case series have reported high rates of first episode psychoses in otherwise asymptomatic patients with confirmed SARS-CoV-2 infection. </w:t>
      </w:r>
      <w:r w:rsidRPr="00F66554">
        <w:rPr>
          <w:i/>
          <w:iCs/>
        </w:rPr>
        <w:t>Iqbal et al.,</w:t>
      </w:r>
      <w:r>
        <w:t xml:space="preserve"> report nine cases of psychoses contemporaneous to diagnosis with COVID-19 </w:t>
      </w:r>
      <w:r w:rsidR="00F66554">
        <w:fldChar w:fldCharType="begin" w:fldLock="1"/>
      </w:r>
      <w:r w:rsidR="006D2829">
        <w:instrText>ADDIN CSL_CITATION {"citationItems":[{"id":"ITEM-1","itemData":{"DOI":"10.1192/bjo.2020.85","ISSN":"2056-4724","author":[{"dropping-particle":"","family":"Iqbal","given":"Yousaf","non-dropping-particle":"","parse-names":false,"suffix":""},{"dropping-particle":"","family":"Abdulla","given":"Majid Ali","non-dropping-particle":"Al","parse-names":false,"suffix":""},{"dropping-particle":"","family":"Albrahim","given":"Sultan","non-dropping-particle":"","parse-names":false,"suffix":""},{"dropping-particle":"","family":"Latoo","given":"Javed","non-dropping-particle":"","parse-names":false,"suffix":""},{"dropping-particle":"","family":"Kumar","given":"Rajeev","non-dropping-particle":"","parse-names":false,"suffix":""},{"dropping-particle":"","family":"Haddad","given":"Peter M.","non-dropping-particle":"","parse-names":false,"suffix":""}],"container-title":"BJPsych Open","id":"ITEM-1","issue":"5","issued":{"date-parts":[["2020","9","10"]]},"page":"e109","publisher":"Cambridge University Press","title":"Psychiatric presentation of patients with acute SARS-CoV-2 infection: a retrospective review of 50 consecutive patients seen by a consultation-liaison psychiatry team","type":"article-journal","volume":"6"},"uris":["http://www.mendeley.com/documents/?uuid=a41fadfe-a89a-302a-b8b8-43483f42eb64"]}],"mendeley":{"formattedCitation":"(56)","plainTextFormattedCitation":"(56)","previouslyFormattedCitation":"(56)"},"properties":{"noteIndex":0},"schema":"https://github.com/citation-style-language/schema/raw/master/csl-citation.json"}</w:instrText>
      </w:r>
      <w:r w:rsidR="00F66554">
        <w:fldChar w:fldCharType="separate"/>
      </w:r>
      <w:r w:rsidR="00456FB1" w:rsidRPr="00456FB1">
        <w:rPr>
          <w:noProof/>
        </w:rPr>
        <w:t>(56)</w:t>
      </w:r>
      <w:r w:rsidR="00F66554">
        <w:fldChar w:fldCharType="end"/>
      </w:r>
      <w:r w:rsidR="00F66554">
        <w:t>.</w:t>
      </w:r>
      <w:r>
        <w:t xml:space="preserve"> They screened for and ruled out concurrent delirium </w:t>
      </w:r>
      <w:r w:rsidR="008A0117">
        <w:t xml:space="preserve">in these patients, </w:t>
      </w:r>
      <w:r>
        <w:t xml:space="preserve">and </w:t>
      </w:r>
      <w:r w:rsidR="008A0117">
        <w:t>interestingly described that in th</w:t>
      </w:r>
      <w:r w:rsidR="009A15E9">
        <w:t>ose who presented with mania or psychosis half (9/18), had</w:t>
      </w:r>
      <w:r w:rsidR="008A0117">
        <w:t xml:space="preserve"> </w:t>
      </w:r>
      <w:r>
        <w:t xml:space="preserve">no prior psychiatric history. </w:t>
      </w:r>
    </w:p>
    <w:p w14:paraId="6CEEA20A" w14:textId="77777777" w:rsidR="006924C6" w:rsidRDefault="006924C6" w:rsidP="00810F8A">
      <w:pPr>
        <w:tabs>
          <w:tab w:val="left" w:pos="1418"/>
        </w:tabs>
        <w:spacing w:line="360" w:lineRule="auto"/>
      </w:pPr>
    </w:p>
    <w:p w14:paraId="19CB5B30" w14:textId="1C8D6F94" w:rsidR="006924C6" w:rsidRDefault="006924C6" w:rsidP="00810F8A">
      <w:pPr>
        <w:tabs>
          <w:tab w:val="left" w:pos="1418"/>
        </w:tabs>
        <w:spacing w:line="360" w:lineRule="auto"/>
        <w:jc w:val="both"/>
      </w:pPr>
      <w:r>
        <w:t>The first report from the CoroNerve</w:t>
      </w:r>
      <w:r w:rsidR="006936EB">
        <w:t xml:space="preserve"> Study, a UK-wide surveillance study of hospitalised </w:t>
      </w:r>
      <w:r w:rsidR="008A0117">
        <w:t>patients</w:t>
      </w:r>
      <w:r>
        <w:t xml:space="preserve"> described</w:t>
      </w:r>
      <w:r w:rsidR="006936EB">
        <w:t xml:space="preserve"> that, of 125 patients with complete clinical details,</w:t>
      </w:r>
      <w:r>
        <w:t xml:space="preserve"> 34 </w:t>
      </w:r>
      <w:r w:rsidR="006936EB">
        <w:t>had</w:t>
      </w:r>
      <w:r>
        <w:t xml:space="preserve"> altered mental status, with ten of those being a new-onset psychosis independently ratified by </w:t>
      </w:r>
      <w:r w:rsidR="006936EB">
        <w:t>the attending neurop</w:t>
      </w:r>
      <w:r>
        <w:t>sychiatrist</w:t>
      </w:r>
      <w:r w:rsidR="006936EB">
        <w:t xml:space="preserve"> or psychiatrist</w:t>
      </w:r>
      <w:r>
        <w:t xml:space="preserve"> </w:t>
      </w:r>
      <w:r w:rsidR="00F66554">
        <w:fldChar w:fldCharType="begin" w:fldLock="1"/>
      </w:r>
      <w:r w:rsidR="006D2829">
        <w:instrText>ADDIN CSL_CITATION {"citationItems":[{"id":"ITEM-1","itemData":{"DOI":"10.1016/S2215-0366(20)30287-X","ISSN":"2215-0374","PMID":"32593341","abstract":"BACKGROUND Concerns regarding potential neurological complications of COVID-19 are being increasingly reported, primarily in small series. Larger studies have been limited by both geography and specialty. Comprehensive characterisation of clinical syndromes is crucial to allow rational selection and evaluation of potential therapies. The aim of this study was to investigate the breadth of complications of COVID-19 across the UK that affected the brain. METHODS During the exponential phase of the pandemic, we developed an online network of secure rapid-response case report notification portals across the spectrum of major UK neuroscience bodies, comprising the Association of British Neurologists (ABN), the British Association of Stroke Physicians (BASP), and the Royal College of Psychiatrists (RCPsych), and representing neurology, stroke, psychiatry, and intensive care. Broad clinical syndromes associated with COVID-19 were classified as a cerebrovascular event (defined as an acute ischaemic, haemorrhagic, or thrombotic vascular event involving the brain parenchyma or subarachnoid space), altered mental status (defined as an acute alteration in personality, behaviour, cognition, or consciousness), peripheral neurology (defined as involving nerve roots, peripheral nerves, neuromuscular junction, or muscle), or other (with free text boxes for those not meeting these syndromic presentations). Physicians were encouraged to report cases prospectively and we permitted recent cases to be notified retrospectively when assigned a confirmed date of admission or initial clinical assessment, allowing identification of cases that occurred before notification portals were available. Data collected were compared with the geographical, demographic, and temporal presentation of overall cases of COVID-19 as reported by UK Government public health bodies. FINDINGS The ABN portal was launched on April 2, 2020, the BASP portal on April 3, 2020, and the RCPsych portal on April 21, 2020. Data lock for this report was on April 26, 2020. During this period, the platforms received notification of 153 unique cases that met the clinical case definitions by clinicians in the UK, with an exponential growth in reported cases that was similar to overall COVID-19 data from UK Government public health bodies. Median patient age was 71 years (range 23-94; IQR 58-79). Complete clinical datasets were available for 125 (82%) of 153 patients. 77 (62%) of 125 patients presented with a cerebrov…","author":[{"dropping-particle":"","family":"Varatharaj","given":"Aravinthan","non-dropping-particle":"","parse-names":false,"suffix":""},{"dropping-particle":"","family":"Thomas","given":"Naomi","non-dropping-particle":"","parse-names":false,"suffix":""},{"dropping-particle":"","family":"Ellul","given":"Mark A","non-dropping-particle":"","parse-names":false,"suffix":""},{"dropping-particle":"","family":"Davies","given":"Nicholas W S","non-dropping-particle":"","parse-names":false,"suffix":""},{"dropping-particle":"","family":"Pollak","given":"Thomas A","non-dropping-particle":"","parse-names":false,"suffix":""},{"dropping-particle":"","family":"Tenorio","given":"Elizabeth L","non-dropping-particle":"","parse-names":false,"suffix":""},{"dropping-particle":"","family":"Sultan","given":"Mustafa","non-dropping-particle":"","parse-names":false,"suffix":""},{"dropping-particle":"","family":"Easton","given":"Ava","non-dropping-particle":"","parse-names":false,"suffix":""},{"dropping-particle":"","family":"Breen","given":"Gerome","non-dropping-particle":"","parse-names":false,"suffix":""},{"dropping-particle":"","family":"Zandi","given":"Michael","non-dropping-particle":"","parse-names":false,"suffix":""},{"dropping-particle":"","family":"Coles","given":"Jonathan P","non-dropping-particle":"","parse-names":false,"suffix":""},{"dropping-particle":"","family":"Manji","given":"Hadi","non-dropping-particle":"","parse-names":false,"suffix":""},{"dropping-particle":"","family":"Al-Shahi Salman","given":"Rustam","non-dropping-particle":"","parse-names":false,"suffix":""},{"dropping-particle":"","family":"Menon","given":"David K","non-dropping-particle":"","parse-names":false,"suffix":""},{"dropping-particle":"","family":"Nicholson","given":"Timothy R","non-dropping-particle":"","parse-names":false,"suffix":""},{"dropping-particle":"","family":"Benjamin","given":"Laura A","non-dropping-particle":"","parse-names":false,"suffix":""},{"dropping-particle":"","family":"Carson","given":"Alan","non-dropping-particle":"","parse-names":false,"suffix":""},{"dropping-particle":"","family":"Smith","given":"Craig","non-dropping-particle":"","parse-names":false,"suffix":""},{"dropping-particle":"","family":"Turner","given":"Martin R","non-dropping-particle":"","parse-names":false,"suffix":""},{"dropping-particle":"","family":"Solomon","given":"Tom","non-dropping-particle":"","parse-names":false,"suffix":""},{"dropping-particle":"","family":"Kneen","given":"Rachel","non-dropping-particle":"","parse-names":false,"suffix":""},{"dropping-particle":"","family":"Pett","given":"Sarah L","non-dropping-particle":"","parse-names":false,"suffix":""},{"dropping-particle":"","family":"Galea","given":"Ian","non-dropping-particle":"","parse-names":false,"suffix":""},{"dropping-particle":"","family":"Thomas","given":"Rhys H","non-dropping-particle":"","parse-names":false,"suffix":""},{"dropping-particle":"","family":"Michael","given":"Benedict D","non-dropping-particle":"","parse-names":false,"suffix":""},{"dropping-particle":"","family":"CoroNerve Study Group","given":"Claire","non-dropping-particle":"","parse-names":false,"suffix":""},{"dropping-particle":"","family":"Archibald","given":"Neil","non-dropping-particle":"","parse-names":false,"suffix":""},{"dropping-particle":"","family":"Arkell","given":"James","non-dropping-particle":"","parse-names":false,"suffix":""},{"dropping-particle":"","family":"Arthur-Farraj","given":"Peter","non-dropping-particle":"","parse-names":false,"suffix":""},{"dropping-particle":"","family":"Baker","given":"Mark","non-dropping-particle":"","parse-names":false,"suffix":""},{"dropping-particle":"","family":"Ball","given":"Harriet","non-dropping-particle":"","parse-names":false,"suffix":""},{"dropping-particle":"","family":"Bradley-Barker","given":"Verity","non-dropping-particle":"","parse-names":false,"suffix":""},{"dropping-particle":"","family":"Brown","given":"Zoe","non-dropping-particle":"","parse-names":false,"suffix":""},{"dropping-particle":"","family":"Bruno","given":"Stefania","non-dropping-particle":"","parse-names":false,"suffix":""},{"dropping-particle":"","family":"Carey","given":"Lois","non-dropping-particle":"","parse-names":false,"suffix":""},{"dropping-particle":"","family":"Carswell","given":"Christopher","non-dropping-particle":"","parse-names":false,"suffix":""},{"dropping-particle":"","family":"Chakrabarti","given":"Annie","non-dropping-particle":"","parse-names":false,"suffix":""},{"dropping-particle":"","family":"Choulerton","given":"James","non-dropping-particle":"","parse-names":false,"suffix":""},{"dropping-particle":"","family":"Daher","given":"Mazen","non-dropping-particle":"","parse-names":false,"suffix":""},{"dropping-particle":"","family":"Davies","given":"Ruth","non-dropping-particle":"","parse-names":false,"suffix":""},{"dropping-particle":"","family":"Barros","given":"Rafael Di Marco","non-dropping-particle":"","parse-names":false,"suffix":""},{"dropping-particle":"","family":"Dima","given":"Sofia","non-dropping-particle":"","parse-names":false,"suffix":""},{"dropping-particle":"","family":"Dunley","given":"Rachel","non-dropping-particle":"","parse-names":false,"suffix":""},{"dropping-particle":"","family":"Dutta","given":"Dipankar","non-dropping-particle":"","parse-names":false,"suffix":""},{"dropping-particle":"","family":"Ellis","given":"Richard","non-dropping-particle":"","parse-names":false,"suffix":""},{"dropping-particle":"","family":"Everitt","given":"Alex","non-dropping-particle":"","parse-names":false,"suffix":""},{"dropping-particle":"","family":"Fady","given":"Joseph","non-dropping-particle":"","parse-names":false,"suffix":""},{"dropping-particle":"","family":"Fearon","given":"Patricia","non-dropping-particle":"","parse-names":false,"suffix":""},{"dropping-particle":"","family":"Fisniku","given":"Leonora","non-dropping-particle":"","parse-names":false,"suffix":""},{"dropping-particle":"","family":"Gbinigie","given":"Ivie","non-dropping-particle":"","parse-names":false,"suffix":""},{"dropping-particle":"","family":"Gemski","given":"Alan","non-dropping-particle":"","parse-names":false,"suffix":""},{"dropping-particle":"","family":"Gillies","given":"Emma","non-dropping-particle":"","parse-names":false,"suffix":""},{"dropping-particle":"","family":"Gkrania-Klotsas","given":"Effrossyni","non-dropping-particle":"","parse-names":false,"suffix":""},{"dropping-particle":"","family":"Grigg","given":"Julie","non-dropping-particle":"","parse-names":false,"suffix":""},{"dropping-particle":"","family":"Hamdalla","given":"Hisham","non-dropping-particle":"","parse-names":false,"suffix":""},{"dropping-particle":"","family":"Hubbett","given":"Jack","non-dropping-particle":"","parse-names":false,"suffix":""},{"dropping-particle":"","family":"Hunter","given":"Neil","non-dropping-particle":"","parse-names":false,"suffix":""},{"dropping-particle":"","family":"Huys","given":"Anne-Catherine","non-dropping-particle":"","parse-names":false,"suffix":""},{"dropping-particle":"","family":"Ihmoda","given":"Ihmoda","non-dropping-particle":"","parse-names":false,"suffix":""},{"dropping-particle":"","family":"Ispoglou","given":"Sissi","non-dropping-particle":"","parse-names":false,"suffix":""},{"dropping-particle":"","family":"Jha","given":"Ashwani","non-dropping-particle":"","parse-names":false,"suffix":""},{"dropping-particle":"","family":"Joussi","given":"Ramzi","non-dropping-particle":"","parse-names":false,"suffix":""},{"dropping-particle":"","family":"Kalladka","given":"Dheeraj","non-dropping-particle":"","parse-names":false,"suffix":""},{"dropping-particle":"","family":"Khalifeh","given":"Hind","non-dropping-particle":"","parse-names":false,"suffix":""},{"dropping-particle":"","family":"Kooij","given":"Sander","non-dropping-particle":"","parse-names":false,"suffix":""},{"dropping-particle":"","family":"Kumar","given":"Guru","non-dropping-particle":"","parse-names":false,"suffix":""},{"dropping-particle":"","family":"Kyaw","given":"Sandar","non-dropping-particle":"","parse-names":false,"suffix":""},{"dropping-particle":"","family":"Li","given":"Lucia","non-dropping-particle":"","parse-names":false,"suffix":""},{"dropping-particle":"","family":"Littleton","given":"Edward","non-dropping-particle":"","parse-names":false,"suffix":""},{"dropping-particle":"","family":"Macleod","given":"Malcolm","non-dropping-particle":"","parse-names":false,"suffix":""},{"dropping-particle":"","family":"Macleod","given":"Mary Joan","non-dropping-particle":"","parse-names":false,"suffix":""},{"dropping-particle":"","family":"Madigan","given":"Barbara","non-dropping-particle":"","parse-names":false,"suffix":""},{"dropping-particle":"","family":"Mahadasa","given":"Vikram","non-dropping-particle":"","parse-names":false,"suffix":""},{"dropping-particle":"","family":"Manoharan","given":"Manonmani","non-dropping-particle":"","parse-names":false,"suffix":""},{"dropping-particle":"","family":"Marigold","given":"Richard","non-dropping-particle":"","parse-names":false,"suffix":""},{"dropping-particle":"","family":"Marks","given":"Isaac","non-dropping-particle":"","parse-names":false,"suffix":""},{"dropping-particle":"","family":"Matthews","given":"Paul","non-dropping-particle":"","parse-names":false,"suffix":""},{"dropping-particle":"","family":"Mccormick","given":"Michael","non-dropping-particle":"","parse-names":false,"suffix":""},{"dropping-particle":"","family":"Mcinnes","given":"Caroline","non-dropping-particle":"","parse-names":false,"suffix":""},{"dropping-particle":"","family":"Metastasio","given":"Antonio","non-dropping-particle":"","parse-names":false,"suffix":""},{"dropping-particle":"","family":"Milburn-McNulty","given":"Philip","non-dropping-particle":"","parse-names":false,"suffix":""},{"dropping-particle":"","family":"Mitchell","given":"Clinton","non-dropping-particle":"","parse-names":false,"suffix":""},{"dropping-particle":"","family":"Mitchell","given":"Duncan","non-dropping-particle":"","parse-names":false,"suffix":""},{"dropping-particle":"","family":"Morgans","given":"Clare","non-dropping-particle":"","parse-names":false,"suffix":""},{"dropping-particle":"","family":"Morris","given":"Huw","non-dropping-particle":"","parse-names":false,"suffix":""},{"dropping-particle":"","family":"Morrow","given":"Jasper","non-dropping-particle":"","parse-names":false,"suffix":""},{"dropping-particle":"","family":"Mohamed","given":"Ahmed Mubarak","non-dropping-particle":"","parse-names":false,"suffix":""},{"dropping-particle":"","family":"Mulvenna","given":"Paula","non-dropping-particle":"","parse-names":false,"suffix":""},{"dropping-particle":"","family":"Murphy","given":"Louis","non-dropping-particle":"","parse-names":false,"suffix":""},{"dropping-particle":"","family":"Namushi","given":"Robert","non-dropping-particle":"","parse-names":false,"suffix":""},{"dropping-particle":"","family":"Newman","given":"Edward","non-dropping-particle":"","parse-names":false,"suffix":""},{"dropping-particle":"","family":"Phillips","given":"Wendy","non-dropping-particle":"","parse-names":false,"suffix":""},{"dropping-particle":"","family":"Pinto","given":"Ashwin","non-dropping-particle":"","parse-names":false,"suffix":""},{"dropping-particle":"","family":"Price","given":"David Ashley","non-dropping-particle":"","parse-names":false,"suffix":""},{"dropping-particle":"","family":"Proschel","given":"Harald","non-dropping-particle":"","parse-names":false,"suffix":""},{"dropping-particle":"","family":"Quinn","given":"Terry","non-dropping-particle":"","parse-names":false,"suffix":""},{"dropping-particle":"","family":"Ramsey","given":"Deborah","non-dropping-particle":"","parse-names":false,"suffix":""},{"dropping-particle":"","family":"Roffe","given":"Christine","non-dropping-particle":"","parse-names":false,"suffix":""},{"dropping-particle":"","family":"Russell","given":"Amy Ross","non-dropping-particle":"","parse-names":false,"suffix":""},{"dropping-particle":"","family":"Samarasekera","given":"Neshika","non-dropping-particle":"","parse-names":false,"suffix":""},{"dropping-particle":"","family":"Sawcer","given":"Stephen","non-dropping-particle":"","parse-names":false,"suffix":""},{"dropping-particle":"","family":"Sayed","given":"Walee","non-dropping-particle":"","parse-names":false,"suffix":""},{"dropping-particle":"","family":"Sekaran","given":"Lakshmanan","non-dropping-particle":"","parse-names":false,"suffix":""},{"dropping-particle":"","family":"Serra-Mestres","given":"Jordi","non-dropping-particle":"","parse-names":false,"suffix":""},{"dropping-particle":"","family":"Snowdon","given":"Victoria","non-dropping-particle":"","parse-names":false,"suffix":""},{"dropping-particle":"","family":"Strike","given":"Gayle","non-dropping-particle":"","parse-names":false,"suffix":""},{"dropping-particle":"","family":"Sun","given":"James","non-dropping-particle":"","parse-names":false,"suffix":""},{"dropping-particle":"","family":"Tang","given":"Christina","non-dropping-particle":"","parse-names":false,"suffix":""},{"dropping-particle":"","family":"Vrana","given":"Mark","non-dropping-particle":"","parse-names":false,"suffix":""},{"dropping-particle":"","family":"Wade","given":"Ryckie","non-dropping-particle":"","parse-names":false,"suffix":""},{"dropping-particle":"","family":"Wharton","given":"Chris","non-dropping-particle":"","parse-names":false,"suffix":""},{"dropping-particle":"","family":"Wiblin","given":"Lou","non-dropping-particle":"","parse-names":false,"suffix":""},{"dropping-particle":"","family":"Boubriak","given":"Iryna","non-dropping-particle":"","parse-names":false,"suffix":""},{"dropping-particle":"","family":"Herman","given":"Katie","non-dropping-particle":"","parse-names":false,"suffix":""},{"dropping-particle":"","family":"Plant","given":"Gordon","non-dropping-particle":"","parse-names":false,"suffix":""}],"container-title":"The lancet. Psychiatry","id":"ITEM-1","issue":"0","issued":{"date-parts":[["2020","6","25"]]},"publisher":"Elsevier","title":"Neurological and neuropsychiatric complications of COVID-19 in 153 patients: a UK-wide surveillance study.","type":"article-journal","volume":"0"},"uris":["http://www.mendeley.com/documents/?uuid=6d5b9bd0-fd19-3a1e-a907-c54a8e904ec3"]}],"mendeley":{"formattedCitation":"(57)","plainTextFormattedCitation":"(57)","previouslyFormattedCitation":"(57)"},"properties":{"noteIndex":0},"schema":"https://github.com/citation-style-language/schema/raw/master/csl-citation.json"}</w:instrText>
      </w:r>
      <w:r w:rsidR="00F66554">
        <w:fldChar w:fldCharType="separate"/>
      </w:r>
      <w:r w:rsidR="00456FB1" w:rsidRPr="00456FB1">
        <w:rPr>
          <w:noProof/>
        </w:rPr>
        <w:t>(57)</w:t>
      </w:r>
      <w:r w:rsidR="00F66554">
        <w:fldChar w:fldCharType="end"/>
      </w:r>
      <w:r>
        <w:t>. These were differentiated from other neuropsychiatric disorders in the cohort, such as six patients with neurocognitive (dementia-like) disorders, and four cases of new mood (affective) disorder. Interestingly, despite well documented rates of delirium in elderly patients with systemic infection overall, and with COVID-19 specifically, these new-onset psychoses were more frequently seen in younger member</w:t>
      </w:r>
      <w:r w:rsidR="00F97D2F">
        <w:t>s</w:t>
      </w:r>
      <w:r w:rsidR="00114CBF">
        <w:t xml:space="preserve"> of the </w:t>
      </w:r>
      <w:proofErr w:type="gramStart"/>
      <w:r w:rsidR="00114CBF">
        <w:t>cohort;</w:t>
      </w:r>
      <w:proofErr w:type="gramEnd"/>
      <w:r w:rsidR="00114CBF">
        <w:t xml:space="preserve"> working-age adults.</w:t>
      </w:r>
      <w:r>
        <w:t xml:space="preserve"> </w:t>
      </w:r>
    </w:p>
    <w:p w14:paraId="19763189" w14:textId="77777777" w:rsidR="00BD2A3E" w:rsidRDefault="00BD2A3E" w:rsidP="00810F8A">
      <w:pPr>
        <w:tabs>
          <w:tab w:val="left" w:pos="1418"/>
        </w:tabs>
        <w:spacing w:line="360" w:lineRule="auto"/>
        <w:jc w:val="both"/>
      </w:pPr>
    </w:p>
    <w:p w14:paraId="347C83B5" w14:textId="77777777" w:rsidR="00BD2A3E" w:rsidRPr="00810F8A" w:rsidRDefault="00BD2A3E" w:rsidP="00BD2A3E">
      <w:pPr>
        <w:tabs>
          <w:tab w:val="left" w:pos="1418"/>
        </w:tabs>
        <w:spacing w:line="360" w:lineRule="auto"/>
        <w:jc w:val="both"/>
        <w:rPr>
          <w:b/>
          <w:bCs/>
        </w:rPr>
      </w:pPr>
      <w:r w:rsidRPr="00F66554">
        <w:rPr>
          <w:b/>
          <w:bCs/>
        </w:rPr>
        <w:t>Does the spectrum of COVID-19 associated neurology suggest mechanisms underlying reported associations with psychosis?</w:t>
      </w:r>
    </w:p>
    <w:p w14:paraId="2975F62A" w14:textId="77777777" w:rsidR="006924C6" w:rsidRDefault="006924C6" w:rsidP="00810F8A">
      <w:pPr>
        <w:tabs>
          <w:tab w:val="left" w:pos="1418"/>
        </w:tabs>
        <w:spacing w:line="360" w:lineRule="auto"/>
      </w:pPr>
    </w:p>
    <w:p w14:paraId="17DCD3F6" w14:textId="7CE7C191" w:rsidR="006924C6" w:rsidRDefault="006924C6" w:rsidP="00810F8A">
      <w:pPr>
        <w:tabs>
          <w:tab w:val="left" w:pos="1418"/>
        </w:tabs>
        <w:spacing w:line="360" w:lineRule="auto"/>
        <w:jc w:val="both"/>
      </w:pPr>
      <w:r>
        <w:t xml:space="preserve">There is currently a lack of sufficient detail into the symptomatology of COVID-19 patients to be confident of either the true rates, or indeed the causes of acute psychiatric symptoms associated with infection. Whilst primary psychoses appear to be relatively </w:t>
      </w:r>
      <w:r w:rsidR="00F66554">
        <w:t>rare, both</w:t>
      </w:r>
      <w:r>
        <w:t xml:space="preserve"> encephalopathy and encephalitis have been reported more frequently in infected patients </w:t>
      </w:r>
      <w:r w:rsidR="00F66554">
        <w:fldChar w:fldCharType="begin" w:fldLock="1"/>
      </w:r>
      <w:r w:rsidR="006D2829">
        <w:instrText>ADDIN CSL_CITATION {"citationItems":[{"id":"ITEM-1","itemData":{"DOI":"10.1016/S2215-0366(20)30287-X","ISSN":"2215-0374","PMID":"32593341","abstract":"BACKGROUND Concerns regarding potential neurological complications of COVID-19 are being increasingly reported, primarily in small series. Larger studies have been limited by both geography and specialty. Comprehensive characterisation of clinical syndromes is crucial to allow rational selection and evaluation of potential therapies. The aim of this study was to investigate the breadth of complications of COVID-19 across the UK that affected the brain. METHODS During the exponential phase of the pandemic, we developed an online network of secure rapid-response case report notification portals across the spectrum of major UK neuroscience bodies, comprising the Association of British Neurologists (ABN), the British Association of Stroke Physicians (BASP), and the Royal College of Psychiatrists (RCPsych), and representing neurology, stroke, psychiatry, and intensive care. Broad clinical syndromes associated with COVID-19 were classified as a cerebrovascular event (defined as an acute ischaemic, haemorrhagic, or thrombotic vascular event involving the brain parenchyma or subarachnoid space), altered mental status (defined as an acute alteration in personality, behaviour, cognition, or consciousness), peripheral neurology (defined as involving nerve roots, peripheral nerves, neuromuscular junction, or muscle), or other (with free text boxes for those not meeting these syndromic presentations). Physicians were encouraged to report cases prospectively and we permitted recent cases to be notified retrospectively when assigned a confirmed date of admission or initial clinical assessment, allowing identification of cases that occurred before notification portals were available. Data collected were compared with the geographical, demographic, and temporal presentation of overall cases of COVID-19 as reported by UK Government public health bodies. FINDINGS The ABN portal was launched on April 2, 2020, the BASP portal on April 3, 2020, and the RCPsych portal on April 21, 2020. Data lock for this report was on April 26, 2020. During this period, the platforms received notification of 153 unique cases that met the clinical case definitions by clinicians in the UK, with an exponential growth in reported cases that was similar to overall COVID-19 data from UK Government public health bodies. Median patient age was 71 years (range 23-94; IQR 58-79). Complete clinical datasets were available for 125 (82%) of 153 patients. 77 (62%) of 125 patients presented with a cerebrov…","author":[{"dropping-particle":"","family":"Varatharaj","given":"Aravinthan","non-dropping-particle":"","parse-names":false,"suffix":""},{"dropping-particle":"","family":"Thomas","given":"Naomi","non-dropping-particle":"","parse-names":false,"suffix":""},{"dropping-particle":"","family":"Ellul","given":"Mark A","non-dropping-particle":"","parse-names":false,"suffix":""},{"dropping-particle":"","family":"Davies","given":"Nicholas W S","non-dropping-particle":"","parse-names":false,"suffix":""},{"dropping-particle":"","family":"Pollak","given":"Thomas A","non-dropping-particle":"","parse-names":false,"suffix":""},{"dropping-particle":"","family":"Tenorio","given":"Elizabeth L","non-dropping-particle":"","parse-names":false,"suffix":""},{"dropping-particle":"","family":"Sultan","given":"Mustafa","non-dropping-particle":"","parse-names":false,"suffix":""},{"dropping-particle":"","family":"Easton","given":"Ava","non-dropping-particle":"","parse-names":false,"suffix":""},{"dropping-particle":"","family":"Breen","given":"Gerome","non-dropping-particle":"","parse-names":false,"suffix":""},{"dropping-particle":"","family":"Zandi","given":"Michael","non-dropping-particle":"","parse-names":false,"suffix":""},{"dropping-particle":"","family":"Coles","given":"Jonathan P","non-dropping-particle":"","parse-names":false,"suffix":""},{"dropping-particle":"","family":"Manji","given":"Hadi","non-dropping-particle":"","parse-names":false,"suffix":""},{"dropping-particle":"","family":"Al-Shahi Salman","given":"Rustam","non-dropping-particle":"","parse-names":false,"suffix":""},{"dropping-particle":"","family":"Menon","given":"David K","non-dropping-particle":"","parse-names":false,"suffix":""},{"dropping-particle":"","family":"Nicholson","given":"Timothy R","non-dropping-particle":"","parse-names":false,"suffix":""},{"dropping-particle":"","family":"Benjamin","given":"Laura A","non-dropping-particle":"","parse-names":false,"suffix":""},{"dropping-particle":"","family":"Carson","given":"Alan","non-dropping-particle":"","parse-names":false,"suffix":""},{"dropping-particle":"","family":"Smith","given":"Craig","non-dropping-particle":"","parse-names":false,"suffix":""},{"dropping-particle":"","family":"Turner","given":"Martin R","non-dropping-particle":"","parse-names":false,"suffix":""},{"dropping-particle":"","family":"Solomon","given":"Tom","non-dropping-particle":"","parse-names":false,"suffix":""},{"dropping-particle":"","family":"Kneen","given":"Rachel","non-dropping-particle":"","parse-names":false,"suffix":""},{"dropping-particle":"","family":"Pett","given":"Sarah L","non-dropping-particle":"","parse-names":false,"suffix":""},{"dropping-particle":"","family":"Galea","given":"Ian","non-dropping-particle":"","parse-names":false,"suffix":""},{"dropping-particle":"","family":"Thomas","given":"Rhys H","non-dropping-particle":"","parse-names":false,"suffix":""},{"dropping-particle":"","family":"Michael","given":"Benedict D","non-dropping-particle":"","parse-names":false,"suffix":""},{"dropping-particle":"","family":"CoroNerve Study Group","given":"Claire","non-dropping-particle":"","parse-names":false,"suffix":""},{"dropping-particle":"","family":"Archibald","given":"Neil","non-dropping-particle":"","parse-names":false,"suffix":""},{"dropping-particle":"","family":"Arkell","given":"James","non-dropping-particle":"","parse-names":false,"suffix":""},{"dropping-particle":"","family":"Arthur-Farraj","given":"Peter","non-dropping-particle":"","parse-names":false,"suffix":""},{"dropping-particle":"","family":"Baker","given":"Mark","non-dropping-particle":"","parse-names":false,"suffix":""},{"dropping-particle":"","family":"Ball","given":"Harriet","non-dropping-particle":"","parse-names":false,"suffix":""},{"dropping-particle":"","family":"Bradley-Barker","given":"Verity","non-dropping-particle":"","parse-names":false,"suffix":""},{"dropping-particle":"","family":"Brown","given":"Zoe","non-dropping-particle":"","parse-names":false,"suffix":""},{"dropping-particle":"","family":"Bruno","given":"Stefania","non-dropping-particle":"","parse-names":false,"suffix":""},{"dropping-particle":"","family":"Carey","given":"Lois","non-dropping-particle":"","parse-names":false,"suffix":""},{"dropping-particle":"","family":"Carswell","given":"Christopher","non-dropping-particle":"","parse-names":false,"suffix":""},{"dropping-particle":"","family":"Chakrabarti","given":"Annie","non-dropping-particle":"","parse-names":false,"suffix":""},{"dropping-particle":"","family":"Choulerton","given":"James","non-dropping-particle":"","parse-names":false,"suffix":""},{"dropping-particle":"","family":"Daher","given":"Mazen","non-dropping-particle":"","parse-names":false,"suffix":""},{"dropping-particle":"","family":"Davies","given":"Ruth","non-dropping-particle":"","parse-names":false,"suffix":""},{"dropping-particle":"","family":"Barros","given":"Rafael Di Marco","non-dropping-particle":"","parse-names":false,"suffix":""},{"dropping-particle":"","family":"Dima","given":"Sofia","non-dropping-particle":"","parse-names":false,"suffix":""},{"dropping-particle":"","family":"Dunley","given":"Rachel","non-dropping-particle":"","parse-names":false,"suffix":""},{"dropping-particle":"","family":"Dutta","given":"Dipankar","non-dropping-particle":"","parse-names":false,"suffix":""},{"dropping-particle":"","family":"Ellis","given":"Richard","non-dropping-particle":"","parse-names":false,"suffix":""},{"dropping-particle":"","family":"Everitt","given":"Alex","non-dropping-particle":"","parse-names":false,"suffix":""},{"dropping-particle":"","family":"Fady","given":"Joseph","non-dropping-particle":"","parse-names":false,"suffix":""},{"dropping-particle":"","family":"Fearon","given":"Patricia","non-dropping-particle":"","parse-names":false,"suffix":""},{"dropping-particle":"","family":"Fisniku","given":"Leonora","non-dropping-particle":"","parse-names":false,"suffix":""},{"dropping-particle":"","family":"Gbinigie","given":"Ivie","non-dropping-particle":"","parse-names":false,"suffix":""},{"dropping-particle":"","family":"Gemski","given":"Alan","non-dropping-particle":"","parse-names":false,"suffix":""},{"dropping-particle":"","family":"Gillies","given":"Emma","non-dropping-particle":"","parse-names":false,"suffix":""},{"dropping-particle":"","family":"Gkrania-Klotsas","given":"Effrossyni","non-dropping-particle":"","parse-names":false,"suffix":""},{"dropping-particle":"","family":"Grigg","given":"Julie","non-dropping-particle":"","parse-names":false,"suffix":""},{"dropping-particle":"","family":"Hamdalla","given":"Hisham","non-dropping-particle":"","parse-names":false,"suffix":""},{"dropping-particle":"","family":"Hubbett","given":"Jack","non-dropping-particle":"","parse-names":false,"suffix":""},{"dropping-particle":"","family":"Hunter","given":"Neil","non-dropping-particle":"","parse-names":false,"suffix":""},{"dropping-particle":"","family":"Huys","given":"Anne-Catherine","non-dropping-particle":"","parse-names":false,"suffix":""},{"dropping-particle":"","family":"Ihmoda","given":"Ihmoda","non-dropping-particle":"","parse-names":false,"suffix":""},{"dropping-particle":"","family":"Ispoglou","given":"Sissi","non-dropping-particle":"","parse-names":false,"suffix":""},{"dropping-particle":"","family":"Jha","given":"Ashwani","non-dropping-particle":"","parse-names":false,"suffix":""},{"dropping-particle":"","family":"Joussi","given":"Ramzi","non-dropping-particle":"","parse-names":false,"suffix":""},{"dropping-particle":"","family":"Kalladka","given":"Dheeraj","non-dropping-particle":"","parse-names":false,"suffix":""},{"dropping-particle":"","family":"Khalifeh","given":"Hind","non-dropping-particle":"","parse-names":false,"suffix":""},{"dropping-particle":"","family":"Kooij","given":"Sander","non-dropping-particle":"","parse-names":false,"suffix":""},{"dropping-particle":"","family":"Kumar","given":"Guru","non-dropping-particle":"","parse-names":false,"suffix":""},{"dropping-particle":"","family":"Kyaw","given":"Sandar","non-dropping-particle":"","parse-names":false,"suffix":""},{"dropping-particle":"","family":"Li","given":"Lucia","non-dropping-particle":"","parse-names":false,"suffix":""},{"dropping-particle":"","family":"Littleton","given":"Edward","non-dropping-particle":"","parse-names":false,"suffix":""},{"dropping-particle":"","family":"Macleod","given":"Malcolm","non-dropping-particle":"","parse-names":false,"suffix":""},{"dropping-particle":"","family":"Macleod","given":"Mary Joan","non-dropping-particle":"","parse-names":false,"suffix":""},{"dropping-particle":"","family":"Madigan","given":"Barbara","non-dropping-particle":"","parse-names":false,"suffix":""},{"dropping-particle":"","family":"Mahadasa","given":"Vikram","non-dropping-particle":"","parse-names":false,"suffix":""},{"dropping-particle":"","family":"Manoharan","given":"Manonmani","non-dropping-particle":"","parse-names":false,"suffix":""},{"dropping-particle":"","family":"Marigold","given":"Richard","non-dropping-particle":"","parse-names":false,"suffix":""},{"dropping-particle":"","family":"Marks","given":"Isaac","non-dropping-particle":"","parse-names":false,"suffix":""},{"dropping-particle":"","family":"Matthews","given":"Paul","non-dropping-particle":"","parse-names":false,"suffix":""},{"dropping-particle":"","family":"Mccormick","given":"Michael","non-dropping-particle":"","parse-names":false,"suffix":""},{"dropping-particle":"","family":"Mcinnes","given":"Caroline","non-dropping-particle":"","parse-names":false,"suffix":""},{"dropping-particle":"","family":"Metastasio","given":"Antonio","non-dropping-particle":"","parse-names":false,"suffix":""},{"dropping-particle":"","family":"Milburn-McNulty","given":"Philip","non-dropping-particle":"","parse-names":false,"suffix":""},{"dropping-particle":"","family":"Mitchell","given":"Clinton","non-dropping-particle":"","parse-names":false,"suffix":""},{"dropping-particle":"","family":"Mitchell","given":"Duncan","non-dropping-particle":"","parse-names":false,"suffix":""},{"dropping-particle":"","family":"Morgans","given":"Clare","non-dropping-particle":"","parse-names":false,"suffix":""},{"dropping-particle":"","family":"Morris","given":"Huw","non-dropping-particle":"","parse-names":false,"suffix":""},{"dropping-particle":"","family":"Morrow","given":"Jasper","non-dropping-particle":"","parse-names":false,"suffix":""},{"dropping-particle":"","family":"Mohamed","given":"Ahmed Mubarak","non-dropping-particle":"","parse-names":false,"suffix":""},{"dropping-particle":"","family":"Mulvenna","given":"Paula","non-dropping-particle":"","parse-names":false,"suffix":""},{"dropping-particle":"","family":"Murphy","given":"Louis","non-dropping-particle":"","parse-names":false,"suffix":""},{"dropping-particle":"","family":"Namushi","given":"Robert","non-dropping-particle":"","parse-names":false,"suffix":""},{"dropping-particle":"","family":"Newman","given":"Edward","non-dropping-particle":"","parse-names":false,"suffix":""},{"dropping-particle":"","family":"Phillips","given":"Wendy","non-dropping-particle":"","parse-names":false,"suffix":""},{"dropping-particle":"","family":"Pinto","given":"Ashwin","non-dropping-particle":"","parse-names":false,"suffix":""},{"dropping-particle":"","family":"Price","given":"David Ashley","non-dropping-particle":"","parse-names":false,"suffix":""},{"dropping-particle":"","family":"Proschel","given":"Harald","non-dropping-particle":"","parse-names":false,"suffix":""},{"dropping-particle":"","family":"Quinn","given":"Terry","non-dropping-particle":"","parse-names":false,"suffix":""},{"dropping-particle":"","family":"Ramsey","given":"Deborah","non-dropping-particle":"","parse-names":false,"suffix":""},{"dropping-particle":"","family":"Roffe","given":"Christine","non-dropping-particle":"","parse-names":false,"suffix":""},{"dropping-particle":"","family":"Russell","given":"Amy Ross","non-dropping-particle":"","parse-names":false,"suffix":""},{"dropping-particle":"","family":"Samarasekera","given":"Neshika","non-dropping-particle":"","parse-names":false,"suffix":""},{"dropping-particle":"","family":"Sawcer","given":"Stephen","non-dropping-particle":"","parse-names":false,"suffix":""},{"dropping-particle":"","family":"Sayed","given":"Walee","non-dropping-particle":"","parse-names":false,"suffix":""},{"dropping-particle":"","family":"Sekaran","given":"Lakshmanan","non-dropping-particle":"","parse-names":false,"suffix":""},{"dropping-particle":"","family":"Serra-Mestres","given":"Jordi","non-dropping-particle":"","parse-names":false,"suffix":""},{"dropping-particle":"","family":"Snowdon","given":"Victoria","non-dropping-particle":"","parse-names":false,"suffix":""},{"dropping-particle":"","family":"Strike","given":"Gayle","non-dropping-particle":"","parse-names":false,"suffix":""},{"dropping-particle":"","family":"Sun","given":"James","non-dropping-particle":"","parse-names":false,"suffix":""},{"dropping-particle":"","family":"Tang","given":"Christina","non-dropping-particle":"","parse-names":false,"suffix":""},{"dropping-particle":"","family":"Vrana","given":"Mark","non-dropping-particle":"","parse-names":false,"suffix":""},{"dropping-particle":"","family":"Wade","given":"Ryckie","non-dropping-particle":"","parse-names":false,"suffix":""},{"dropping-particle":"","family":"Wharton","given":"Chris","non-dropping-particle":"","parse-names":false,"suffix":""},{"dropping-particle":"","family":"Wiblin","given":"Lou","non-dropping-particle":"","parse-names":false,"suffix":""},{"dropping-particle":"","family":"Boubriak","given":"Iryna","non-dropping-particle":"","parse-names":false,"suffix":""},{"dropping-particle":"","family":"Herman","given":"Katie","non-dropping-particle":"","parse-names":false,"suffix":""},{"dropping-particle":"","family":"Plant","given":"Gordon","non-dropping-particle":"","parse-names":false,"suffix":""}],"container-title":"The lancet. Psychiatry","id":"ITEM-1","issue":"0","issued":{"date-parts":[["2020","6","25"]]},"publisher":"Elsevier","title":"Neurological and neuropsychiatric complications of COVID-19 in 153 patients: a UK-wide surveillance study.","type":"article-journal","volume":"0"},"uris":["http://www.mendeley.com/documents/?uuid=6d5b9bd0-fd19-3a1e-a907-c54a8e904ec3"]},{"id":"ITEM-2","itemData":{"DOI":"10.1186/s13054-020-03200-1","ISSN":"1364-8535","abstract":"Neurotropism of SARS-CoV-2 and its neurological manifestations have now been confirmed. We aimed at describing delirium and neurological symptoms of COVID-19 in ICU patients. We conducted a bicentric cohort study in two French ICUs of Strasbourg University Hospital. All the 150 patients referred for acute respiratory distress syndrome due to SARS-CoV-2 between March 3 and May 5, 2020, were included at their admission. Ten patients (6.7%) were excluded because they remained under neuromuscular blockers during their entire ICU stay. Neurological examination, including CAM-ICU, and cerebrospinal fluid analysis, electroencephalography, and magnetic resonance imaging (MRI) were performed in some of the patients with delirium and/or abnormal neurological examination. The primary endpoint was to describe the incidence of delirium and/or abnormal neurological examination. The secondary endpoints were to describe the characteristics of delirium, to compare the duration of invasive mechanical ventilation and ICU length of stay in patients with and without delirium and/or abnormal neurological symptoms. The 140 patients were aged in median of 62 [IQR 52; 70] years old, with a median SAPSII of 49 [IQR 37; 64] points. Neurological examination was normal in 22 patients (15.7%). One hundred eighteen patients (84.3%) developed a delirium with a combination of acute attention, awareness, and cognition disturbances. Eighty-eight patients (69.3%) presented an unexpected state of agitation despite high infusion rates of sedative treatments and neuroleptics, and 89 (63.6%) patients had corticospinal tract signs. Brain MRI performed in 28 patients demonstrated enhancement of subarachnoid spaces in 17/28 patients (60.7%), intraparenchymal, predominantly white matter abnormalities in 8 patients, and perfusion abnormalities in 17/26 patients (65.4%). The 42 electroencephalograms mostly revealed unspecific abnormalities or diffuse, especially bifrontal, slow activity. Cerebrospinal fluid examination revealed inflammatory disturbances in 18/28 patients, including oligoclonal bands with mirror pattern and elevated IL-6. The CSF RT-PCR SARS-CoV-2 was positive in one patient. The delirium/neurological symptoms in COVID-19 patients were responsible for longer mechanical ventilation compared to the patients without delirium/neurological symptoms. Delirium/neurological symptoms could be secondary to systemic inflammatory reaction to SARS-CoV-2. Delirium/neurological symptoms in COVID-1…","author":[{"dropping-particle":"","family":"Helms","given":"Julie","non-dropping-particle":"","parse-names":false,"suffix":""},{"dropping-particle":"","family":"Kremer","given":"Stéphane","non-dropping-particle":"","parse-names":false,"suffix":""},{"dropping-particle":"","family":"Merdji","given":"Hamid","non-dropping-particle":"","parse-names":false,"suffix":""},{"dropping-particle":"","family":"Schenck","given":"Malika","non-dropping-particle":"","parse-names":false,"suffix":""},{"dropping-particle":"","family":"Severac","given":"François","non-dropping-particle":"","parse-names":false,"suffix":""},{"dropping-particle":"","family":"Clere-Jehl","given":"Raphaël","non-dropping-particle":"","parse-names":false,"suffix":""},{"dropping-particle":"","family":"Studer","given":"Antoine","non-dropping-particle":"","parse-names":false,"suffix":""},{"dropping-particle":"","family":"Radosavljevic","given":"Mirjana","non-dropping-particle":"","parse-names":false,"suffix":""},{"dropping-particle":"","family":"Kummerlen","given":"Christine","non-dropping-particle":"","parse-names":false,"suffix":""},{"dropping-particle":"","family":"Monnier","given":"Alexandra","non-dropping-particle":"","parse-names":false,"suffix":""},{"dropping-particle":"","family":"Boulay","given":"Clotilde","non-dropping-particle":"","parse-names":false,"suffix":""},{"dropping-particle":"","family":"Fafi-Kremer","given":"Samira","non-dropping-particle":"","parse-names":false,"suffix":""},{"dropping-particle":"","family":"Castelain","given":"Vincent","non-dropping-particle":"","parse-names":false,"suffix":""},{"dropping-particle":"","family":"Ohana","given":"Mickaël","non-dropping-particle":"","parse-names":false,"suffix":""},{"dropping-particle":"","family":"Anheim","given":"Mathieu","non-dropping-particle":"","parse-names":false,"suffix":""},{"dropping-particle":"","family":"Schneider","given":"Francis","non-dropping-particle":"","parse-names":false,"suffix":""},{"dropping-particle":"","family":"Meziani","given":"Ferhat","non-dropping-particle":"","parse-names":false,"suffix":""}],"container-title":"Critical Care","id":"ITEM-2","issue":"1","issued":{"date-parts":[["2020","12","8"]]},"page":"491","publisher":"BioMed Central","title":"Delirium and encephalopathy in severe COVID-19: a cohort analysis of ICU patients","type":"article-journal","volume":"24"},"uris":["http://www.mendeley.com/documents/?uuid=3629ccf9-1d4a-3c4c-8dd7-e43b28c9ac94"]},{"id":"ITEM-3","itemData":{"DOI":"10.1093/brain/awaa240","ISSN":"0006-8950","abstract":"&lt;p&gt;Preliminary clinical data indicate that severe acute respiratory syndrome coronavirus 2 (SARS-CoV-2) infection is associated with neurological and neuropsychiatric illness. Responding to this, a weekly virtual coronavirus disease 19 (COVID-19) neurology multi-disciplinary meeting was established at the National Hospital, Queen Square, in early March 2020 in order to discuss and begin to understand neurological presentations in patients with suspected COVID-19-related neurological disorders. Detailed clinical and paraclinical data were collected from cases where the diagnosis of COVID-19 was confirmed through RNA PCR, or where the diagnosis was probable/possible according to World Health Organization criteria. Of 43 patients, 29 were SARS-CoV-2 PCR positive and definite, eight probable and six possible. Five major categories emerged: (i) encephalopathies (n = 10) with delirium/psychosis and no distinct MRI or CSF abnormalities, and with 9/10 making a full or partial recovery with supportive care only; (ii) inflammatory CNS syndromes (n = 12) including encephalitis (n = 2, para- or post-infectious), acute disseminated encephalomyelitis (n = 9), with haemorrhage in five, necrosis in one, and myelitis in two, and isolated myelitis (n = 1). Of these, 10 were treated with corticosteroids, and three of these patients also received intravenous immunoglobulin; one made a full recovery, 10 of 12 made a partial recovery, and one patient died; (iii) ischaemic strokes (n = 8) associated with a pro-thrombotic state (four with pulmonary thromboembolism), one of whom died; (iv) peripheral neurological disorders (n = 8), seven with Guillain-Barré syndrome, one with brachial plexopathy, six of eight making a partial and ongoing recovery; and (v) five patients with miscellaneous central disorders who did not fit these categories. SARS-CoV-2 infection is associated with a wide spectrum of neurological syndromes affecting the whole neuraxis, including the cerebral vasculature and, in some cases, responding to immunotherapies. The high incidence of acute disseminated encephalomyelitis, particularly with haemorrhagic change, is striking. This complication was not related to the severity of the respiratory COVID-19 disease. Early recognition, investigation and management of COVID-19-related neurological disease is challenging. Further clinical, neuroradiological, biomarker and neuropathological studies are essential to determine the underlying pathobiological mechanisms, wh…","author":[{"dropping-particle":"","family":"Paterson","given":"Ross W","non-dropping-particle":"","parse-names":false,"suffix":""},{"dropping-particle":"","family":"Brown","given":"Rachel L","non-dropping-particle":"","parse-names":false,"suffix":""},{"dropping-particle":"","family":"Benjamin","given":"Laura","non-dropping-particle":"","parse-names":false,"suffix":""},{"dropping-particle":"","family":"Nortley","given":"Ross","non-dropping-particle":"","parse-names":false,"suffix":""},{"dropping-particle":"","family":"Wiethoff","given":"Sarah","non-dropping-particle":"","parse-names":false,"suffix":""},{"dropping-particle":"","family":"Bharucha","given":"Tehmina","non-dropping-particle":"","parse-names":false,"suffix":""},{"dropping-particle":"","family":"Jayaseelan","given":"Dipa L","non-dropping-particle":"","parse-names":false,"suffix":""},{"dropping-particle":"","family":"Kumar","given":"Guru","non-dropping-particle":"","parse-names":false,"suffix":""},{"dropping-particle":"","family":"Raftopoulos","given":"Rhian E","non-dropping-particle":"","parse-names":false,"suffix":""},{"dropping-particle":"","family":"Zambreanu","given":"Laura","non-dropping-particle":"","parse-names":false,"suffix":""},{"dropping-particle":"","family":"Vivekanandam","given":"Vinojini","non-dropping-particle":"","parse-names":false,"suffix":""},{"dropping-particle":"","family":"Khoo","given":"Anthony","non-dropping-particle":"","parse-names":false,"suffix":""},{"dropping-particle":"","family":"Geraldes","given":"Ruth","non-dropping-particle":"","parse-names":false,"suffix":""},{"dropping-particle":"","family":"Chinthapalli","given":"Krishna","non-dropping-particle":"","parse-names":false,"suffix":""},{"dropping-particle":"","family":"Boyd","given":"Elena","non-dropping-particle":"","parse-names":false,"suffix":""},{"dropping-particle":"","family":"Tuzlali","given":"Hatice","non-dropping-particle":"","parse-names":false,"suffix":""},{"dropping-particle":"","family":"Price","given":"Gary","non-dropping-particle":"","parse-names":false,"suffix":""},{"dropping-particle":"","family":"Christofi","given":"Gerry","non-dropping-particle":"","parse-names":false,"suffix":""},{"dropping-particle":"","family":"Morrow","given":"Jasper","non-dropping-particle":"","parse-names":false,"suffix":""},{"dropping-particle":"","family":"McNamara","given":"Patricia","non-dropping-particle":"","parse-names":false,"suffix":""},{"dropping-particle":"","family":"McLoughlin","given":"Benjamin","non-dropping-particle":"","parse-names":false,"suffix":""},{"dropping-particle":"","family":"Lim","given":"Soon Tjin","non-dropping-particle":"","parse-names":false,"suffix":""},{"dropping-particle":"","family":"Mehta","given":"Puja R","non-dropping-particle":"","parse-names":false,"suffix":""},{"dropping-particle":"","family":"Levee","given":"Viva","non-dropping-particle":"","parse-names":false,"suffix":""},{"dropping-particle":"","family":"Keddie","given":"Stephen","non-dropping-particle":"","parse-names":false,"suffix":""},{"dropping-particle":"","family":"Yong","given":"Wisdom","non-dropping-particle":"","parse-names":false,"suffix":""},{"dropping-particle":"","family":"Trip","given":"S Anand","non-dropping-particle":"","parse-names":false,"suffix":""},{"dropping-particle":"","family":"Foulkes","given":"Alexander J M","non-dropping-particle":"","parse-names":false,"suffix":""},{"dropping-particle":"","family":"Hotton","given":"Gary","non-dropping-particle":"","parse-names":false,"suffix":""},{"dropping-particle":"","family":"Miller","given":"Thomas D","non-dropping-particle":"","parse-names":false,"suffix":""},{"dropping-particle":"","family":"Everitt","given":"Alex D","non-dropping-particle":"","parse-names":false,"suffix":""},{"dropping-particle":"","family":"Carswell","given":"Christopher","non-dropping-particle":"","parse-names":false,"suffix":""},{"dropping-particle":"","family":"Davies","given":"Nicholas W S","non-dropping-particle":"","parse-names":false,"suffix":""},{"dropping-particle":"","family":"Yoong","given":"Michael","non-dropping-particle":"","parse-names":false,"suffix":""},{"dropping-particle":"","family":"Attwell","given":"David","non-dropping-particle":"","parse-names":false,"suffix":""},{"dropping-particle":"","family":"Sreedharan","given":"Jemeen","non-dropping-particle":"","parse-names":false,"suffix":""},{"dropping-particle":"","family":"Silber","given":"Eli","non-dropping-particle":"","parse-names":false,"suffix":""},{"dropping-particle":"","family":"Schott","given":"Jonathan M","non-dropping-particle":"","parse-names":false,"suffix":""},{"dropping-particle":"","family":"Chandratheva","given":"Arvind","non-dropping-particle":"","parse-names":false,"suffix":""},{"dropping-particle":"","family":"Perry","given":"Richard J","non-dropping-particle":"","parse-names":false,"suffix":""},{"dropping-particle":"","family":"Simister","given":"Robert","non-dropping-particle":"","parse-names":false,"suffix":""},{"dropping-particle":"","family":"Checkley","given":"Anna","non-dropping-particle":"","parse-names":false,"suffix":""},{"dropping-particle":"","family":"Longley","given":"Nicky","non-dropping-particle":"","parse-names":false,"suffix":""},{"dropping-particle":"","family":"Farmer","given":"Simon F","non-dropping-particle":"","parse-names":false,"suffix":""},{"dropping-particle":"","family":"Carletti","given":"Francesco","non-dropping-particle":"","parse-names":false,"suffix":""},{"dropping-particle":"","family":"Houlihan","given":"Catherine","non-dropping-particle":"","parse-names":false,"suffix":""},{"dropping-particle":"","family":"Thom","given":"Maria","non-dropping-particle":"","parse-names":false,"suffix":""},{"dropping-particle":"","family":"Lunn","given":"Michael P","non-dropping-particle":"","parse-names":false,"suffix":""},{"dropping-particle":"","family":"Spillane","given":"Jennifer","non-dropping-particle":"","parse-names":false,"suffix":""},{"dropping-particle":"","family":"Howard","given":"Robin","non-dropping-particle":"","parse-names":false,"suffix":""},{"dropping-particle":"","family":"Vincent","given":"Angela","non-dropping-particle":"","parse-names":false,"suffix":""},{"dropping-particle":"","family":"Werring","given":"David J","non-dropping-particle":"","parse-names":false,"suffix":""},{"dropping-particle":"","family":"Hoskote","given":"Chandrashekar","non-dropping-particle":"","parse-names":false,"suffix":""},{"dropping-particle":"","family":"Jäger","given":"Hans Rolf","non-dropping-particle":"","parse-names":false,"suffix":""},{"dropping-particle":"","family":"Manji","given":"Hadi","non-dropping-particle":"","parse-names":false,"suffix":""},{"dropping-particle":"","family":"Zandi","given":"Michael S","non-dropping-particle":"","parse-names":false,"suffix":""},{"dropping-particle":"","family":"Group","given":"the UCL Queen Square National Hospital for Neurology and Neurosurgery COVID-19 Study","non-dropping-particle":"","parse-names":false,"suffix":""}],"container-title":"Brain","id":"ITEM-3","issued":{"date-parts":[["2020","7","8"]]},"title":"The emerging spectrum of COVID-19 neurology: clinical, radiological and laboratory findings","type":"article-journal"},"uris":["http://www.mendeley.com/documents/?uuid=008fe68e-c5d3-3536-83b3-2311a5b159bf"]}],"mendeley":{"formattedCitation":"(50,57,58)","plainTextFormattedCitation":"(50,57,58)","previouslyFormattedCitation":"(50,57,58)"},"properties":{"noteIndex":0},"schema":"https://github.com/citation-style-language/schema/raw/master/csl-citation.json"}</w:instrText>
      </w:r>
      <w:r w:rsidR="00F66554">
        <w:fldChar w:fldCharType="separate"/>
      </w:r>
      <w:r w:rsidR="00456FB1" w:rsidRPr="00456FB1">
        <w:rPr>
          <w:noProof/>
        </w:rPr>
        <w:t>(50,57,58)</w:t>
      </w:r>
      <w:r w:rsidR="00F66554">
        <w:fldChar w:fldCharType="end"/>
      </w:r>
      <w:r>
        <w:t xml:space="preserve">. Altered mental state has been reported in 5% of hospitalised patients </w:t>
      </w:r>
      <w:r w:rsidR="00F66554">
        <w:fldChar w:fldCharType="begin" w:fldLock="1"/>
      </w:r>
      <w:r w:rsidR="006D2829">
        <w:instrText>ADDIN CSL_CITATION {"citationItems":[{"id":"ITEM-1","itemData":{"DOI":"10.1001/jamaneurol.2020.1127","ISSN":"2168-6149","abstract":"&lt;h3&gt;Importance&lt;/h3&gt;&lt;p&gt;The outbreak of coronavirus disease 2019 (COVID-19) in Wuhan, China, is serious and has the potential to become an epidemic worldwide. Several studies have described typical clinical manifestations including fever, cough, diarrhea, and fatigue. However, to our knowledge, it has not been reported that patients with COVID-19 had any neurologic manifestations.&lt;/p&gt;&lt;h3&gt;Objective&lt;/h3&gt;&lt;p&gt;To study the neurologic manifestations of patients with COVID-19.&lt;/p&gt;&lt;h3&gt;Design, Setting, and Participants&lt;/h3&gt;&lt;p&gt;This is a retrospective, observational case series. Data were collected from January 16, 2020, to February 19, 2020, at 3 designated special care centers for COVID-19 (Main District, West Branch, and Tumor Center) of the Union Hospital of Huazhong University of Science and Technology in Wuhan, China. The study included 214 consecutive hospitalized patients with laboratory-confirmed diagnosis of severe acute respiratory syndrome coronavirus 2 infection.&lt;/p&gt;&lt;h3&gt;Main Outcomes and Measures&lt;/h3&gt;&lt;p&gt;Clinical data were extracted from electronic medical records, and data of all neurologic symptoms were checked by 2 trained neurologists. Neurologic manifestations fell into 3 categories: central nervous system manifestations (dizziness, headache, impaired consciousness, acute cerebrovascular disease, ataxia, and seizure), peripheral nervous system manifestations (taste impairment, smell impairment, vision impairment, and nerve pain), and skeletal muscular injury manifestations.&lt;/p&gt;&lt;h3&gt;Results&lt;/h3&gt;&lt;p&gt;Of 214 patients (mean [SD] age, 52.7 [15.5] years; 87 men [40.7%]) with COVID-19, 126 patients (58.9%) had nonsevere infection and 88 patients (41.1%) had severe infection according to their respiratory status. Overall, 78 patients (36.4%) had neurologic manifestations. Compared with patients with nonsevere infection, patients with severe infection were older, had more underlying disorders, especially hypertension, and showed fewer typical symptoms of COVID-19, such as fever and cough. Patients with more severe infection had neurologic manifestations, such as acute cerebrovascular diseases (5 [5.7%] vs 1 [0.8%]), impaired consciousness (13 [14.8%] vs 3 [2.4%]), and skeletal muscle injury (17 [19.3%] vs 6 [4.8%]).&lt;/p&gt;&lt;h3&gt;Conclusions and Relevance&lt;/h3&gt;&lt;p&gt;Patients with COVID-19 commonly have neurologic manifestations. During the epidemic period of COVID-19, when seeing patients with neurologic manifestations, clinicians should suspect severe acute respiratory sy…","author":[{"dropping-particle":"","family":"Mao","given":"Ling","non-dropping-particle":"","parse-names":false,"suffix":""},{"dropping-particle":"","family":"Jin","given":"Huijuan","non-dropping-particle":"","parse-names":false,"suffix":""},{"dropping-particle":"","family":"Wang","given":"Mengdie","non-dropping-particle":"","parse-names":false,"suffix":""},{"dropping-particle":"","family":"Hu","given":"Yu","non-dropping-particle":"","parse-names":false,"suffix":""},{"dropping-particle":"","family":"Chen","given":"Shengcai","non-dropping-particle":"","parse-names":false,"suffix":""},{"dropping-particle":"","family":"He","given":"Quanwei","non-dropping-particle":"","parse-names":false,"suffix":""},{"dropping-particle":"","family":"Chang","given":"Jiang","non-dropping-particle":"","parse-names":false,"suffix":""},{"dropping-particle":"","family":"Hong","given":"Candong","non-dropping-particle":"","parse-names":false,"suffix":""},{"dropping-particle":"","family":"Zhou","given":"Yifan","non-dropping-particle":"","parse-names":false,"suffix":""},{"dropping-particle":"","family":"Wang","given":"David","non-dropping-particle":"","parse-names":false,"suffix":""},{"dropping-particle":"","family":"Miao","given":"Xiaoping","non-dropping-particle":"","parse-names":false,"suffix":""},{"dropping-particle":"","family":"Li","given":"Yanan","non-dropping-particle":"","parse-names":false,"suffix":""},{"dropping-particle":"","family":"Hu","given":"Bo","non-dropping-particle":"","parse-names":false,"suffix":""}],"container-title":"JAMA Neurology","id":"ITEM-1","issue":"6","issued":{"date-parts":[["2020","6","1"]]},"page":"683","publisher":"American Medical Association","title":"Neurologic Manifestations of Hospitalized Patients With Coronavirus Disease 2019 in Wuhan, China","type":"article-journal","volume":"77"},"uris":["http://www.mendeley.com/documents/?uuid=7de466e4-1e96-35fc-8f82-05a07b882f8a"]}],"mendeley":{"formattedCitation":"(59)","plainTextFormattedCitation":"(59)","previouslyFormattedCitation":"(59)"},"properties":{"noteIndex":0},"schema":"https://github.com/citation-style-language/schema/raw/master/csl-citation.json"}</w:instrText>
      </w:r>
      <w:r w:rsidR="00F66554">
        <w:fldChar w:fldCharType="separate"/>
      </w:r>
      <w:r w:rsidR="00456FB1" w:rsidRPr="00456FB1">
        <w:rPr>
          <w:noProof/>
        </w:rPr>
        <w:t>(59)</w:t>
      </w:r>
      <w:r w:rsidR="00F66554">
        <w:fldChar w:fldCharType="end"/>
      </w:r>
      <w:r>
        <w:t xml:space="preserve">, </w:t>
      </w:r>
      <w:r w:rsidR="00F97D2F">
        <w:t xml:space="preserve">and </w:t>
      </w:r>
      <w:r>
        <w:t xml:space="preserve">is more prominent in critical care settings </w:t>
      </w:r>
      <w:r w:rsidR="00F66554">
        <w:fldChar w:fldCharType="begin" w:fldLock="1"/>
      </w:r>
      <w:r w:rsidR="006D2829">
        <w:instrText>ADDIN CSL_CITATION {"citationItems":[{"id":"ITEM-1","itemData":{"DOI":"10.1186/s13054-020-03200-1","ISSN":"1364-8535","abstract":"Neurotropism of SARS-CoV-2 and its neurological manifestations have now been confirmed. We aimed at describing delirium and neurological symptoms of COVID-19 in ICU patients. We conducted a bicentric cohort study in two French ICUs of Strasbourg University Hospital. All the 150 patients referred for acute respiratory distress syndrome due to SARS-CoV-2 between March 3 and May 5, 2020, were included at their admission. Ten patients (6.7%) were excluded because they remained under neuromuscular blockers during their entire ICU stay. Neurological examination, including CAM-ICU, and cerebrospinal fluid analysis, electroencephalography, and magnetic resonance imaging (MRI) were performed in some of the patients with delirium and/or abnormal neurological examination. The primary endpoint was to describe the incidence of delirium and/or abnormal neurological examination. The secondary endpoints were to describe the characteristics of delirium, to compare the duration of invasive mechanical ventilation and ICU length of stay in patients with and without delirium and/or abnormal neurological symptoms. The 140 patients were aged in median of 62 [IQR 52; 70] years old, with a median SAPSII of 49 [IQR 37; 64] points. Neurological examination was normal in 22 patients (15.7%). One hundred eighteen patients (84.3%) developed a delirium with a combination of acute attention, awareness, and cognition disturbances. Eighty-eight patients (69.3%) presented an unexpected state of agitation despite high infusion rates of sedative treatments and neuroleptics, and 89 (63.6%) patients had corticospinal tract signs. Brain MRI performed in 28 patients demonstrated enhancement of subarachnoid spaces in 17/28 patients (60.7%), intraparenchymal, predominantly white matter abnormalities in 8 patients, and perfusion abnormalities in 17/26 patients (65.4%). The 42 electroencephalograms mostly revealed unspecific abnormalities or diffuse, especially bifrontal, slow activity. Cerebrospinal fluid examination revealed inflammatory disturbances in 18/28 patients, including oligoclonal bands with mirror pattern and elevated IL-6. The CSF RT-PCR SARS-CoV-2 was positive in one patient. The delirium/neurological symptoms in COVID-19 patients were responsible for longer mechanical ventilation compared to the patients without delirium/neurological symptoms. Delirium/neurological symptoms could be secondary to systemic inflammatory reaction to SARS-CoV-2. Delirium/neurological symptoms in COVID-1…","author":[{"dropping-particle":"","family":"Helms","given":"Julie","non-dropping-particle":"","parse-names":false,"suffix":""},{"dropping-particle":"","family":"Kremer","given":"Stéphane","non-dropping-particle":"","parse-names":false,"suffix":""},{"dropping-particle":"","family":"Merdji","given":"Hamid","non-dropping-particle":"","parse-names":false,"suffix":""},{"dropping-particle":"","family":"Schenck","given":"Malika","non-dropping-particle":"","parse-names":false,"suffix":""},{"dropping-particle":"","family":"Severac","given":"François","non-dropping-particle":"","parse-names":false,"suffix":""},{"dropping-particle":"","family":"Clere-Jehl","given":"Raphaël","non-dropping-particle":"","parse-names":false,"suffix":""},{"dropping-particle":"","family":"Studer","given":"Antoine","non-dropping-particle":"","parse-names":false,"suffix":""},{"dropping-particle":"","family":"Radosavljevic","given":"Mirjana","non-dropping-particle":"","parse-names":false,"suffix":""},{"dropping-particle":"","family":"Kummerlen","given":"Christine","non-dropping-particle":"","parse-names":false,"suffix":""},{"dropping-particle":"","family":"Monnier","given":"Alexandra","non-dropping-particle":"","parse-names":false,"suffix":""},{"dropping-particle":"","family":"Boulay","given":"Clotilde","non-dropping-particle":"","parse-names":false,"suffix":""},{"dropping-particle":"","family":"Fafi-Kremer","given":"Samira","non-dropping-particle":"","parse-names":false,"suffix":""},{"dropping-particle":"","family":"Castelain","given":"Vincent","non-dropping-particle":"","parse-names":false,"suffix":""},{"dropping-particle":"","family":"Ohana","given":"Mickaël","non-dropping-particle":"","parse-names":false,"suffix":""},{"dropping-particle":"","family":"Anheim","given":"Mathieu","non-dropping-particle":"","parse-names":false,"suffix":""},{"dropping-particle":"","family":"Schneider","given":"Francis","non-dropping-particle":"","parse-names":false,"suffix":""},{"dropping-particle":"","family":"Meziani","given":"Ferhat","non-dropping-particle":"","parse-names":false,"suffix":""}],"container-title":"Critical Care","id":"ITEM-1","issue":"1","issued":{"date-parts":[["2020","12","8"]]},"page":"491","publisher":"BioMed Central","title":"Delirium and encephalopathy in severe COVID-19: a cohort analysis of ICU patients","type":"article-journal","volume":"24"},"uris":["http://www.mendeley.com/documents/?uuid=3629ccf9-1d4a-3c4c-8dd7-e43b28c9ac94"]}],"mendeley":{"formattedCitation":"(50)","plainTextFormattedCitation":"(50)","previouslyFormattedCitation":"(50)"},"properties":{"noteIndex":0},"schema":"https://github.com/citation-style-language/schema/raw/master/csl-citation.json"}</w:instrText>
      </w:r>
      <w:r w:rsidR="00F66554">
        <w:fldChar w:fldCharType="separate"/>
      </w:r>
      <w:r w:rsidR="00456FB1" w:rsidRPr="00456FB1">
        <w:rPr>
          <w:noProof/>
        </w:rPr>
        <w:t>(50)</w:t>
      </w:r>
      <w:r w:rsidR="00F66554">
        <w:fldChar w:fldCharType="end"/>
      </w:r>
      <w:r w:rsidR="003B37CB">
        <w:t xml:space="preserve">. </w:t>
      </w:r>
      <w:r>
        <w:t>In a prospective cohort study of 140 patients, Helms et al., reported delirium and/or abnormal neurological examination in 84% of patients</w:t>
      </w:r>
      <w:r w:rsidR="00F66554">
        <w:t xml:space="preserve"> </w:t>
      </w:r>
      <w:r w:rsidR="00F66554">
        <w:fldChar w:fldCharType="begin" w:fldLock="1"/>
      </w:r>
      <w:r w:rsidR="006D2829">
        <w:instrText>ADDIN CSL_CITATION {"citationItems":[{"id":"ITEM-1","itemData":{"DOI":"10.1186/s13054-020-03200-1","ISSN":"1364-8535","abstract":"Neurotropism of SARS-CoV-2 and its neurological manifestations have now been confirmed. We aimed at describing delirium and neurological symptoms of COVID-19 in ICU patients. We conducted a bicentric cohort study in two French ICUs of Strasbourg University Hospital. All the 150 patients referred for acute respiratory distress syndrome due to SARS-CoV-2 between March 3 and May 5, 2020, were included at their admission. Ten patients (6.7%) were excluded because they remained under neuromuscular blockers during their entire ICU stay. Neurological examination, including CAM-ICU, and cerebrospinal fluid analysis, electroencephalography, and magnetic resonance imaging (MRI) were performed in some of the patients with delirium and/or abnormal neurological examination. The primary endpoint was to describe the incidence of delirium and/or abnormal neurological examination. The secondary endpoints were to describe the characteristics of delirium, to compare the duration of invasive mechanical ventilation and ICU length of stay in patients with and without delirium and/or abnormal neurological symptoms. The 140 patients were aged in median of 62 [IQR 52; 70] years old, with a median SAPSII of 49 [IQR 37; 64] points. Neurological examination was normal in 22 patients (15.7%). One hundred eighteen patients (84.3%) developed a delirium with a combination of acute attention, awareness, and cognition disturbances. Eighty-eight patients (69.3%) presented an unexpected state of agitation despite high infusion rates of sedative treatments and neuroleptics, and 89 (63.6%) patients had corticospinal tract signs. Brain MRI performed in 28 patients demonstrated enhancement of subarachnoid spaces in 17/28 patients (60.7%), intraparenchymal, predominantly white matter abnormalities in 8 patients, and perfusion abnormalities in 17/26 patients (65.4%). The 42 electroencephalograms mostly revealed unspecific abnormalities or diffuse, especially bifrontal, slow activity. Cerebrospinal fluid examination revealed inflammatory disturbances in 18/28 patients, including oligoclonal bands with mirror pattern and elevated IL-6. The CSF RT-PCR SARS-CoV-2 was positive in one patient. The delirium/neurological symptoms in COVID-19 patients were responsible for longer mechanical ventilation compared to the patients without delirium/neurological symptoms. Delirium/neurological symptoms could be secondary to systemic inflammatory reaction to SARS-CoV-2. Delirium/neurological symptoms in COVID-1…","author":[{"dropping-particle":"","family":"Helms","given":"Julie","non-dropping-particle":"","parse-names":false,"suffix":""},{"dropping-particle":"","family":"Kremer","given":"Stéphane","non-dropping-particle":"","parse-names":false,"suffix":""},{"dropping-particle":"","family":"Merdji","given":"Hamid","non-dropping-particle":"","parse-names":false,"suffix":""},{"dropping-particle":"","family":"Schenck","given":"Malika","non-dropping-particle":"","parse-names":false,"suffix":""},{"dropping-particle":"","family":"Severac","given":"François","non-dropping-particle":"","parse-names":false,"suffix":""},{"dropping-particle":"","family":"Clere-Jehl","given":"Raphaël","non-dropping-particle":"","parse-names":false,"suffix":""},{"dropping-particle":"","family":"Studer","given":"Antoine","non-dropping-particle":"","parse-names":false,"suffix":""},{"dropping-particle":"","family":"Radosavljevic","given":"Mirjana","non-dropping-particle":"","parse-names":false,"suffix":""},{"dropping-particle":"","family":"Kummerlen","given":"Christine","non-dropping-particle":"","parse-names":false,"suffix":""},{"dropping-particle":"","family":"Monnier","given":"Alexandra","non-dropping-particle":"","parse-names":false,"suffix":""},{"dropping-particle":"","family":"Boulay","given":"Clotilde","non-dropping-particle":"","parse-names":false,"suffix":""},{"dropping-particle":"","family":"Fafi-Kremer","given":"Samira","non-dropping-particle":"","parse-names":false,"suffix":""},{"dropping-particle":"","family":"Castelain","given":"Vincent","non-dropping-particle":"","parse-names":false,"suffix":""},{"dropping-particle":"","family":"Ohana","given":"Mickaël","non-dropping-particle":"","parse-names":false,"suffix":""},{"dropping-particle":"","family":"Anheim","given":"Mathieu","non-dropping-particle":"","parse-names":false,"suffix":""},{"dropping-particle":"","family":"Schneider","given":"Francis","non-dropping-particle":"","parse-names":false,"suffix":""},{"dropping-particle":"","family":"Meziani","given":"Ferhat","non-dropping-particle":"","parse-names":false,"suffix":""}],"container-title":"Critical Care","id":"ITEM-1","issue":"1","issued":{"date-parts":[["2020","12","8"]]},"page":"491","publisher":"BioMed Central","title":"Delirium and encephalopathy in severe COVID-19: a cohort analysis of ICU patients","type":"article-journal","volume":"24"},"uris":["http://www.mendeley.com/documents/?uuid=3629ccf9-1d4a-3c4c-8dd7-e43b28c9ac94"]}],"mendeley":{"formattedCitation":"(50)","plainTextFormattedCitation":"(50)","previouslyFormattedCitation":"(50)"},"properties":{"noteIndex":0},"schema":"https://github.com/citation-style-language/schema/raw/master/csl-citation.json"}</w:instrText>
      </w:r>
      <w:r w:rsidR="00F66554">
        <w:fldChar w:fldCharType="separate"/>
      </w:r>
      <w:r w:rsidR="00456FB1" w:rsidRPr="00456FB1">
        <w:rPr>
          <w:noProof/>
        </w:rPr>
        <w:t>(50)</w:t>
      </w:r>
      <w:r w:rsidR="00F66554">
        <w:fldChar w:fldCharType="end"/>
      </w:r>
      <w:r>
        <w:t xml:space="preserve">. No consistent EEG and MRI hallmarks were discerned, but a </w:t>
      </w:r>
      <w:r w:rsidR="00114CBF">
        <w:t xml:space="preserve">varied </w:t>
      </w:r>
      <w:r>
        <w:t xml:space="preserve">range of </w:t>
      </w:r>
      <w:r>
        <w:lastRenderedPageBreak/>
        <w:t xml:space="preserve">abnormalities were present. Several underlying mechanisms have been postulated to cause these changes to mental state, including hypoxic brain injury, severe sepsis and a cytokine storm on a background of systemic hyperinflammation </w:t>
      </w:r>
      <w:r w:rsidR="00F66554">
        <w:fldChar w:fldCharType="begin" w:fldLock="1"/>
      </w:r>
      <w:r w:rsidR="006D2829">
        <w:instrText>ADDIN CSL_CITATION {"citationItems":[{"id":"ITEM-1","itemData":{"DOI":"10.1016/j.cell.2020.08.028","ISSN":"1097-4172","PMID":"32882182","abstract":"Neurological complications have emerged as a significant cause of morbidity and mortality in the ongoing COVID-19 pandemic. Beside respiratory insufficiency, many hospitalized patients exhibit neurological manifestations ranging from headache and loss of smell, to confusion and disabling strokes. COVID-19 is also anticipated to take a toll on the nervous system in the long term. Here, we will provide a critical appraisal of the potential for neurotropism and mechanisms of neuropathogenesis of SARS-CoV-2 as they relate to the acute and chronic neurological consequences of the infection. Finally, we will examine potential avenues for future research and therapeutic development.","author":[{"dropping-particle":"","family":"Iadecola","given":"Costantino","non-dropping-particle":"","parse-names":false,"suffix":""},{"dropping-particle":"","family":"Anrather","given":"Josef","non-dropping-particle":"","parse-names":false,"suffix":""},{"dropping-particle":"","family":"Kamel","given":"Hooman","non-dropping-particle":"","parse-names":false,"suffix":""}],"container-title":"Cell","id":"ITEM-1","issue":"0","issued":{"date-parts":[["2020","8","19"]]},"publisher":"Elsevier","title":"Effects of COVID-19 on the Nervous System.","type":"article-journal","volume":"0"},"uris":["http://www.mendeley.com/documents/?uuid=21484bdc-c7c8-3cf9-b98a-bbc07345ff44"]}],"mendeley":{"formattedCitation":"(60)","plainTextFormattedCitation":"(60)","previouslyFormattedCitation":"(60)"},"properties":{"noteIndex":0},"schema":"https://github.com/citation-style-language/schema/raw/master/csl-citation.json"}</w:instrText>
      </w:r>
      <w:r w:rsidR="00F66554">
        <w:fldChar w:fldCharType="separate"/>
      </w:r>
      <w:r w:rsidR="00456FB1" w:rsidRPr="00456FB1">
        <w:rPr>
          <w:noProof/>
        </w:rPr>
        <w:t>(60)</w:t>
      </w:r>
      <w:r w:rsidR="00F66554">
        <w:fldChar w:fldCharType="end"/>
      </w:r>
      <w:r>
        <w:t>. Currently it is impossible to untangle whether these alterations in mental state represent encephalopathy from critical illness or encephalitis from direct neuroinvasion. Numerous reports of encephalitis have occurred in the literature</w:t>
      </w:r>
      <w:r w:rsidR="00020311">
        <w:t xml:space="preserve"> </w:t>
      </w:r>
      <w:r>
        <w:t>on a background of concomitant COVID-19</w:t>
      </w:r>
      <w:r w:rsidR="00020311">
        <w:t xml:space="preserve"> </w:t>
      </w:r>
      <w:r w:rsidR="00020311">
        <w:fldChar w:fldCharType="begin" w:fldLock="1"/>
      </w:r>
      <w:r w:rsidR="006D2829">
        <w:instrText>ADDIN CSL_CITATION {"citationItems":[{"id":"ITEM-1","itemData":{"DOI":"10.1016/j.ijid.2020.03.062","ISSN":"1878-3511","PMID":"32251791","abstract":"Novel coronavirus (SARS-Coronavirus-2:SARS-CoV-2) which emerged in Wuhan, China, has spread to multiple countries rapidly. We report the first case of meningitis associated with SARS-CoV-2 who was brought in by ambulance due to a convulsion accompanied by unconsciousness. He had never been to any foreign countries. He felt generalized fatigue and fever (day 1). He saw doctors nearby twice (day 2 and 5) and was prescribed Laninamivir and antipyretic agents, His family visited his home and found that he was unconsciousness and lying on the floor in his vomit. He was immediately transported to this hospital by ambulance (day 9). Under emergency transport, he had transient generalized seizures that lasted about a minute. He had obvious neck stiffness. The specific SARS-CoV-2 RNA was not detected in the nasopharyngeal swab but was detected in a CSF. Anti- HSV 1 and varicella-zoster IgM antibodies were not detected in serum samples. A brain MRI showed hyperintensity along the wall of right lateral ventricle and hyperintense signal changes in the right mesial temporal lobe and hippocampus, suggesting the possibility of SARS-CoV-2 meningitis. This case warns the physicians of patients who have CNS symptoms.","author":[{"dropping-particle":"","family":"Moriguchi","given":"Takeshi","non-dropping-particle":"","parse-names":false,"suffix":""},{"dropping-particle":"","family":"Harii","given":"Norikazu","non-dropping-particle":"","parse-names":false,"suffix":""},{"dropping-particle":"","family":"Goto","given":"Junko","non-dropping-particle":"","parse-names":false,"suffix":""},{"dropping-particle":"","family":"Harada","given":"Daiki","non-dropping-particle":"","parse-names":false,"suffix":""},{"dropping-particle":"","family":"Sugawara","given":"Hisanori","non-dropping-particle":"","parse-names":false,"suffix":""},{"dropping-particle":"","family":"Takamino","given":"Junichi","non-dropping-particle":"","parse-names":false,"suffix":""},{"dropping-particle":"","family":"Ueno","given":"Masateru","non-dropping-particle":"","parse-names":false,"suffix":""},{"dropping-particle":"","family":"Sakata","given":"Hiroki","non-dropping-particle":"","parse-names":false,"suffix":""},{"dropping-particle":"","family":"Kondo","given":"Kengo","non-dropping-particle":"","parse-names":false,"suffix":""},{"dropping-particle":"","family":"Myose","given":"Natsuhiko","non-dropping-particle":"","parse-names":false,"suffix":""},{"dropping-particle":"","family":"Nakao","given":"Atsuhito","non-dropping-particle":"","parse-names":false,"suffix":""},{"dropping-particle":"","family":"Takeda","given":"Masayuki","non-dropping-particle":"","parse-names":false,"suffix":""},{"dropping-particle":"","family":"Haro","given":"Hirotaka","non-dropping-particle":"","parse-names":false,"suffix":""},{"dropping-particle":"","family":"Inoue","given":"Osamu","non-dropping-particle":"","parse-names":false,"suffix":""},{"dropping-particle":"","family":"Suzuki-Inoue","given":"Katsue","non-dropping-particle":"","parse-names":false,"suffix":""},{"dropping-particle":"","family":"Kubokawa","given":"Kayo","non-dropping-particle":"","parse-names":false,"suffix":""},{"dropping-particle":"","family":"Ogihara","given":"Shinji","non-dropping-particle":"","parse-names":false,"suffix":""},{"dropping-particle":"","family":"Sasaki","given":"Tomoyuki","non-dropping-particle":"","parse-names":false,"suffix":""},{"dropping-particle":"","family":"Kinouchi","given":"Hiroyuki","non-dropping-particle":"","parse-names":false,"suffix":""},{"dropping-particle":"","family":"Kojin","given":"Hiroyuki","non-dropping-particle":"","parse-names":false,"suffix":""},{"dropping-particle":"","family":"Ito","given":"Masami","non-dropping-particle":"","parse-names":false,"suffix":""},{"dropping-particle":"","family":"Onishi","given":"Hiroshi","non-dropping-particle":"","parse-names":false,"suffix":""},{"dropping-particle":"","family":"Shimizu","given":"Tatsuya","non-dropping-particle":"","parse-names":false,"suffix":""},{"dropping-particle":"","family":"Sasaki","given":"Yu","non-dropping-particle":"","parse-names":false,"suffix":""},{"dropping-particle":"","family":"Enomoto","given":"Nobuyuki","non-dropping-particle":"","parse-names":false,"suffix":""},{"dropping-particle":"","family":"Ishihara","given":"Hiroshi","non-dropping-particle":"","parse-names":false,"suffix":""},{"dropping-particle":"","family":"Furuya","given":"Shiomi","non-dropping-particle":"","parse-names":false,"suffix":""},{"dropping-particle":"","family":"Yamamoto","given":"Tomoko","non-dropping-particle":"","parse-names":false,"suffix":""},{"dropping-particle":"","family":"Shimada","given":"Shinji","non-dropping-particle":"","parse-names":false,"suffix":""}],"container-title":"International journal of infectious diseases : IJID : official publication of the International Society for Infectious Diseases","id":"ITEM-1","issued":{"date-parts":[["2020","5"]]},"page":"55-58","publisher":"Int J Infect Dis","title":"A first case of meningitis/encephalitis associated with SARS-Coronavirus-2.","type":"article-journal","volume":"94"},"uris":["http://www.mendeley.com/documents/?uuid=760bd73c-d2d0-3aed-aadd-b719cdc0fcfb"]},{"id":"ITEM-2","itemData":{"DOI":"10.1016/J.WNEU.2020.05.194","ISSN":"1878-8750","abstract":"BACKGROUND\nReports on neurologic manifestations of coronavirus disease 2019 (COVID-19) have attracted broad attention. We present an unusual case of COVID-19−associated encephalitis mimicking a glial tumor. \n\nCASE DESCRIPTION\nA 35-year-old woman presented with headache and seizures. T2 fluid-attenuated inverse recovery imaging showed hyperintensities in the left temporal lobe. Magnetic resonance spectroscopy showed an elevated choline peak. Imaging findings were suggestive of high-grade glioma. Antiepileptic medication failed to achieve seizure control. A left anterior temporal lobectomy was performed. The patient had no postoperative deficits, and her symptoms completely improved. Histologic examination revealed encephalitis. Postoperatively, our patient tested positive for COVID-19. \n\nCONCLUSIONS\nOur case raises awareness of neurologic manifestations of the disease and their potential to mimic glial tumors. For prompt diagnosis and prevention of transmission, clinicians should consider COVID-19 in patients with similar presentation.","author":[{"dropping-particle":"","family":"Efe","given":"Ibrahim E.","non-dropping-particle":"","parse-names":false,"suffix":""},{"dropping-particle":"","family":"Aydin","given":"Orhun Utku","non-dropping-particle":"","parse-names":false,"suffix":""},{"dropping-particle":"","family":"Alabulut","given":"Alper","non-dropping-particle":"","parse-names":false,"suffix":""},{"dropping-particle":"","family":"Celik","given":"Ozgur","non-dropping-particle":"","parse-names":false,"suffix":""},{"dropping-particle":"","family":"Aydin","given":"Kerameddin","non-dropping-particle":"","parse-names":false,"suffix":""}],"container-title":"World Neurosurgery","id":"ITEM-2","issued":{"date-parts":[["2020","8","1"]]},"page":"46-48","publisher":"Elsevier","title":"COVID-19−Associated Encephalitis Mimicking Glial Tumor","type":"article-journal","volume":"140"},"uris":["http://www.mendeley.com/documents/?uuid=605ff22e-14e6-3815-bec4-95d4b5e52658"]},{"id":"ITEM-3","itemData":{"DOI":"10.1002/ana.25783","ISSN":"0364-5134","author":[{"dropping-particle":"","family":"Pilotto","given":"Andrea","non-dropping-particle":"","parse-names":false,"suffix":""},{"dropping-particle":"","family":"Odolini","given":"Silvia","non-dropping-particle":"","parse-names":false,"suffix":""},{"dropping-particle":"","family":"Masciocchi","given":"Stefano","non-dropping-particle":"","parse-names":false,"suffix":""},{"dropping-particle":"","family":"Comelli","given":"Agnese","non-dropping-particle":"","parse-names":false,"suffix":""},{"dropping-particle":"","family":"Volonghi","given":"Irene","non-dropping-particle":"","parse-names":false,"suffix":""},{"dropping-particle":"","family":"Gazzina","given":"Stefano","non-dropping-particle":"","parse-names":false,"suffix":""},{"dropping-particle":"","family":"Nocivelli","given":"Sara","non-dropping-particle":"","parse-names":false,"suffix":""},{"dropping-particle":"","family":"Pezzini","given":"Alessandro","non-dropping-particle":"","parse-names":false,"suffix":""},{"dropping-particle":"","family":"Focà","given":"Emanuele","non-dropping-particle":"","parse-names":false,"suffix":""},{"dropping-particle":"","family":"Caruso","given":"Arnaldo","non-dropping-particle":"","parse-names":false,"suffix":""},{"dropping-particle":"","family":"Leonardi","given":"Matilde","non-dropping-particle":"","parse-names":false,"suffix":""},{"dropping-particle":"","family":"Pasolini","given":"Maria P.","non-dropping-particle":"","parse-names":false,"suffix":""},{"dropping-particle":"","family":"Gasparotti","given":"Roberto","non-dropping-particle":"","parse-names":false,"suffix":""},{"dropping-particle":"","family":"Castelli","given":"Francesco","non-dropping-particle":"","parse-names":false,"suffix":""},{"dropping-particle":"","family":"Ashton","given":"Nicholas J.","non-dropping-particle":"","parse-names":false,"suffix":""},{"dropping-particle":"","family":"Blennow","given":"Kaj","non-dropping-particle":"","parse-names":false,"suffix":""},{"dropping-particle":"","family":"Zetterberg","given":"Henrik","non-dropping-particle":"","parse-names":false,"suffix":""},{"dropping-particle":"","family":"Padovani","given":"Alessandro","non-dropping-particle":"","parse-names":false,"suffix":""}],"container-title":"Annals of Neurology","id":"ITEM-3","issue":"2","issued":{"date-parts":[["2020","8","9"]]},"page":"423-427","publisher":"John Wiley &amp; Sons, Ltd","title":"Steroid‐Responsive Encephalitis in Coronavirus Disease 2019","type":"article-journal","volume":"88"},"uris":["http://www.mendeley.com/documents/?uuid=e188d45d-d03f-3f78-a0d0-d4dc4bc6c9e5"]}],"mendeley":{"formattedCitation":"(38,61,62)","plainTextFormattedCitation":"(38,61,62)","previouslyFormattedCitation":"(38,61,62)"},"properties":{"noteIndex":0},"schema":"https://github.com/citation-style-language/schema/raw/master/csl-citation.json"}</w:instrText>
      </w:r>
      <w:r w:rsidR="00020311">
        <w:fldChar w:fldCharType="separate"/>
      </w:r>
      <w:r w:rsidR="00456FB1" w:rsidRPr="00456FB1">
        <w:rPr>
          <w:noProof/>
        </w:rPr>
        <w:t>(38,61,62)</w:t>
      </w:r>
      <w:r w:rsidR="00020311">
        <w:fldChar w:fldCharType="end"/>
      </w:r>
      <w:r>
        <w:t xml:space="preserve">, however very few of these reports have also been associated with viral RNA in CSF </w:t>
      </w:r>
      <w:r w:rsidR="00F66554">
        <w:fldChar w:fldCharType="begin" w:fldLock="1"/>
      </w:r>
      <w:r w:rsidR="006D2829">
        <w:instrText>ADDIN CSL_CITATION {"citationItems":[{"id":"ITEM-1","itemData":{"DOI":"10.1016/j.ijid.2020.03.062","ISSN":"1878-3511","PMID":"32251791","abstract":"Novel coronavirus (SARS-Coronavirus-2:SARS-CoV-2) which emerged in Wuhan, China, has spread to multiple countries rapidly. We report the first case of meningitis associated with SARS-CoV-2 who was brought in by ambulance due to a convulsion accompanied by unconsciousness. He had never been to any foreign countries. He felt generalized fatigue and fever (day 1). He saw doctors nearby twice (day 2 and 5) and was prescribed Laninamivir and antipyretic agents, His family visited his home and found that he was unconsciousness and lying on the floor in his vomit. He was immediately transported to this hospital by ambulance (day 9). Under emergency transport, he had transient generalized seizures that lasted about a minute. He had obvious neck stiffness. The specific SARS-CoV-2 RNA was not detected in the nasopharyngeal swab but was detected in a CSF. Anti- HSV 1 and varicella-zoster IgM antibodies were not detected in serum samples. A brain MRI showed hyperintensity along the wall of right lateral ventricle and hyperintense signal changes in the right mesial temporal lobe and hippocampus, suggesting the possibility of SARS-CoV-2 meningitis. This case warns the physicians of patients who have CNS symptoms.","author":[{"dropping-particle":"","family":"Moriguchi","given":"Takeshi","non-dropping-particle":"","parse-names":false,"suffix":""},{"dropping-particle":"","family":"Harii","given":"Norikazu","non-dropping-particle":"","parse-names":false,"suffix":""},{"dropping-particle":"","family":"Goto","given":"Junko","non-dropping-particle":"","parse-names":false,"suffix":""},{"dropping-particle":"","family":"Harada","given":"Daiki","non-dropping-particle":"","parse-names":false,"suffix":""},{"dropping-particle":"","family":"Sugawara","given":"Hisanori","non-dropping-particle":"","parse-names":false,"suffix":""},{"dropping-particle":"","family":"Takamino","given":"Junichi","non-dropping-particle":"","parse-names":false,"suffix":""},{"dropping-particle":"","family":"Ueno","given":"Masateru","non-dropping-particle":"","parse-names":false,"suffix":""},{"dropping-particle":"","family":"Sakata","given":"Hiroki","non-dropping-particle":"","parse-names":false,"suffix":""},{"dropping-particle":"","family":"Kondo","given":"Kengo","non-dropping-particle":"","parse-names":false,"suffix":""},{"dropping-particle":"","family":"Myose","given":"Natsuhiko","non-dropping-particle":"","parse-names":false,"suffix":""},{"dropping-particle":"","family":"Nakao","given":"Atsuhito","non-dropping-particle":"","parse-names":false,"suffix":""},{"dropping-particle":"","family":"Takeda","given":"Masayuki","non-dropping-particle":"","parse-names":false,"suffix":""},{"dropping-particle":"","family":"Haro","given":"Hirotaka","non-dropping-particle":"","parse-names":false,"suffix":""},{"dropping-particle":"","family":"Inoue","given":"Osamu","non-dropping-particle":"","parse-names":false,"suffix":""},{"dropping-particle":"","family":"Suzuki-Inoue","given":"Katsue","non-dropping-particle":"","parse-names":false,"suffix":""},{"dropping-particle":"","family":"Kubokawa","given":"Kayo","non-dropping-particle":"","parse-names":false,"suffix":""},{"dropping-particle":"","family":"Ogihara","given":"Shinji","non-dropping-particle":"","parse-names":false,"suffix":""},{"dropping-particle":"","family":"Sasaki","given":"Tomoyuki","non-dropping-particle":"","parse-names":false,"suffix":""},{"dropping-particle":"","family":"Kinouchi","given":"Hiroyuki","non-dropping-particle":"","parse-names":false,"suffix":""},{"dropping-particle":"","family":"Kojin","given":"Hiroyuki","non-dropping-particle":"","parse-names":false,"suffix":""},{"dropping-particle":"","family":"Ito","given":"Masami","non-dropping-particle":"","parse-names":false,"suffix":""},{"dropping-particle":"","family":"Onishi","given":"Hiroshi","non-dropping-particle":"","parse-names":false,"suffix":""},{"dropping-particle":"","family":"Shimizu","given":"Tatsuya","non-dropping-particle":"","parse-names":false,"suffix":""},{"dropping-particle":"","family":"Sasaki","given":"Yu","non-dropping-particle":"","parse-names":false,"suffix":""},{"dropping-particle":"","family":"Enomoto","given":"Nobuyuki","non-dropping-particle":"","parse-names":false,"suffix":""},{"dropping-particle":"","family":"Ishihara","given":"Hiroshi","non-dropping-particle":"","parse-names":false,"suffix":""},{"dropping-particle":"","family":"Furuya","given":"Shiomi","non-dropping-particle":"","parse-names":false,"suffix":""},{"dropping-particle":"","family":"Yamamoto","given":"Tomoko","non-dropping-particle":"","parse-names":false,"suffix":""},{"dropping-particle":"","family":"Shimada","given":"Shinji","non-dropping-particle":"","parse-names":false,"suffix":""}],"container-title":"International journal of infectious diseases : IJID : official publication of the International Society for Infectious Diseases","id":"ITEM-1","issued":{"date-parts":[["2020","5"]]},"page":"55-58","publisher":"Int J Infect Dis","title":"A first case of meningitis/encephalitis associated with SARS-Coronavirus-2.","type":"article-journal","volume":"94"},"uris":["http://www.mendeley.com/documents/?uuid=760bd73c-d2d0-3aed-aadd-b719cdc0fcfb"]}],"mendeley":{"formattedCitation":"(38)","plainTextFormattedCitation":"(38)","previouslyFormattedCitation":"(38)"},"properties":{"noteIndex":0},"schema":"https://github.com/citation-style-language/schema/raw/master/csl-citation.json"}</w:instrText>
      </w:r>
      <w:r w:rsidR="00F66554">
        <w:fldChar w:fldCharType="separate"/>
      </w:r>
      <w:r w:rsidR="00456FB1" w:rsidRPr="00456FB1">
        <w:rPr>
          <w:noProof/>
        </w:rPr>
        <w:t>(38)</w:t>
      </w:r>
      <w:r w:rsidR="00F66554">
        <w:fldChar w:fldCharType="end"/>
      </w:r>
      <w:r w:rsidR="008A0117">
        <w:t xml:space="preserve">. </w:t>
      </w:r>
      <w:r>
        <w:t xml:space="preserve"> PCR-negative CSF does not always preclude parenchymal neuronal infection</w:t>
      </w:r>
      <w:r w:rsidR="008A0117">
        <w:t>,</w:t>
      </w:r>
      <w:r w:rsidR="008A0117" w:rsidRPr="008A0117">
        <w:t xml:space="preserve"> </w:t>
      </w:r>
      <w:r w:rsidR="008A0117">
        <w:t xml:space="preserve">as </w:t>
      </w:r>
      <w:r w:rsidR="008A0117" w:rsidRPr="008A0117">
        <w:t>it is increasingly recognised that intrathecal synthesis of anti-SARS-CoV2 antibodies is of utility in PCR negative cases</w:t>
      </w:r>
      <w:r w:rsidR="008A0117">
        <w:t xml:space="preserve"> </w:t>
      </w:r>
      <w:r w:rsidR="008A0117">
        <w:fldChar w:fldCharType="begin" w:fldLock="1"/>
      </w:r>
      <w:r w:rsidR="006D2829">
        <w:instrText>ADDIN CSL_CITATION {"citationItems":[{"id":"ITEM-1","itemData":{"DOI":"10.1212/NXI.0000000000000893","ISSN":"2332-7812","PMID":"32978291","abstract":"OBJECTIVE To investigate the pathophysiologic mechanism of encephalopathy and prolonged comatose or stuporous state in severally ill patients with coronavirus disease 2019 (COVID-19). METHODS Eight COVID-19 patients with signs of encephalopathy were tested for antibodies to severe acute respiratory syndrome coronavirus 2 (SARS-CoV-2) in the serum and CSF using a Food and Drug Administration-approved and independently validated ELISA. Blood-brain barrier (BBB) integrity and immunoglobulin G (IgG) intrathecal synthesis were further tested using albumin and IgG indices. The CSF was also tested for autoimmune encephalitis antibodies and 14-3-3, a marker of ongoing neurodegeneration. RESULTS All patients had anti-SARS-CoV-2 antibodies in their CSF, and 4 of 8 patients had high titers, comparable to high serum values. One patient had anti-SARS-CoV-2 IgG intrathecal synthesis, and 3 others had disruption of the blood-brain barrier. The CSF in 4 patients was positive for 14-3-3-protein suggesting ongoing neurodegeneration. In all patients, the CSF was negative for autoimmune encephalitis antibodies and SARS-CoV-2 by PCR. None of the patients, apart from persistent encephalopathic signs, had any focal neurologic signs or history or specific neurologic disease. CONCLUSIONS High-titer anti-SARS-CoV-2 antibodies were detected in the CSF of comatose or encephalopathic patients demonstrating intrathecal IgG synthesis or BBB disruption. A disrupted BBB may facilitate the entry of cytokines and inflammatory mediators into the CNS enhancing neuroinflammation and neurodegeneration. The observations highlight the need for prospective CSF studies to determine the pathogenic role of anti-SARS-CoV-2 antibodies and identify early therapeutic interventions.","author":[{"dropping-particle":"","family":"Alexopoulos","given":"Harry","non-dropping-particle":"","parse-names":false,"suffix":""},{"dropping-particle":"","family":"Magira","given":"Eleni","non-dropping-particle":"","parse-names":false,"suffix":""},{"dropping-particle":"","family":"Bitzogli","given":"Kleopatra","non-dropping-particle":"","parse-names":false,"suffix":""},{"dropping-particle":"","family":"Kafasi","given":"Nikolitsa","non-dropping-particle":"","parse-names":false,"suffix":""},{"dropping-particle":"","family":"Vlachoyiannopoulos","given":"Panayiotis","non-dropping-particle":"","parse-names":false,"suffix":""},{"dropping-particle":"","family":"Tzioufas","given":"Athanasios","non-dropping-particle":"","parse-names":false,"suffix":""},{"dropping-particle":"","family":"Kotanidou","given":"Anastasia","non-dropping-particle":"","parse-names":false,"suffix":""},{"dropping-particle":"","family":"Dalakas","given":"Marinos C","non-dropping-particle":"","parse-names":false,"suffix":""}],"container-title":"Neurology(R) neuroimmunology &amp; neuroinflammation","id":"ITEM-1","issue":"6","issued":{"date-parts":[["2020","11"]]},"publisher":"Neurol Neuroimmunol Neuroinflamm","title":"Anti-SARS-CoV-2 antibodies in the CSF, blood-brain barrier dysfunction, and neurological outcome: Studies in 8 stuporous and comatose patients.","type":"article-journal","volume":"7"},"uris":["http://www.mendeley.com/documents/?uuid=bdfd730c-bec3-31d9-847d-f42b78c15fea"]}],"mendeley":{"formattedCitation":"(63)","plainTextFormattedCitation":"(63)","previouslyFormattedCitation":"(63)"},"properties":{"noteIndex":0},"schema":"https://github.com/citation-style-language/schema/raw/master/csl-citation.json"}</w:instrText>
      </w:r>
      <w:r w:rsidR="008A0117">
        <w:fldChar w:fldCharType="separate"/>
      </w:r>
      <w:r w:rsidR="00456FB1" w:rsidRPr="00456FB1">
        <w:rPr>
          <w:noProof/>
        </w:rPr>
        <w:t>(63)</w:t>
      </w:r>
      <w:r w:rsidR="008A0117">
        <w:fldChar w:fldCharType="end"/>
      </w:r>
      <w:r>
        <w:t xml:space="preserve">. Furthermore, an absence of direct neuronal invasion by the virus does not preclude COVID-19 from causing neuropsychiatric syndromes via other mechanisms </w:t>
      </w:r>
      <w:r w:rsidR="00F66554">
        <w:fldChar w:fldCharType="begin" w:fldLock="1"/>
      </w:r>
      <w:r w:rsidR="006D2829">
        <w:instrText>ADDIN CSL_CITATION {"citationItems":[{"id":"ITEM-1","itemData":{"DOI":"10.1136/jnnp-2020-323667","ISSN":"1468-330X","PMID":"32503883","abstract":"### Introduction\n\nClinicians are increasingly recognising neurological presentations occur in some patients.1 A case series from Wuhan described associated neurological syndromes (eg, ‘dizziness’ and ‘impaired consciousness’), but with little detail regarding symptomatology, and cerebrospinal fluid (CSF) and neuroimaging findings.2 The extent to which these disorders were caused by the virus per se, rather than being complications of critical illness, unmasking of degenerative disease, or iatrogenic effects of repurposed medications is not clear.\n\nNumerous case reports have since emerged and, at the time of writing, published cases include encephalopathy,3 encephalitis,4 Guillain-Barré syndrome (GBS)5 and stroke.6 In most of these cases, the virus has been identified in respiratory samples, and in a small number in CSF. So far, the reporting of clinical features has been extremely variable, for example, several cases have claimed to report encephalitis without clear evidence of central nervous system (CNS) inflammation, which would not meet established definitions of the disease.7 \n\nWhether severe acute respiratory syndrome coronavirus 2 (SARS-CoV2) is associated with neurological manifestations is of critical importance as this may result in substantial morbidity and mortality.\n\n### Defining causality\n\nIt is crucial that neurologists and neuropsychiatrists apply a systematic strategy to determine whether there is evidence that SARS-CoV2 is causing these manifestations, whether they are a consequence of severe systemic disease alone, or simply coincidence. In 1965, Hill proposed criteria on which to build an argument for disease causation, which …","author":[{"dropping-particle":"","family":"Ellul","given":"Mark","non-dropping-particle":"","parse-names":false,"suffix":""},{"dropping-particle":"","family":"Varatharaj","given":"Aravinthan","non-dropping-particle":"","parse-names":false,"suffix":""},{"dropping-particle":"","family":"Nicholson","given":"Timothy R","non-dropping-particle":"","parse-names":false,"suffix":""},{"dropping-particle":"","family":"Pollak","given":"Thomas Arthur","non-dropping-particle":"","parse-names":false,"suffix":""},{"dropping-particle":"","family":"Thomas","given":"Naomi","non-dropping-particle":"","parse-names":false,"suffix":""},{"dropping-particle":"","family":"Easton","given":"Ava","non-dropping-particle":"","parse-names":false,"suffix":""},{"dropping-particle":"","family":"Zandi","given":"Michael S","non-dropping-particle":"","parse-names":false,"suffix":""},{"dropping-particle":"","family":"Manji","given":"Hadi","non-dropping-particle":"","parse-names":false,"suffix":""},{"dropping-particle":"","family":"Solomon","given":"Tom","non-dropping-particle":"","parse-names":false,"suffix":""},{"dropping-particle":"","family":"Carson","given":"Alan","non-dropping-particle":"","parse-names":false,"suffix":""},{"dropping-particle":"","family":"Turner","given":"Martin R","non-dropping-particle":"","parse-names":false,"suffix":""},{"dropping-particle":"","family":"Kneen","given":"Rachel","non-dropping-particle":"","parse-names":false,"suffix":""},{"dropping-particle":"","family":"Galea","given":"Ian","non-dropping-particle":"","parse-names":false,"suffix":""},{"dropping-particle":"","family":"Pett","given":"Sarah","non-dropping-particle":"","parse-names":false,"suffix":""},{"dropping-particle":"","family":"Thomas","given":"Rhys Huw","non-dropping-particle":"","parse-names":false,"suffix":""},{"dropping-particle":"","family":"Michael","given":"Benedict Daniel","non-dropping-particle":"","parse-names":false,"suffix":""},{"dropping-particle":"","family":"CoroNerve Steering Committee","given":"","non-dropping-particle":"","parse-names":false,"suffix":""}],"container-title":"Journal of neurology, neurosurgery, and psychiatry","id":"ITEM-1","issue":"8","issued":{"date-parts":[["2020","8","1"]]},"page":"811-812","publisher":"BMJ Publishing Group Ltd","title":"Defining causality in COVID-19 and neurological disorders.","type":"article-journal","volume":"91"},"uris":["http://www.mendeley.com/documents/?uuid=efe4dbfb-1340-3240-94c3-2b2cd1f931e2"]}],"mendeley":{"formattedCitation":"(36)","plainTextFormattedCitation":"(36)","previouslyFormattedCitation":"(36)"},"properties":{"noteIndex":0},"schema":"https://github.com/citation-style-language/schema/raw/master/csl-citation.json"}</w:instrText>
      </w:r>
      <w:r w:rsidR="00F66554">
        <w:fldChar w:fldCharType="separate"/>
      </w:r>
      <w:r w:rsidR="00456FB1" w:rsidRPr="00456FB1">
        <w:rPr>
          <w:noProof/>
        </w:rPr>
        <w:t>(36)</w:t>
      </w:r>
      <w:r w:rsidR="00F66554">
        <w:fldChar w:fldCharType="end"/>
      </w:r>
      <w:r>
        <w:t>.</w:t>
      </w:r>
    </w:p>
    <w:p w14:paraId="0DBC3393" w14:textId="77777777" w:rsidR="006924C6" w:rsidRDefault="006924C6" w:rsidP="00810F8A">
      <w:pPr>
        <w:tabs>
          <w:tab w:val="left" w:pos="1418"/>
        </w:tabs>
        <w:spacing w:line="360" w:lineRule="auto"/>
      </w:pPr>
    </w:p>
    <w:p w14:paraId="1A89491F" w14:textId="18FAB4D8" w:rsidR="008A0117" w:rsidRDefault="006924C6" w:rsidP="00810F8A">
      <w:pPr>
        <w:tabs>
          <w:tab w:val="left" w:pos="1418"/>
        </w:tabs>
        <w:spacing w:line="360" w:lineRule="auto"/>
        <w:jc w:val="both"/>
      </w:pPr>
      <w:r>
        <w:t>One of the most keenly debated – and potentially overemphasised – issues concerning the neuropsychiatry of COVID-19 is the virus’ potential for neurotropism. The</w:t>
      </w:r>
      <w:r w:rsidR="008A0117">
        <w:t xml:space="preserve"> angiotensin-converting enzyme 2 (ACE2)</w:t>
      </w:r>
      <w:r>
        <w:t xml:space="preserve"> receptor is one of several crucial viral entry points, however, the brain has relatively reduced endothelial expression of ACE2 compared to other organs </w:t>
      </w:r>
      <w:r w:rsidR="00F66554">
        <w:fldChar w:fldCharType="begin" w:fldLock="1"/>
      </w:r>
      <w:r w:rsidR="006D2829">
        <w:instrText>ADDIN CSL_CITATION {"citationItems":[{"id":"ITEM-1","itemData":{"DOI":"10.1016/j.cell.2020.08.028","ISSN":"1097-4172","PMID":"32882182","abstract":"Neurological complications have emerged as a significant cause of morbidity and mortality in the ongoing COVID-19 pandemic. Beside respiratory insufficiency, many hospitalized patients exhibit neurological manifestations ranging from headache and loss of smell, to confusion and disabling strokes. COVID-19 is also anticipated to take a toll on the nervous system in the long term. Here, we will provide a critical appraisal of the potential for neurotropism and mechanisms of neuropathogenesis of SARS-CoV-2 as they relate to the acute and chronic neurological consequences of the infection. Finally, we will examine potential avenues for future research and therapeutic development.","author":[{"dropping-particle":"","family":"Iadecola","given":"Costantino","non-dropping-particle":"","parse-names":false,"suffix":""},{"dropping-particle":"","family":"Anrather","given":"Josef","non-dropping-particle":"","parse-names":false,"suffix":""},{"dropping-particle":"","family":"Kamel","given":"Hooman","non-dropping-particle":"","parse-names":false,"suffix":""}],"container-title":"Cell","id":"ITEM-1","issue":"0","issued":{"date-parts":[["2020","8","19"]]},"publisher":"Elsevier","title":"Effects of COVID-19 on the Nervous System.","type":"article-journal","volume":"0"},"uris":["http://www.mendeley.com/documents/?uuid=21484bdc-c7c8-3cf9-b98a-bbc07345ff44"]}],"mendeley":{"formattedCitation":"(60)","plainTextFormattedCitation":"(60)","previouslyFormattedCitation":"(60)"},"properties":{"noteIndex":0},"schema":"https://github.com/citation-style-language/schema/raw/master/csl-citation.json"}</w:instrText>
      </w:r>
      <w:r w:rsidR="00F66554">
        <w:fldChar w:fldCharType="separate"/>
      </w:r>
      <w:r w:rsidR="00456FB1" w:rsidRPr="00456FB1">
        <w:rPr>
          <w:noProof/>
        </w:rPr>
        <w:t>(60)</w:t>
      </w:r>
      <w:r w:rsidR="00F66554">
        <w:fldChar w:fldCharType="end"/>
      </w:r>
      <w:r>
        <w:t xml:space="preserve">. It is expressed however on oligodendrocytes and as evidence mounts it is becoming clearer that reduced receptor expression does not necessarily impede enhanced levels of infectivity in neural cells </w:t>
      </w:r>
      <w:r w:rsidR="00F66554">
        <w:fldChar w:fldCharType="begin" w:fldLock="1"/>
      </w:r>
      <w:r w:rsidR="006D2829">
        <w:instrText>ADDIN CSL_CITATION {"citationItems":[{"id":"ITEM-1","itemData":{"DOI":"10.1016/j.stem.2020.06.015","ISSN":"1875-9777","PMID":"32579880","abstract":"SARS-CoV-2 has caused the COVID-19 pandemic. There is an urgent need for physiological models to study SARS-CoV-2 infection using human disease-relevant cells. COVID-19 pathophysiology includes respiratory failure but involves other organ systems including gut, liver, heart, and pancreas. We present an experimental platform comprised of cell and organoid derivatives from human pluripotent stem cells (hPSCs). A Spike-enabled pseudo-entry virus infects pancreatic endocrine cells, liver organoids, cardiomyocytes, and dopaminergic neurons. Recent clinical studies show a strong association with COVID-19 and diabetes. We find that human pancreatic beta cells and liver organoids are highly permissive to SARS-CoV-2 infection, further validated using adult primary human islets and adult hepatocyte and cholangiocyte organoids. SARS-CoV-2 infection caused striking expression of chemokines, as also seen in primary human COVID-19 pulmonary autopsy samples. hPSC-derived cells/organoids provide valuable models for understanding the cellular responses of human tissues to SARS-CoV-2 infection and for disease modeling of COVID-19.","author":[{"dropping-particle":"","family":"Yang","given":"Liuliu","non-dropping-particle":"","parse-names":false,"suffix":""},{"dropping-particle":"","family":"Han","given":"Yuling","non-dropping-particle":"","parse-names":false,"suffix":""},{"dropping-particle":"","family":"Nilsson-Payant","given":"Benjamin E","non-dropping-particle":"","parse-names":false,"suffix":""},{"dropping-particle":"","family":"Gupta","given":"Vikas","non-dropping-particle":"","parse-names":false,"suffix":""},{"dropping-particle":"","family":"Wang","given":"Pengfei","non-dropping-particle":"","parse-names":false,"suffix":""},{"dropping-particle":"","family":"Duan","given":"Xiaohua","non-dropping-particle":"","parse-names":false,"suffix":""},{"dropping-particle":"","family":"Tang","given":"Xuming","non-dropping-particle":"","parse-names":false,"suffix":""},{"dropping-particle":"","family":"Zhu","given":"Jiajun","non-dropping-particle":"","parse-names":false,"suffix":""},{"dropping-particle":"","family":"Zhao","given":"Zeping","non-dropping-particle":"","parse-names":false,"suffix":""},{"dropping-particle":"","family":"Jaffré","given":"Fabrice","non-dropping-particle":"","parse-names":false,"suffix":""},{"dropping-particle":"","family":"Zhang","given":"Tuo","non-dropping-particle":"","parse-names":false,"suffix":""},{"dropping-particle":"","family":"Kim","given":"Tae Wan","non-dropping-particle":"","parse-names":false,"suffix":""},{"dropping-particle":"","family":"Harschnitz","given":"Oliver","non-dropping-particle":"","parse-names":false,"suffix":""},{"dropping-particle":"","family":"Redmond","given":"David","non-dropping-particle":"","parse-names":false,"suffix":""},{"dropping-particle":"","family":"Houghton","given":"Sean","non-dropping-particle":"","parse-names":false,"suffix":""},{"dropping-particle":"","family":"Liu","given":"Chengyang","non-dropping-particle":"","parse-names":false,"suffix":""},{"dropping-particle":"","family":"Naji","given":"Ali","non-dropping-particle":"","parse-names":false,"suffix":""},{"dropping-particle":"","family":"Ciceri","given":"Gabriele","non-dropping-particle":"","parse-names":false,"suffix":""},{"dropping-particle":"","family":"Guttikonda","given":"Sudha","non-dropping-particle":"","parse-names":false,"suffix":""},{"dropping-particle":"","family":"Bram","given":"Yaron","non-dropping-particle":"","parse-names":false,"suffix":""},{"dropping-particle":"","family":"Nguyen","given":"Duc-Huy T","non-dropping-particle":"","parse-names":false,"suffix":""},{"dropping-particle":"","family":"Cioffi","given":"Michele","non-dropping-particle":"","parse-names":false,"suffix":""},{"dropping-particle":"","family":"Chandar","given":"Vasuretha","non-dropping-particle":"","parse-names":false,"suffix":""},{"dropping-particle":"","family":"Hoagland","given":"Daisy A","non-dropping-particle":"","parse-names":false,"suffix":""},{"dropping-particle":"","family":"Huang","given":"Yaoxing","non-dropping-particle":"","parse-names":false,"suffix":""},{"dropping-particle":"","family":"Xiang","given":"Jenny","non-dropping-particle":"","parse-names":false,"suffix":""},{"dropping-particle":"","family":"Wang","given":"Hui","non-dropping-particle":"","parse-names":false,"suffix":""},{"dropping-particle":"","family":"Lyden","given":"David","non-dropping-particle":"","parse-names":false,"suffix":""},{"dropping-particle":"","family":"Borczuk","given":"Alain","non-dropping-particle":"","parse-names":false,"suffix":""},{"dropping-particle":"","family":"Chen","given":"Huanhuan Joyce","non-dropping-particle":"","parse-names":false,"suffix":""},{"dropping-particle":"","family":"Studer","given":"Lorenz","non-dropping-particle":"","parse-names":false,"suffix":""},{"dropping-particle":"","family":"Pan","given":"Fong Cheng","non-dropping-particle":"","parse-names":false,"suffix":""},{"dropping-particle":"","family":"Ho","given":"David D","non-dropping-particle":"","parse-names":false,"suffix":""},{"dropping-particle":"","family":"tenOever","given":"Benjamin R","non-dropping-particle":"","parse-names":false,"suffix":""},{"dropping-particle":"","family":"Evans","given":"Todd","non-dropping-particle":"","parse-names":false,"suffix":""},{"dropping-particle":"","family":"Schwartz","given":"Robert E","non-dropping-particle":"","parse-names":false,"suffix":""},{"dropping-particle":"","family":"Chen","given":"Shuibing","non-dropping-particle":"","parse-names":false,"suffix":""}],"container-title":"Cell stem cell","id":"ITEM-1","issue":"1","issued":{"date-parts":[["2020","7","2"]]},"page":"125-136.e7","publisher":"Elsevier","title":"A Human Pluripotent Stem Cell-based Platform to Study SARS-CoV-2 Tropism and Model Virus Infection in Human Cells and Organoids.","type":"article-journal","volume":"27"},"uris":["http://www.mendeley.com/documents/?uuid=775e0136-ca70-3633-8211-4303647f2e79"]}],"mendeley":{"formattedCitation":"(64)","plainTextFormattedCitation":"(64)","previouslyFormattedCitation":"(64)"},"properties":{"noteIndex":0},"schema":"https://github.com/citation-style-language/schema/raw/master/csl-citation.json"}</w:instrText>
      </w:r>
      <w:r w:rsidR="00F66554">
        <w:fldChar w:fldCharType="separate"/>
      </w:r>
      <w:r w:rsidR="00456FB1" w:rsidRPr="00456FB1">
        <w:rPr>
          <w:noProof/>
        </w:rPr>
        <w:t>(64)</w:t>
      </w:r>
      <w:r w:rsidR="00F66554">
        <w:fldChar w:fldCharType="end"/>
      </w:r>
      <w:r>
        <w:t xml:space="preserve">. CSF studies have established that viral RNA is rarely present in patients with COVID-19 </w:t>
      </w:r>
      <w:r w:rsidR="00F66554">
        <w:fldChar w:fldCharType="begin" w:fldLock="1"/>
      </w:r>
      <w:r w:rsidR="006D2829">
        <w:instrText>ADDIN CSL_CITATION {"citationItems":[{"id":"ITEM-1","itemData":{"DOI":"10.1002/acn3.51166","ISSN":"2328-9503","author":[{"dropping-particle":"","family":"Almqvist","given":"Jesper","non-dropping-particle":"","parse-names":false,"suffix":""},{"dropping-particle":"","family":"Granberg","given":"Tobias","non-dropping-particle":"","parse-names":false,"suffix":""},{"dropping-particle":"","family":"Tzortzakakis","given":"Antonios","non-dropping-particle":"","parse-names":false,"suffix":""},{"dropping-particle":"","family":"Klironomos","given":"Stefanos","non-dropping-particle":"","parse-names":false,"suffix":""},{"dropping-particle":"","family":"Kollia","given":"Evangelia","non-dropping-particle":"","parse-names":false,"suffix":""},{"dropping-particle":"","family":"Öhberg","given":"Claes","non-dropping-particle":"","parse-names":false,"suffix":""},{"dropping-particle":"","family":"Martin","given":"Roland","non-dropping-particle":"","parse-names":false,"suffix":""},{"dropping-particle":"","family":"Piehl","given":"Fredrik","non-dropping-particle":"","parse-names":false,"suffix":""},{"dropping-particle":"","family":"Ouellette","given":"Russell","non-dropping-particle":"","parse-names":false,"suffix":""},{"dropping-particle":"V.","family":"Ineichen","given":"Benjamin","non-dropping-particle":"","parse-names":false,"suffix":""}],"container-title":"Annals of Clinical and Translational Neurology","id":"ITEM-1","issued":{"date-parts":[["2020","8","27"]]},"page":"acn3.51166","publisher":"John Wiley &amp; Sons, Ltd","title":"Neurological manifestations of coronavirus infections – a systematic review","type":"article-journal"},"uris":["http://www.mendeley.com/documents/?uuid=cecfae77-e71b-34db-94e0-9de214b14ba4"]}],"mendeley":{"formattedCitation":"(41)","plainTextFormattedCitation":"(41)","previouslyFormattedCitation":"(41)"},"properties":{"noteIndex":0},"schema":"https://github.com/citation-style-language/schema/raw/master/csl-citation.json"}</w:instrText>
      </w:r>
      <w:r w:rsidR="00F66554">
        <w:fldChar w:fldCharType="separate"/>
      </w:r>
      <w:r w:rsidR="00456FB1" w:rsidRPr="00456FB1">
        <w:rPr>
          <w:noProof/>
        </w:rPr>
        <w:t>(41)</w:t>
      </w:r>
      <w:r w:rsidR="00F66554">
        <w:fldChar w:fldCharType="end"/>
      </w:r>
      <w:r>
        <w:t xml:space="preserve">, however, it has been isolated in several cases </w:t>
      </w:r>
      <w:r w:rsidR="00F66554">
        <w:fldChar w:fldCharType="begin" w:fldLock="1"/>
      </w:r>
      <w:r w:rsidR="006D2829">
        <w:instrText>ADDIN CSL_CITATION {"citationItems":[{"id":"ITEM-1","itemData":{"DOI":"10.1212/WNL.0000000000010250","ISSN":"1526-632X","PMID":"32586897","abstract":"Here, we report a case of COVID-19-related acute necrotizing encephalopathy where SARS-CoV-2 RNA was found in CSF 19 days after symptom onset after testing negative twice. Although monocytes and protein levels in CSF were only marginally increased, and our patient never experienced a hyperinflammatory state, her neurologic function deteriorated into coma. MRI of the brain showed pathologic signal symmetrically in central thalami, subinsular regions, medial temporal lobes, and brain stem. Extremely high concentrations of the neuronal injury markers neurofilament light and tau, as well as an astrocytic activation marker, glial fibrillary acidic protein, were measured in CSF. Neuronal rescue proteins and other pathways were elevated in the in-depth proteomics analysis. The patient received IV immunoglobulins and plasma exchange. Her neurologic status improved, and she was extubated 4 weeks after symptom onset. This case report highlights the neurotropism of SARS-CoV-2 in selected patients and emphasizes the importance of repeated lumbar punctures and CSF analyses in patients with suspected COVID-19 and neurologic symptoms.","author":[{"dropping-particle":"","family":"Virhammar","given":"Johan","non-dropping-particle":"","parse-names":false,"suffix":""},{"dropping-particle":"","family":"Kumlien","given":"Eva","non-dropping-particle":"","parse-names":false,"suffix":""},{"dropping-particle":"","family":"Fällmar","given":"David","non-dropping-particle":"","parse-names":false,"suffix":""},{"dropping-particle":"","family":"Frithiof","given":"Robert","non-dropping-particle":"","parse-names":false,"suffix":""},{"dropping-particle":"","family":"Jackmann","given":"Sven","non-dropping-particle":"","parse-names":false,"suffix":""},{"dropping-particle":"","family":"Sköld","given":"Mattias K","non-dropping-particle":"","parse-names":false,"suffix":""},{"dropping-particle":"","family":"Kadir","given":"Mohamed","non-dropping-particle":"","parse-names":false,"suffix":""},{"dropping-particle":"","family":"Frick","given":"Jens","non-dropping-particle":"","parse-names":false,"suffix":""},{"dropping-particle":"","family":"Lindeberg","given":"Jonas","non-dropping-particle":"","parse-names":false,"suffix":""},{"dropping-particle":"","family":"Olivero-Reinius","given":"Henrik","non-dropping-particle":"","parse-names":false,"suffix":""},{"dropping-particle":"","family":"Ryttlefors","given":"Mats","non-dropping-particle":"","parse-names":false,"suffix":""},{"dropping-particle":"","family":"Cunningham","given":"Janet L","non-dropping-particle":"","parse-names":false,"suffix":""},{"dropping-particle":"","family":"Wikström","given":"Johan","non-dropping-particle":"","parse-names":false,"suffix":""},{"dropping-particle":"","family":"Grabowska","given":"Anna","non-dropping-particle":"","parse-names":false,"suffix":""},{"dropping-particle":"","family":"Bondeson","given":"Kåre","non-dropping-particle":"","parse-names":false,"suffix":""},{"dropping-particle":"","family":"Bergquist","given":"Jonas","non-dropping-particle":"","parse-names":false,"suffix":""},{"dropping-particle":"","family":"Zetterberg","given":"Henrik","non-dropping-particle":"","parse-names":false,"suffix":""},{"dropping-particle":"","family":"Rostami","given":"Elham","non-dropping-particle":"","parse-names":false,"suffix":""}],"container-title":"Neurology","id":"ITEM-1","issue":"10","issued":{"date-parts":[["2020"]]},"page":"445-449","publisher":"Neurology","title":"Acute necrotizing encephalopathy with SARS-CoV-2 RNA confirmed in cerebrospinal fluid.","type":"article-journal","volume":"95"},"uris":["http://www.mendeley.com/documents/?uuid=2c737fa6-fe30-3106-b63c-ef5848192dae"]},{"id":"ITEM-2","itemData":{"DOI":"10.1212/WNL.0000000000010213","ISSN":"1526-632X","PMID":"32641532","abstract":"Severe acute respiratory syndrome coronavirus 2 (SARS-CoV-2) main clinical features include fever, cough, and dyspnea; however, in a recent series, diarrhea (19.2%), headache (13.1%), and impaired consciousness (7.5%) were also frequent symptoms.1 Rare associations like Miller-Fisher syndrome2 or encephalitis3 have been recently reported. However, to date, there are few studies demonstrating the presence of SARS-CoV-2 in CSF and neurologic symptoms.3","author":[{"dropping-particle":"","family":"Cebrián","given":"José","non-dropping-particle":"","parse-names":false,"suffix":""},{"dropping-particle":"","family":"Gonzalez-Martinez","given":"Alicia","non-dropping-particle":"","parse-names":false,"suffix":""},{"dropping-particle":"","family":"García-Blanco","given":"María J","non-dropping-particle":"","parse-names":false,"suffix":""},{"dropping-particle":"","family":"Celdrán-Vivancos","given":"Diego","non-dropping-particle":"","parse-names":false,"suffix":""},{"dropping-particle":"","family":"Palacios","given":"Eduardo López","non-dropping-particle":"","parse-names":false,"suffix":""},{"dropping-particle":"","family":"Reig-Roselló","given":"Gemma","non-dropping-particle":"","parse-names":false,"suffix":""},{"dropping-particle":"","family":"Casado-Fernández","given":"Laura","non-dropping-particle":"","parse-names":false,"suffix":""},{"dropping-particle":"","family":"Vivancos","given":"José","non-dropping-particle":"","parse-names":false,"suffix":""},{"dropping-particle":"","family":"Gago-Veiga","given":"Ana Beatriz","non-dropping-particle":"","parse-names":false,"suffix":""}],"container-title":"Neurology","id":"ITEM-2","issue":"6","issued":{"date-parts":[["2020","8","11"]]},"page":"266-268","publisher":"Wolters Kluwer Health, Inc. on behalf of the American Academy of Neurology","title":"Headache and impaired consciousness level associated with SARS-CoV-2 in CSF: A case report.","type":"article-journal","volume":"95"},"uris":["http://www.mendeley.com/documents/?uuid=0056706e-ca98-3e45-8ccd-1ddf94f48b2e"]}],"mendeley":{"formattedCitation":"(39,65)","plainTextFormattedCitation":"(39,65)","previouslyFormattedCitation":"(39,65)"},"properties":{"noteIndex":0},"schema":"https://github.com/citation-style-language/schema/raw/master/csl-citation.json"}</w:instrText>
      </w:r>
      <w:r w:rsidR="00F66554">
        <w:fldChar w:fldCharType="separate"/>
      </w:r>
      <w:r w:rsidR="00456FB1" w:rsidRPr="00456FB1">
        <w:rPr>
          <w:noProof/>
        </w:rPr>
        <w:t>(39,65)</w:t>
      </w:r>
      <w:r w:rsidR="00F66554">
        <w:fldChar w:fldCharType="end"/>
      </w:r>
      <w:r>
        <w:t xml:space="preserve">. Post-mortem studies have also demonstrated that viral invasion into neural tissue can occur </w:t>
      </w:r>
      <w:r w:rsidR="00F66554">
        <w:fldChar w:fldCharType="begin" w:fldLock="1"/>
      </w:r>
      <w:r w:rsidR="006D2829">
        <w:instrText>ADDIN CSL_CITATION {"citationItems":[{"id":"ITEM-1","itemData":{"DOI":"10.1056/NEJMc2019373","ISSN":"0028-4793","abstract":"Brain Autopsy Series in Patients with Covid-19 Eighteen brains of patients who died 0 to 32 days after the onset of symptoms of SARS-CoV-2 infection showed hypoxic–ischemic changes but no encephali...","author":[{"dropping-particle":"","family":"Solomon","given":"Isaac H.","non-dropping-particle":"","parse-names":false,"suffix":""},{"dropping-particle":"","family":"Normandin","given":"Erica","non-dropping-particle":"","parse-names":false,"suffix":""},{"dropping-particle":"","family":"Bhattacharyya","given":"Shamik","non-dropping-particle":"","parse-names":false,"suffix":""},{"dropping-particle":"","family":"Mukerji","given":"Shibani S.","non-dropping-particle":"","parse-names":false,"suffix":""},{"dropping-particle":"","family":"Keller","given":"Kiana","non-dropping-particle":"","parse-names":false,"suffix":""},{"dropping-particle":"","family":"Ali","given":"Ahya S.","non-dropping-particle":"","parse-names":false,"suffix":""},{"dropping-particle":"","family":"Adams","given":"Gordon","non-dropping-particle":"","parse-names":false,"suffix":""},{"dropping-particle":"","family":"Hornick","given":"Jason L.","non-dropping-particle":"","parse-names":false,"suffix":""},{"dropping-particle":"","family":"Padera","given":"Robert F.","non-dropping-particle":"","parse-names":false,"suffix":""},{"dropping-particle":"","family":"Sabeti","given":"Pardis","non-dropping-particle":"","parse-names":false,"suffix":""}],"container-title":"New England Journal of Medicine","id":"ITEM-1","issue":"10","issued":{"date-parts":[["2020","9","3"]]},"page":"989-992","publisher":"Massachusetts Medical Society","title":"Neuropathological Features of Covid-19","type":"article-journal","volume":"383"},"uris":["http://www.mendeley.com/documents/?uuid=68b42e76-2ff7-3058-ab01-d7f4b938355e"]}],"mendeley":{"formattedCitation":"(66)","plainTextFormattedCitation":"(66)","previouslyFormattedCitation":"(66)"},"properties":{"noteIndex":0},"schema":"https://github.com/citation-style-language/schema/raw/master/csl-citation.json"}</w:instrText>
      </w:r>
      <w:r w:rsidR="00F66554">
        <w:fldChar w:fldCharType="separate"/>
      </w:r>
      <w:r w:rsidR="00456FB1" w:rsidRPr="00456FB1">
        <w:rPr>
          <w:noProof/>
        </w:rPr>
        <w:t>(66)</w:t>
      </w:r>
      <w:r w:rsidR="00F66554">
        <w:fldChar w:fldCharType="end"/>
      </w:r>
      <w:r w:rsidR="008A0117">
        <w:t>, however it is very likely that these findings reflect viraemia in cerebral vasculature</w:t>
      </w:r>
      <w:r>
        <w:t xml:space="preserve">. </w:t>
      </w:r>
      <w:r w:rsidR="008A0117">
        <w:t xml:space="preserve">Identification of true neuroinvasion would require more sensitive techniques, such as fluorescence in situ hybridisation. </w:t>
      </w:r>
    </w:p>
    <w:p w14:paraId="2AE21116" w14:textId="77777777" w:rsidR="008A0117" w:rsidRDefault="008A0117" w:rsidP="00810F8A">
      <w:pPr>
        <w:tabs>
          <w:tab w:val="left" w:pos="1418"/>
        </w:tabs>
        <w:spacing w:line="360" w:lineRule="auto"/>
        <w:jc w:val="both"/>
      </w:pPr>
    </w:p>
    <w:p w14:paraId="11853744" w14:textId="185F6893" w:rsidR="006924C6" w:rsidRDefault="006924C6" w:rsidP="0040126E">
      <w:pPr>
        <w:tabs>
          <w:tab w:val="left" w:pos="1418"/>
        </w:tabs>
        <w:spacing w:line="360" w:lineRule="auto"/>
        <w:jc w:val="both"/>
      </w:pPr>
      <w:r>
        <w:t xml:space="preserve">Several </w:t>
      </w:r>
      <w:r w:rsidRPr="00020311">
        <w:rPr>
          <w:i/>
          <w:iCs/>
        </w:rPr>
        <w:t>in vitro</w:t>
      </w:r>
      <w:r>
        <w:t xml:space="preserve"> studies have demonstrated the potential of SARS-CoV-2 for direct neuronal invasion </w:t>
      </w:r>
      <w:r w:rsidR="00F66554">
        <w:fldChar w:fldCharType="begin" w:fldLock="1"/>
      </w:r>
      <w:r w:rsidR="006D2829">
        <w:instrText>ADDIN CSL_CITATION {"citationItems":[{"id":"ITEM-1","itemData":{"DOI":"10.15252/embj.2020106230","ISSN":"0261-4189","author":[{"dropping-particle":"","family":"Ramani","given":"Anand","non-dropping-particle":"","parse-names":false,"suffix":""},{"dropping-particle":"","family":"Müller","given":"Lisa","non-dropping-particle":"","parse-names":false,"suffix":""},{"dropping-particle":"","family":"Niklas Ostermann","given":"Philipp","non-dropping-particle":"","parse-names":false,"suffix":""},{"dropping-particle":"","family":"Gabriel","given":"Elke","non-dropping-particle":"","parse-names":false,"suffix":""},{"dropping-particle":"","family":"Abida‐Islam","given":"Pranty","non-dropping-particle":"","parse-names":false,"suffix":""},{"dropping-particle":"","family":"Müller‐Schiffmann","given":"Andreas","non-dropping-particle":"","parse-names":false,"suffix":""},{"dropping-particle":"","family":"Mariappan","given":"Aruljothi","non-dropping-particle":"","parse-names":false,"suffix":""},{"dropping-particle":"","family":"Goureau","given":"Olivier","non-dropping-particle":"","parse-names":false,"suffix":""},{"dropping-particle":"","family":"Gruell","given":"Henning","non-dropping-particle":"","parse-names":false,"suffix":""},{"dropping-particle":"","family":"Walker","given":"Andreas","non-dropping-particle":"","parse-names":false,"suffix":""},{"dropping-particle":"","family":"Andrée","given":"Marcel","non-dropping-particle":"","parse-names":false,"suffix":""},{"dropping-particle":"","family":"Hauka","given":"Sandra","non-dropping-particle":"","parse-names":false,"suffix":""},{"dropping-particle":"","family":"Houwaart","given":"Torsten","non-dropping-particle":"","parse-names":false,"suffix":""},{"dropping-particle":"","family":"Dilthey","given":"Alexander","non-dropping-particle":"","parse-names":false,"suffix":""},{"dropping-particle":"","family":"Wohlgemuth","given":"Kai","non-dropping-particle":"","parse-names":false,"suffix":""},{"dropping-particle":"","family":"Omran","given":"Heymut","non-dropping-particle":"","parse-names":false,"suffix":""},{"dropping-particle":"","family":"Klein","given":"Florian","non-dropping-particle":"","parse-names":false,"suffix":""},{"dropping-particle":"","family":"Wieczorek","given":"Dagmar","non-dropping-particle":"","parse-names":false,"suffix":""},{"dropping-particle":"","family":"Adams","given":"Ortwin","non-dropping-particle":"","parse-names":false,"suffix":""},{"dropping-particle":"","family":"Timm","given":"Jörg","non-dropping-particle":"","parse-names":false,"suffix":""},{"dropping-particle":"","family":"Korth","given":"Carsten","non-dropping-particle":"","parse-names":false,"suffix":""},{"dropping-particle":"","family":"Schaal","given":"Heiner","non-dropping-particle":"","parse-names":false,"suffix":""},{"dropping-particle":"","family":"Gopalakrishnan","given":"Jay","non-dropping-particle":"","parse-names":false,"suffix":""}],"container-title":"The EMBO Journal","id":"ITEM-1","issued":{"date-parts":[["2020","9","2"]]},"publisher":"John Wiley &amp; Sons, Ltd","title":"SARS‐CoV‐2 targets neurons of 3D human brain organoids","type":"article-journal"},"uris":["http://www.mendeley.com/documents/?uuid=b2287535-1836-3934-8366-03585be21569"]},{"id":"ITEM-2","itemData":{"DOI":"10.1038/s41422-020-0390-x","ISSN":"1001-0602","author":[{"dropping-particle":"","family":"Zhang","given":"Bao-Zhong","non-dropping-particle":"","parse-names":false,"suffix":""},{"dropping-particle":"","family":"Chu","given":"Hin","non-dropping-particle":"","parse-names":false,"suffix":""},{"dropping-particle":"","family":"Han","given":"Shuo","non-dropping-particle":"","parse-names":false,"suffix":""},{"dropping-particle":"","family":"Shuai","given":"Huiping","non-dropping-particle":"","parse-names":false,"suffix":""},{"dropping-particle":"","family":"Deng","given":"Jian","non-dropping-particle":"","parse-names":false,"suffix":""},{"dropping-particle":"","family":"Hu","given":"Ye-fan","non-dropping-particle":"","parse-names":false,"suffix":""},{"dropping-particle":"","family":"Gong","given":"Hua-rui","non-dropping-particle":"","parse-names":false,"suffix":""},{"dropping-particle":"","family":"Lee","given":"Andrew Chak-Yiu","non-dropping-particle":"","parse-names":false,"suffix":""},{"dropping-particle":"","family":"Zou","given":"Zijiao","non-dropping-particle":"","parse-names":false,"suffix":""},{"dropping-particle":"","family":"Yau","given":"Thomas","non-dropping-particle":"","parse-names":false,"suffix":""},{"dropping-particle":"","family":"Wu","given":"Wutian","non-dropping-particle":"","parse-names":false,"suffix":""},{"dropping-particle":"","family":"Hung","given":"Ivan Fan-Ngai","non-dropping-particle":"","parse-names":false,"suffix":""},{"dropping-particle":"","family":"Chan","given":"Jasper Fuk-Woo","non-dropping-particle":"","parse-names":false,"suffix":""},{"dropping-particle":"","family":"Yuen","given":"Kwok-Yung","non-dropping-particle":"","parse-names":false,"suffix":""},{"dropping-particle":"","family":"Huang","given":"Jian-Dong","non-dropping-particle":"","parse-names":false,"suffix":""}],"container-title":"Cell Research","id":"ITEM-2","issued":{"date-parts":[["2020","8","4"]]},"page":"1-4","publisher":"Nature Publishing Group","title":"SARS-CoV-2 infects human neural progenitor cells and brain organoids","type":"article-journal"},"uris":["http://www.mendeley.com/documents/?uuid=edc2e52f-241d-3f64-8551-bfa801e250e2"]}],"mendeley":{"formattedCitation":"(67,68)","plainTextFormattedCitation":"(67,68)","previouslyFormattedCitation":"(67,68)"},"properties":{"noteIndex":0},"schema":"https://github.com/citation-style-language/schema/raw/master/csl-citation.json"}</w:instrText>
      </w:r>
      <w:r w:rsidR="00F66554">
        <w:fldChar w:fldCharType="separate"/>
      </w:r>
      <w:r w:rsidR="00456FB1" w:rsidRPr="00456FB1">
        <w:rPr>
          <w:noProof/>
        </w:rPr>
        <w:t>(67,68)</w:t>
      </w:r>
      <w:r w:rsidR="00F66554">
        <w:fldChar w:fldCharType="end"/>
      </w:r>
      <w:r>
        <w:t xml:space="preserve">, findings further replicated in murine brains </w:t>
      </w:r>
      <w:r w:rsidR="00F66554">
        <w:fldChar w:fldCharType="begin" w:fldLock="1"/>
      </w:r>
      <w:r w:rsidR="006D2829">
        <w:instrText>ADDIN CSL_CITATION {"citationItems":[{"id":"ITEM-1","itemData":{"DOI":"10.1101/2020.06.25.169946","abstract":"Although COVID-19 is considered to be primarily a respiratory disease, SARS-CoV-2 affects multiple organ systems including the central nervous system (CNS). Yet, there is no consensus whether the virus can infect the brain, or what the consequences of CNS infection are. Here, we used three independent approaches to probe the capacity of SARS-CoV-2 to infect the brain. First, using human brain organoids, we observed clear evidence of infection with accompanying metabolic changes in the infected and neighboring neurons. However, no evidence for the type I interferon responses was detected. We demonstrate that neuronal infection can be prevented either by blocking ACE2 with antibodies or by administering cerebrospinal fluid from a COVID-19 patient. Second, using mice overexpressing human ACE2, we demonstrate in vivo that SARS-CoV-2 neuroinvasion, but not respiratory infection, is associated with mortality. Finally, in brain autopsy from patients who died of COVID-19, we detect SARS-CoV-2 in the cortical neurons, and note pathologic features associated with infection with minimal immune cell infiltrates. These results provide evidence for the neuroinvasive capacity of SARS-CoV2, and an unexpected consequence of direct infection of neurons by SARS-CoV-2.\n\n### Competing Interest Statement\n\nThe authors have declared no competing interest.","author":[{"dropping-particle":"","family":"Song","given":"Eric","non-dropping-particle":"","parse-names":false,"suffix":""},{"dropping-particle":"","family":"Zhang","given":"Ce","non-dropping-particle":"","parse-names":false,"suffix":""},{"dropping-particle":"","family":"Israelow","given":"Benjamin","non-dropping-particle":"","parse-names":false,"suffix":""},{"dropping-particle":"","family":"Lu-Culligan","given":"Alice","non-dropping-particle":"","parse-names":false,"suffix":""},{"dropping-particle":"","family":"Prado","given":"Alba Vieites","non-dropping-particle":"","parse-names":false,"suffix":""},{"dropping-particle":"","family":"Skriabine","given":"Sophie","non-dropping-particle":"","parse-names":false,"suffix":""},{"dropping-particle":"","family":"Lu","given":"Peiwen","non-dropping-particle":"","parse-names":false,"suffix":""},{"dropping-particle":"","family":"Weizman","given":"Orr-El","non-dropping-particle":"","parse-names":false,"suffix":""},{"dropping-particle":"","family":"Liu","given":"Feimei","non-dropping-particle":"","parse-names":false,"suffix":""},{"dropping-particle":"","family":"Dai","given":"Yile","non-dropping-particle":"","parse-names":false,"suffix":""},{"dropping-particle":"","family":"Szigeti-Buck","given":"Klara","non-dropping-particle":"","parse-names":false,"suffix":""},{"dropping-particle":"","family":"Yasumoto","given":"Yuki","non-dropping-particle":"","parse-names":false,"suffix":""},{"dropping-particle":"","family":"Wang","given":"Guilin","non-dropping-particle":"","parse-names":false,"suffix":""},{"dropping-particle":"","family":"Castaldi","given":"Christopher","non-dropping-particle":"","parse-names":false,"suffix":""},{"dropping-particle":"","family":"Heltke","given":"Jaime","non-dropping-particle":"","parse-names":false,"suffix":""},{"dropping-particle":"","family":"Ng","given":"Evelyn","non-dropping-particle":"","parse-names":false,"suffix":""},{"dropping-particle":"","family":"Wheeler","given":"John","non-dropping-particle":"","parse-names":false,"suffix":""},{"dropping-particle":"","family":"Alfajaro","given":"Mia Madel","non-dropping-particle":"","parse-names":false,"suffix":""},{"dropping-particle":"","family":"Levavasseur","given":"Etienne","non-dropping-particle":"","parse-names":false,"suffix":""},{"dropping-particle":"","family":"Fontes","given":"Benjamin","non-dropping-particle":"","parse-names":false,"suffix":""},{"dropping-particle":"","family":"Ravindra","given":"Neal G.","non-dropping-particle":"","parse-names":false,"suffix":""},{"dropping-particle":"Van","family":"Dijk","given":"David","non-dropping-particle":"","parse-names":false,"suffix":""},{"dropping-particle":"","family":"Mane","given":"Shrikant","non-dropping-particle":"","parse-names":false,"suffix":""},{"dropping-particle":"","family":"Gunel","given":"Murat","non-dropping-particle":"","parse-names":false,"suffix":""},{"dropping-particle":"","family":"Ring","given":"Aaron","non-dropping-particle":"","parse-names":false,"suffix":""},{"dropping-particle":"","family":"Kazmi","given":"Syed A. Jaffar","non-dropping-particle":"","parse-names":false,"suffix":""},{"dropping-particle":"","family":"Zhang","given":"Kai","non-dropping-particle":"","parse-names":false,"suffix":""},{"dropping-particle":"","family":"Wilen","given":"Craig B","non-dropping-particle":"","parse-names":false,"suffix":""},{"dropping-particle":"","family":"Horvath","given":"Tamas L.","non-dropping-particle":"","parse-names":false,"suffix":""},{"dropping-particle":"","family":"Plu","given":"Isabelle","non-dropping-particle":"","parse-names":false,"suffix":""},{"dropping-particle":"","family":"Haik","given":"Stephane","non-dropping-particle":"","parse-names":false,"suffix":""},{"dropping-particle":"","family":"Thomas","given":"Jean-Leon","non-dropping-particle":"","parse-names":false,"suffix":""},{"dropping-particle":"","family":"Louvi","given":"Angeliki","non-dropping-particle":"","parse-names":false,"suffix":""},{"dropping-particle":"","family":"Farhadian","given":"Shelli F.","non-dropping-particle":"","parse-names":false,"suffix":""},{"dropping-particle":"","family":"Huttner","given":"Anita","non-dropping-particle":"","parse-names":false,"suffix":""},{"dropping-particle":"","family":"Seilhean","given":"Danielle","non-dropping-particle":"","parse-names":false,"suffix":""},{"dropping-particle":"","family":"Renier","given":"Nicolas","non-dropping-particle":"","parse-names":false,"suffix":""},{"dropping-particle":"","family":"Bilguvar","given":"Kaya","non-dropping-particle":"","parse-names":false,"suffix":""},{"dropping-particle":"","family":"Iwasaki","given":"Akiko","non-dropping-particle":"","parse-names":false,"suffix":""}],"container-title":"bioRxiv","id":"ITEM-1","issued":{"date-parts":[["2020","9","8"]]},"page":"2020.06.25.169946","publisher":"Cold Spring Harbor Laboratory","title":"Neuroinvasion of SARS-CoV-2 in human and mouse brain","type":"article-journal"},"uris":["http://www.mendeley.com/documents/?uuid=4adc9231-792f-3aad-97ea-0166175c96fe"]}],"mendeley":{"formattedCitation":"(40)","plainTextFormattedCitation":"(40)","previouslyFormattedCitation":"(40)"},"properties":{"noteIndex":0},"schema":"https://github.com/citation-style-language/schema/raw/master/csl-citation.json"}</w:instrText>
      </w:r>
      <w:r w:rsidR="00F66554">
        <w:fldChar w:fldCharType="separate"/>
      </w:r>
      <w:r w:rsidR="00456FB1" w:rsidRPr="00456FB1">
        <w:rPr>
          <w:noProof/>
        </w:rPr>
        <w:t>(40)</w:t>
      </w:r>
      <w:r w:rsidR="00F66554">
        <w:fldChar w:fldCharType="end"/>
      </w:r>
      <w:r>
        <w:t>. ‘</w:t>
      </w:r>
      <w:r w:rsidRPr="00F66554">
        <w:rPr>
          <w:i/>
          <w:iCs/>
        </w:rPr>
        <w:t>In silico’</w:t>
      </w:r>
      <w:r>
        <w:t xml:space="preserve"> methods of gene discovery have also driven hypothesises generation for protein-protein interaction networks of genes that may interact with SARS-CoV-2 </w:t>
      </w:r>
      <w:r w:rsidR="00F66554">
        <w:fldChar w:fldCharType="begin" w:fldLock="1"/>
      </w:r>
      <w:r w:rsidR="006D2829">
        <w:instrText>ADDIN CSL_CITATION {"citationItems":[{"id":"ITEM-1","itemData":{"DOI":"10.1007/s13365-020-00895-4","ISSN":"1355-0284","abstract":"The recent pandemic outbreak of coronavirus is pathogenic and a highly transmittable viral infection caused by Severe Acute Respiratory Syndrome Coronavirus 2 (SARS-CoV2). In this time of ongoing pandemic, many emerging reports suggested that the SARS-CoV-2 has inimical effects on neurological functions, and even causes serious neurological damage. The neurological symptoms associated with COVID-19 include headache, dizziness, depression, anosmia, encephalitis, stroke, epileptic seizures, and Guillain-Barre syndrome along with many others. The involvement of the CNS may be related with poor prognosis and disease worsening. Here, we review the evidence of nervous system involvement and currently known neurological manifestations in COVID-19 infections caused by SARS-CoV-2. We prioritize the 332 human targets of SARS-CoV-2 according to their association with brain-related disease and identified 73 candidate genes. We prioritize these 73 genes according to their spatio-temporal expression in the different regions of brain and also through evolutionary intolerance analysis. The prioritized genes could be considered potential indicators of COVID-19-associated neurological symptoms and thus act as a possible therapeutic target for the prevention and treatment of CNS manifestations associated with COVID-19 patients.","author":[{"dropping-particle":"","family":"Khatoon","given":"Fatima","non-dropping-particle":"","parse-names":false,"suffix":""},{"dropping-particle":"","family":"Prasad","given":"Kartikay","non-dropping-particle":"","parse-names":false,"suffix":""},{"dropping-particle":"","family":"Kumar","given":"Vijay","non-dropping-particle":"","parse-names":false,"suffix":""}],"container-title":"Journal of NeuroVirology","id":"ITEM-1","issued":{"date-parts":[["2020","8","24"]]},"page":"1-12","publisher":"Springer","title":"Neurological manifestations of COVID-19: available evidences and a new paradigm","type":"article-journal"},"uris":["http://www.mendeley.com/documents/?uuid=ed8ef290-3df4-31df-8284-d7afa533d0b0"]}],"mendeley":{"formattedCitation":"(69)","plainTextFormattedCitation":"(69)","previouslyFormattedCitation":"(69)"},"properties":{"noteIndex":0},"schema":"https://github.com/citation-style-language/schema/raw/master/csl-citation.json"}</w:instrText>
      </w:r>
      <w:r w:rsidR="00F66554">
        <w:fldChar w:fldCharType="separate"/>
      </w:r>
      <w:r w:rsidR="00456FB1" w:rsidRPr="00456FB1">
        <w:rPr>
          <w:noProof/>
        </w:rPr>
        <w:t>(69)</w:t>
      </w:r>
      <w:r w:rsidR="00F66554">
        <w:fldChar w:fldCharType="end"/>
      </w:r>
      <w:r>
        <w:t xml:space="preserve">, </w:t>
      </w:r>
      <w:r w:rsidRPr="00880FAC">
        <w:t xml:space="preserve">potentially implicating </w:t>
      </w:r>
      <w:r w:rsidR="008A0117">
        <w:t xml:space="preserve">Integrin beta-1 </w:t>
      </w:r>
      <w:r w:rsidR="00880FAC" w:rsidRPr="00880FAC">
        <w:t>as an ACE2 binding protein which is highly expressed in the brain</w:t>
      </w:r>
      <w:r w:rsidRPr="00880FAC">
        <w:t xml:space="preserve">. </w:t>
      </w:r>
      <w:r w:rsidR="008A0117">
        <w:t xml:space="preserve">Preclinical </w:t>
      </w:r>
      <w:r>
        <w:t>modelling has proved difficult in SARS-CoV-2</w:t>
      </w:r>
      <w:r w:rsidR="008A0117">
        <w:t xml:space="preserve">; </w:t>
      </w:r>
      <w:r>
        <w:t>murine models</w:t>
      </w:r>
      <w:r w:rsidR="008A0117">
        <w:t xml:space="preserve"> capturing sufficient </w:t>
      </w:r>
      <w:r>
        <w:t xml:space="preserve">disease severity to be externally </w:t>
      </w:r>
      <w:r w:rsidR="00BD2A3E">
        <w:t xml:space="preserve">valid </w:t>
      </w:r>
      <w:r w:rsidR="008A0117">
        <w:t xml:space="preserve">are only just surfacing (Ki-ACE2 transgenic mouse model) </w:t>
      </w:r>
      <w:r w:rsidR="008A0117">
        <w:fldChar w:fldCharType="begin" w:fldLock="1"/>
      </w:r>
      <w:r w:rsidR="006D2829">
        <w:instrText>ADDIN CSL_CITATION {"citationItems":[{"id":"ITEM-1","itemData":{"DOI":"10.1101/2020.07.09.196188","abstract":"Severe Acute Respiratory Syndrome Coronavirus -2 (SARS-CoV-2) emerged in late 2019 and has spread worldwide resulting in the Coronavirus Disease 2019 (COVID-19) pandemic. Although animal models have been evaluated for SARS-CoV-2 infection, none have recapitulated the severe lung disease phenotypes seen in hospitalized human cases. Here, we evaluate heterozygous transgenic mice expressing the human ACE2 receptor driven by the epithelial cell cytokeratin-18 gene promoter (K18-hACE2) as a model of SARS-CoV-2 infection. Intranasal inoculation of SARS-CoV-2 in K18-hACE2 mice results in high levels of viral infection in lung tissues with additional spread to other organs. Remarkably, a decline in pulmonary function, as measured by static and dynamic tests of respiratory capacity, occurs 4 days after peak viral titer and correlates with an inflammatory response marked by infiltration into the lung of monocytes, neutrophils, and activated T cells resulting in pneumonia. Cytokine profiling and RNA sequencing analysis of SARS-CoV-2-infected lung tissues show a massively upregulated innate immune response with prominent signatures of NF-kB-dependent, type I and II interferon signaling, and leukocyte activation pathways. Thus, the K18-hACE2 model of SARS-CoV-2 infection recapitulates many features of severe COVID-19 infection in humans and can be used to define the mechanistic basis of lung disease and test immune and antiviral-based countermeasures.\n\n### Competing Interest Statement\n\nM. S. Diamond is a consultant for Inbios, Eli Lilly, Vir Biotechnology, NGM Biopharmaceuticals, and on the Scientific Advisory Board of Moderna. The Diamond laboratory has received funding under sponsored research agreements from Moderna, Vir Biotechnology, and Emergent BioSolutions. S. Dort and A.Robichaud are employed by SCIREQ Inc., a commercial entity having commercial interest in a subject area related to the content of this article. SCIREQ Inc. is an emka TECHNOLOGIES company. M. Holtzman is a member of the DSMB for AstroZeneca and founder of NuPeak Therapeutics.","author":[{"dropping-particle":"","family":"Winkler","given":"Emma S.","non-dropping-particle":"","parse-names":false,"suffix":""},{"dropping-particle":"","family":"Bailey","given":"Adam L.","non-dropping-particle":"","parse-names":false,"suffix":""},{"dropping-particle":"","family":"Kafai","given":"Natasha M.","non-dropping-particle":"","parse-names":false,"suffix":""},{"dropping-particle":"","family":"Nair","given":"Sharmila","non-dropping-particle":"","parse-names":false,"suffix":""},{"dropping-particle":"","family":"McCune","given":"Broc T.","non-dropping-particle":"","parse-names":false,"suffix":""},{"dropping-particle":"","family":"Yu","given":"Jinsheng","non-dropping-particle":"","parse-names":false,"suffix":""},{"dropping-particle":"","family":"Fox","given":"Julie M.","non-dropping-particle":"","parse-names":false,"suffix":""},{"dropping-particle":"","family":"Chen","given":"Rita E.","non-dropping-particle":"","parse-names":false,"suffix":""},{"dropping-particle":"","family":"Earnest","given":"James T.","non-dropping-particle":"","parse-names":false,"suffix":""},{"dropping-particle":"","family":"Keeler","given":"Shamus P.","non-dropping-particle":"","parse-names":false,"suffix":""},{"dropping-particle":"","family":"Ritter","given":"Jon H.","non-dropping-particle":"","parse-names":false,"suffix":""},{"dropping-particle":"","family":"Kang","given":"Liang-I","non-dropping-particle":"","parse-names":false,"suffix":""},{"dropping-particle":"","family":"Dort","given":"Sarah","non-dropping-particle":"","parse-names":false,"suffix":""},{"dropping-particle":"","family":"Robichaud","given":"Annette","non-dropping-particle":"","parse-names":false,"suffix":""},{"dropping-particle":"","family":"Head","given":"Richard","non-dropping-particle":"","parse-names":false,"suffix":""},{"dropping-particle":"","family":"Holtzman","given":"Michael J.","non-dropping-particle":"","parse-names":false,"suffix":""},{"dropping-particle":"","family":"Diamond","given":"Michael S.","non-dropping-particle":"","parse-names":false,"suffix":""}],"container-title":"bioRxiv","id":"ITEM-1","issued":{"date-parts":[["2020","7","10"]]},"page":"2020.07.09.196188","publisher":"Cold Spring Harbor Laboratory","title":"SARS-CoV-2 infection in the lungs of human ACE2 transgenic mice causes severe inflammation, immune cell infiltration, and compromised respiratory function","type":"article-journal"},"uris":["http://www.mendeley.com/documents/?uuid=a421c31b-0550-312f-937d-b5c38d5e08a7"]}],"mendeley":{"formattedCitation":"(70)","plainTextFormattedCitation":"(70)","previouslyFormattedCitation":"(70)"},"properties":{"noteIndex":0},"schema":"https://github.com/citation-style-language/schema/raw/master/csl-citation.json"}</w:instrText>
      </w:r>
      <w:r w:rsidR="008A0117">
        <w:fldChar w:fldCharType="separate"/>
      </w:r>
      <w:r w:rsidR="00456FB1" w:rsidRPr="00456FB1">
        <w:rPr>
          <w:noProof/>
        </w:rPr>
        <w:t>(70)</w:t>
      </w:r>
      <w:r w:rsidR="008A0117">
        <w:fldChar w:fldCharType="end"/>
      </w:r>
      <w:r>
        <w:t xml:space="preserve">, </w:t>
      </w:r>
      <w:r w:rsidR="008A0117">
        <w:t xml:space="preserve">whilst </w:t>
      </w:r>
      <w:r w:rsidRPr="00020311">
        <w:rPr>
          <w:i/>
          <w:iCs/>
        </w:rPr>
        <w:t>in vitro</w:t>
      </w:r>
      <w:r>
        <w:t xml:space="preserve"> models </w:t>
      </w:r>
      <w:r w:rsidR="008A0117">
        <w:lastRenderedPageBreak/>
        <w:t xml:space="preserve">have </w:t>
      </w:r>
      <w:r>
        <w:t>not capture</w:t>
      </w:r>
      <w:r w:rsidR="008A0117">
        <w:t>d</w:t>
      </w:r>
      <w:r>
        <w:t xml:space="preserve"> the systemic nature of COVID-19 </w:t>
      </w:r>
      <w:r w:rsidR="00F66554">
        <w:fldChar w:fldCharType="begin" w:fldLock="1"/>
      </w:r>
      <w:r w:rsidR="006D2829">
        <w:instrText>ADDIN CSL_CITATION {"citationItems":[{"id":"ITEM-1","itemData":{"DOI":"10.1016/j.cell.2020.08.028","ISSN":"1097-4172","PMID":"32882182","abstract":"Neurological complications have emerged as a significant cause of morbidity and mortality in the ongoing COVID-19 pandemic. Beside respiratory insufficiency, many hospitalized patients exhibit neurological manifestations ranging from headache and loss of smell, to confusion and disabling strokes. COVID-19 is also anticipated to take a toll on the nervous system in the long term. Here, we will provide a critical appraisal of the potential for neurotropism and mechanisms of neuropathogenesis of SARS-CoV-2 as they relate to the acute and chronic neurological consequences of the infection. Finally, we will examine potential avenues for future research and therapeutic development.","author":[{"dropping-particle":"","family":"Iadecola","given":"Costantino","non-dropping-particle":"","parse-names":false,"suffix":""},{"dropping-particle":"","family":"Anrather","given":"Josef","non-dropping-particle":"","parse-names":false,"suffix":""},{"dropping-particle":"","family":"Kamel","given":"Hooman","non-dropping-particle":"","parse-names":false,"suffix":""}],"container-title":"Cell","id":"ITEM-1","issue":"0","issued":{"date-parts":[["2020","8","19"]]},"publisher":"Elsevier","title":"Effects of COVID-19 on the Nervous System.","type":"article-journal","volume":"0"},"uris":["http://www.mendeley.com/documents/?uuid=21484bdc-c7c8-3cf9-b98a-bbc07345ff44"]}],"mendeley":{"formattedCitation":"(60)","plainTextFormattedCitation":"(60)","previouslyFormattedCitation":"(60)"},"properties":{"noteIndex":0},"schema":"https://github.com/citation-style-language/schema/raw/master/csl-citation.json"}</w:instrText>
      </w:r>
      <w:r w:rsidR="00F66554">
        <w:fldChar w:fldCharType="separate"/>
      </w:r>
      <w:r w:rsidR="00456FB1" w:rsidRPr="00456FB1">
        <w:rPr>
          <w:noProof/>
        </w:rPr>
        <w:t>(60)</w:t>
      </w:r>
      <w:r w:rsidR="00F66554">
        <w:fldChar w:fldCharType="end"/>
      </w:r>
      <w:r w:rsidR="008A0117">
        <w:t xml:space="preserve">. </w:t>
      </w:r>
      <w:r>
        <w:t>Importantly, as in many infection-associated neurological conditions, acute neur</w:t>
      </w:r>
      <w:r w:rsidR="00951EF2">
        <w:t>otropic</w:t>
      </w:r>
      <w:r>
        <w:t xml:space="preserve"> invasion is not the only mechanism by which a virus can cause neuropsychiatric disease. </w:t>
      </w:r>
    </w:p>
    <w:p w14:paraId="3EA5DA02" w14:textId="77777777" w:rsidR="006924C6" w:rsidRDefault="006924C6" w:rsidP="00810F8A">
      <w:pPr>
        <w:tabs>
          <w:tab w:val="left" w:pos="1418"/>
        </w:tabs>
        <w:spacing w:line="360" w:lineRule="auto"/>
      </w:pPr>
    </w:p>
    <w:p w14:paraId="7BA9624E" w14:textId="5C18D043" w:rsidR="006924C6" w:rsidRDefault="006924C6" w:rsidP="00810F8A">
      <w:pPr>
        <w:tabs>
          <w:tab w:val="left" w:pos="1418"/>
        </w:tabs>
        <w:spacing w:line="360" w:lineRule="auto"/>
        <w:jc w:val="both"/>
      </w:pPr>
      <w:r>
        <w:t xml:space="preserve">Several classically ‘post-infectious’ autoimmune disorders have been associated with SARS-CoV-2 infection, including Guillain-Barré Syndrome (GBS) </w:t>
      </w:r>
      <w:r w:rsidR="00F66554">
        <w:fldChar w:fldCharType="begin" w:fldLock="1"/>
      </w:r>
      <w:r w:rsidR="006D2829">
        <w:instrText>ADDIN CSL_CITATION {"citationItems":[{"id":"ITEM-1","itemData":{"DOI":"10.1056/NEJMc2009191","ISSN":"0028-4793","abstract":"Guillain–Barré Syndrome with Covid-19 Five patients who had Guillain–Barré syndrome 5 to 10 days after the onset of Covid-19 are described. Three had severe weakness and an axonal pattern on electr...","author":[{"dropping-particle":"","family":"Toscano","given":"Gianpaolo","non-dropping-particle":"","parse-names":false,"suffix":""},{"dropping-particle":"","family":"Palmerini","given":"Francesco","non-dropping-particle":"","parse-names":false,"suffix":""},{"dropping-particle":"","family":"Ravaglia","given":"Sabrina","non-dropping-particle":"","parse-names":false,"suffix":""},{"dropping-particle":"","family":"Ruiz","given":"Luigi","non-dropping-particle":"","parse-names":false,"suffix":""},{"dropping-particle":"","family":"Invernizzi","given":"Paolo","non-dropping-particle":"","parse-names":false,"suffix":""},{"dropping-particle":"","family":"Cuzzoni","given":"M. Giovanna","non-dropping-particle":"","parse-names":false,"suffix":""},{"dropping-particle":"","family":"Franciotta","given":"Diego","non-dropping-particle":"","parse-names":false,"suffix":""},{"dropping-particle":"","family":"Baldanti","given":"Fausto","non-dropping-particle":"","parse-names":false,"suffix":""},{"dropping-particle":"","family":"Daturi","given":"Rossana","non-dropping-particle":"","parse-names":false,"suffix":""},{"dropping-particle":"","family":"Postorino","given":"Paolo","non-dropping-particle":"","parse-names":false,"suffix":""},{"dropping-particle":"","family":"Cavallini","given":"Anna","non-dropping-particle":"","parse-names":false,"suffix":""},{"dropping-particle":"","family":"Micieli","given":"Giuseppe","non-dropping-particle":"","parse-names":false,"suffix":""}],"container-title":"New England Journal of Medicine","id":"ITEM-1","issue":"26","issued":{"date-parts":[["2020","6","25"]]},"page":"2574-2576","publisher":"Massachusetts Medical Society","title":"Guillain–Barré Syndrome Associated with SARS-CoV-2","type":"article-journal","volume":"382"},"uris":["http://www.mendeley.com/documents/?uuid=09c91534-d08f-350b-9fa5-78104ab7b67c"]}],"mendeley":{"formattedCitation":"(71)","plainTextFormattedCitation":"(71)","previouslyFormattedCitation":"(71)"},"properties":{"noteIndex":0},"schema":"https://github.com/citation-style-language/schema/raw/master/csl-citation.json"}</w:instrText>
      </w:r>
      <w:r w:rsidR="00F66554">
        <w:fldChar w:fldCharType="separate"/>
      </w:r>
      <w:r w:rsidR="00456FB1" w:rsidRPr="00456FB1">
        <w:rPr>
          <w:noProof/>
        </w:rPr>
        <w:t>(71)</w:t>
      </w:r>
      <w:r w:rsidR="00F66554">
        <w:fldChar w:fldCharType="end"/>
      </w:r>
      <w:r>
        <w:t xml:space="preserve"> and </w:t>
      </w:r>
      <w:r w:rsidR="008A0117">
        <w:t xml:space="preserve">acute disseminated encephalomyelitis </w:t>
      </w:r>
      <w:r w:rsidR="00F66554">
        <w:fldChar w:fldCharType="begin" w:fldLock="1"/>
      </w:r>
      <w:r w:rsidR="006D2829">
        <w:instrText>ADDIN CSL_CITATION {"citationItems":[{"id":"ITEM-1","itemData":{"DOI":"10.1007/s00415-020-09951-9","ISSN":"0340-5354","abstract":"A 51-year-old woman with COVID-19 infection developed coma and an impaired oculocephalic response to one side. MRI of the brain demonstrated acute multifocal demyelinating lesions, and CSF testing did not identify a direct cerebral infection. High-dose steroids followed by a course of IVIG was administered, and the patient regained consciousness over the course of several weeks. As more patients reach the weeks after initial infection with COVID-19, acute disseminated encephalomyelitis should be considered a potentially treatable cause of profound encephalopathy or multifocal neurological deficits.","author":[{"dropping-particle":"","family":"Parsons","given":"Timothy","non-dropping-particle":"","parse-names":false,"suffix":""},{"dropping-particle":"","family":"Banks","given":"Sarah","non-dropping-particle":"","parse-names":false,"suffix":""},{"dropping-particle":"","family":"Bae","given":"Chay","non-dropping-particle":"","parse-names":false,"suffix":""},{"dropping-particle":"","family":"Gelber","given":"Joel","non-dropping-particle":"","parse-names":false,"suffix":""},{"dropping-particle":"","family":"Alahmadi","given":"Hussein","non-dropping-particle":"","parse-names":false,"suffix":""},{"dropping-particle":"","family":"Tichauer","given":"Matthew","non-dropping-particle":"","parse-names":false,"suffix":""}],"container-title":"Journal of Neurology","id":"ITEM-1","issued":{"date-parts":[["2020","5","30"]]},"page":"1-4","publisher":"Springer","title":"COVID-19-associated acute disseminated encephalomyelitis (ADEM)","type":"article-journal"},"uris":["http://www.mendeley.com/documents/?uuid=d3b7da78-f30c-3888-8aaa-2f73efda6888"]}],"mendeley":{"formattedCitation":"(72)","plainTextFormattedCitation":"(72)","previouslyFormattedCitation":"(72)"},"properties":{"noteIndex":0},"schema":"https://github.com/citation-style-language/schema/raw/master/csl-citation.json"}</w:instrText>
      </w:r>
      <w:r w:rsidR="00F66554">
        <w:fldChar w:fldCharType="separate"/>
      </w:r>
      <w:r w:rsidR="00456FB1" w:rsidRPr="00456FB1">
        <w:rPr>
          <w:noProof/>
        </w:rPr>
        <w:t>(72)</w:t>
      </w:r>
      <w:r w:rsidR="00F66554">
        <w:fldChar w:fldCharType="end"/>
      </w:r>
      <w:r>
        <w:t xml:space="preserve">. There has been increasing interest this decade into a group of autoimmune </w:t>
      </w:r>
      <w:proofErr w:type="spellStart"/>
      <w:r>
        <w:t>encephalitides</w:t>
      </w:r>
      <w:proofErr w:type="spellEnd"/>
      <w:r>
        <w:t xml:space="preserve"> thought to be caused by antineuronal antibodies, several of which have also been linked to psychosis, with the most common antibodies targeting the NMDA</w:t>
      </w:r>
      <w:r w:rsidR="00734325">
        <w:t>-</w:t>
      </w:r>
      <w:r>
        <w:t xml:space="preserve">R. Furthermore, such autoantibodies have been shown to cause a psychosis-like phenotype in both passive and active transfer animal models </w:t>
      </w:r>
      <w:r w:rsidR="00880FAC">
        <w:fldChar w:fldCharType="begin" w:fldLock="1"/>
      </w:r>
      <w:r w:rsidR="006D2829">
        <w:instrText>ADDIN CSL_CITATION {"citationItems":[{"id":"ITEM-1","itemData":{"DOI":"10.1002/ana.25829","ISSN":"1531-8249","PMID":"32583480","abstract":"OBJECTIVE The aim was to demonstrate that antibodies from patients with anti-N-methyl-d-aspartate receptor (NMDAR) encephalitis alter the levels of dopamine 1 receptor (D1R) and dopamine 2 receptor (D2R) and cause psychotic-like features in mice. METHODS Cultured rat hippocampal neurons were treated with cerebrospinal fluid (CSF) from patients with anti-NMDAR encephalitis or controls, and the effects on clusters of D1R and D2R were quantified. In vivo studies included 71 C57BL/6J mice that were chronically infused with CSF from patients or controls through ventricular catheters connected to subcutaneous osmotic pumps. Prepulse inhibition of the acoustic startling reflex (PPI; a marker of psychotic-like behavior), memory, locomotor activity, and the density of cell-surface and synaptic D1R, D2R, and NMDAR clusters were examined at different time points using reported techniques. RESULTS In cultured neurons, CSF from patients, but not from controls, caused a significant decrease of cell-surface D1R and an increase of D2R clusters. In mice, CSF from patients caused a significant decrease of synaptic and total cell-surface D1R clusters and an increase of D2R clusters associated with a decrease of PPI. These effects were accompanied by memory impairment and a reduction of surface NMDARs, as reported in this model. The psychotic-like features, memory impairment, and changes in levels of D1R, D2R, and NMDAR progressively improved several days after the infusion of CSF from patients stopped. INTERPRETATION In addition to memory deficits and reduction of NMDARs, CSF antibodies from patients with anti-NMDAR encephalitis cause reversible psychotic-like features accompanied by changes (D1R decrease, D2R increase) in cell-surface dopamine receptor clusters. ANN NEUROL 2020.","author":[{"dropping-particle":"","family":"Carceles-Cordon","given":"Marc","non-dropping-particle":"","parse-names":false,"suffix":""},{"dropping-particle":"","family":"Mannara","given":"Francesco","non-dropping-particle":"","parse-names":false,"suffix":""},{"dropping-particle":"","family":"Aguilar","given":"Esther","non-dropping-particle":"","parse-names":false,"suffix":""},{"dropping-particle":"","family":"Castellanos","given":"Aida","non-dropping-particle":"","parse-names":false,"suffix":""},{"dropping-particle":"","family":"Planagumà","given":"Jesús","non-dropping-particle":"","parse-names":false,"suffix":""},{"dropping-particle":"","family":"Dalmau","given":"Josep","non-dropping-particle":"","parse-names":false,"suffix":""}],"container-title":"Annals of neurology","id":"ITEM-1","issued":{"date-parts":[["2020","6","25"]]},"publisher":"Ann Neurol","title":"NMDAR Antibodies Alter Dopamine Receptors and Cause Psychotic Behavior in Mice.","type":"article-journal"},"uris":["http://www.mendeley.com/documents/?uuid=eb57366c-a785-3995-83c8-0b2891693bbd"]},{"id":"ITEM-2","itemData":{"DOI":"10.1038/s41380-017-0011-3","ISSN":"1476-5578","PMID":"29426955","abstract":"Autoantibodies of the IgG class against N-methyl-D-aspartate-receptor subunit-NR1 (NMDAR1-AB) were considered pathognomonic for anti-NMDAR encephalitis. This view has been challenged by the age-dependent seroprevalence (up to &gt;20%) of functional NMDAR1-AB of all immunoglobulin classes found in &gt;5000 individuals, healthy or affected by different diseases. These findings question a merely encephalitogenic role of NMDAR1-AB. Here, we show that NMDAR1-AB belong to the normal autoimmune repertoire of dogs, cats, rats, mice, baboons, and rhesus macaques, and are functional in the NMDAR1 internalization assay based on human IPSC-derived cortical neurons. The age dependence of seroprevalence is lost in nonhuman primates in captivity and in human migrants, raising the intriguing possibility that chronic life stress may be related to NMDAR1-AB formation, predominantly of the IgA class. Active immunization of ApoE-/- and ApoE+/+ mice against four peptides of the extracellular NMDAR1 domain or ovalbumin (control) leads to high circulating levels of specific AB. After 4 weeks, the endogenously formed NMDAR1-AB (IgG) induce psychosis-like symptoms upon MK-801 challenge in ApoE-/- mice, characterized by an open blood-brain barrier, but not in their ApoE+/+ littermates, which are indistinguishable from ovalbumin controls. Importantly, NMDAR1-AB do not induce any sign of inflammation in the brain. Immunohistochemical staining for microglial activation markers and T lymphocytes in the hippocampus yields comparable results in ApoE-/- and ApoE+/+ mice, irrespective of immunization against NMDAR1 or ovalbumin. These data suggest that NMDAR1-AB of the IgG class shape behavioral phenotypes upon access to the brain but do not cause brain inflammation on their own.","author":[{"dropping-particle":"","family":"Pan","given":"Hong","non-dropping-particle":"","parse-names":false,"suffix":""},{"dropping-particle":"","family":"Oliveira","given":"Bárbara","non-dropping-particle":"","parse-names":false,"suffix":""},{"dropping-particle":"","family":"Saher","given":"Gesine","non-dropping-particle":"","parse-names":false,"suffix":""},{"dropping-particle":"","family":"Dere","given":"Ekrem","non-dropping-particle":"","parse-names":false,"suffix":""},{"dropping-particle":"","family":"Tapken","given":"Daniel","non-dropping-particle":"","parse-names":false,"suffix":""},{"dropping-particle":"","family":"Mitjans","given":"Marina","non-dropping-particle":"","parse-names":false,"suffix":""},{"dropping-particle":"","family":"Seidel","given":"Jan","non-dropping-particle":"","parse-names":false,"suffix":""},{"dropping-particle":"","family":"Wesolowski","given":"Janina","non-dropping-particle":"","parse-names":false,"suffix":""},{"dropping-particle":"","family":"Wakhloo","given":"Debia","non-dropping-particle":"","parse-names":false,"suffix":""},{"dropping-particle":"","family":"Klein-Schmidt","given":"Christina","non-dropping-particle":"","parse-names":false,"suffix":""},{"dropping-particle":"","family":"Ronnenberg","given":"Anja","non-dropping-particle":"","parse-names":false,"suffix":""},{"dropping-particle":"","family":"Schwabe","given":"Kerstin","non-dropping-particle":"","parse-names":false,"suffix":""},{"dropping-particle":"","family":"Trippe","given":"Ralf","non-dropping-particle":"","parse-names":false,"suffix":""},{"dropping-particle":"","family":"Mätz-Rensing","given":"Kerstin","non-dropping-particle":"","parse-names":false,"suffix":""},{"dropping-particle":"","family":"Berghoff","given":"Stefan","non-dropping-particle":"","parse-names":false,"suffix":""},{"dropping-particle":"","family":"Al-Krinawe","given":"Yazeed","non-dropping-particle":"","parse-names":false,"suffix":""},{"dropping-particle":"","family":"Martens","given":"Henrik","non-dropping-particle":"","parse-names":false,"suffix":""},{"dropping-particle":"","family":"Begemann","given":"Martin","non-dropping-particle":"","parse-names":false,"suffix":""},{"dropping-particle":"","family":"Stöcker","given":"Winfried","non-dropping-particle":"","parse-names":false,"suffix":""},{"dropping-particle":"","family":"Kaup","given":"Franz-Josef","non-dropping-particle":"","parse-names":false,"suffix":""},{"dropping-particle":"","family":"Mischke","given":"Reinhard","non-dropping-particle":"","parse-names":false,"suffix":""},{"dropping-particle":"","family":"Boretius","given":"Susann","non-dropping-particle":"","parse-names":false,"suffix":""},{"dropping-particle":"","family":"Nave","given":"Klaus-Armin","non-dropping-particle":"","parse-names":false,"suffix":""},{"dropping-particle":"","family":"Krauss","given":"Joachim K","non-dropping-particle":"","parse-names":false,"suffix":""},{"dropping-particle":"","family":"Hollmann","given":"Michael","non-dropping-particle":"","parse-names":false,"suffix":""},{"dropping-particle":"","family":"Lühder","given":"Fred","non-dropping-particle":"","parse-names":false,"suffix":""},{"dropping-particle":"","family":"Ehrenreich","given":"Hannelore","non-dropping-particle":"","parse-names":false,"suffix":""}],"container-title":"Molecular psychiatry","id":"ITEM-2","issue":"10","issued":{"date-parts":[["2019"]]},"page":"1489-1501","publisher":"Mol Psychiatry","title":"Uncoupling the widespread occurrence of anti-NMDAR1 autoantibodies from neuropsychiatric disease in a novel autoimmune model.","type":"article-journal","volume":"24"},"uris":["http://www.mendeley.com/documents/?uuid=afb5479f-ec9f-3414-9ab2-088f3a4f4a0c"]}],"mendeley":{"formattedCitation":"(73,74)","plainTextFormattedCitation":"(73,74)","previouslyFormattedCitation":"(73,74)"},"properties":{"noteIndex":0},"schema":"https://github.com/citation-style-language/schema/raw/master/csl-citation.json"}</w:instrText>
      </w:r>
      <w:r w:rsidR="00880FAC">
        <w:fldChar w:fldCharType="separate"/>
      </w:r>
      <w:r w:rsidR="00456FB1" w:rsidRPr="00456FB1">
        <w:rPr>
          <w:noProof/>
        </w:rPr>
        <w:t>(73,74)</w:t>
      </w:r>
      <w:r w:rsidR="00880FAC">
        <w:fldChar w:fldCharType="end"/>
      </w:r>
      <w:r w:rsidR="00880FAC">
        <w:t>.</w:t>
      </w:r>
    </w:p>
    <w:p w14:paraId="2C2D3389" w14:textId="77777777" w:rsidR="006924C6" w:rsidRDefault="006924C6" w:rsidP="00810F8A">
      <w:pPr>
        <w:tabs>
          <w:tab w:val="left" w:pos="1418"/>
        </w:tabs>
        <w:spacing w:line="360" w:lineRule="auto"/>
      </w:pPr>
    </w:p>
    <w:p w14:paraId="5D1EE982" w14:textId="7E7CB4A0" w:rsidR="006924C6" w:rsidRDefault="006924C6" w:rsidP="00810F8A">
      <w:pPr>
        <w:tabs>
          <w:tab w:val="left" w:pos="1418"/>
        </w:tabs>
        <w:spacing w:line="360" w:lineRule="auto"/>
        <w:jc w:val="both"/>
      </w:pPr>
      <w:r>
        <w:t>In May 2020 a patient with NMDA</w:t>
      </w:r>
      <w:r w:rsidR="009D7B1C">
        <w:t>-</w:t>
      </w:r>
      <w:r>
        <w:t>R encephalitis and concomitant SARS-CoV-2 was describe</w:t>
      </w:r>
      <w:r w:rsidR="008A0117">
        <w:t>d</w:t>
      </w:r>
      <w:r>
        <w:t>, presenting with psychomotor agitation, anxiety, thought disorgani</w:t>
      </w:r>
      <w:r w:rsidR="003D1240">
        <w:t>s</w:t>
      </w:r>
      <w:r>
        <w:t>ation, persecutory delusions and auditory hallucinations before developing fever and difficulty breathing and deteriorating to profound confusion, dyskinesias and autonomic instability</w:t>
      </w:r>
      <w:r w:rsidR="008A0117">
        <w:t xml:space="preserve"> </w:t>
      </w:r>
      <w:r w:rsidR="008A0117">
        <w:fldChar w:fldCharType="begin" w:fldLock="1"/>
      </w:r>
      <w:r w:rsidR="006D2829">
        <w:instrText>ADDIN CSL_CITATION {"citationItems":[{"id":"ITEM-1","itemData":{"DOI":"10.1016/J.BBI.2020.05.054","ISSN":"0889-1591","author":[{"dropping-particle":"","family":"Panariello","given":"Adelaide","non-dropping-particle":"","parse-names":false,"suffix":""},{"dropping-particle":"","family":"Bassetti","given":"Roberta","non-dropping-particle":"","parse-names":false,"suffix":""},{"dropping-particle":"","family":"Radice","given":"Anna","non-dropping-particle":"","parse-names":false,"suffix":""},{"dropping-particle":"","family":"Rossotti","given":"Roberto","non-dropping-particle":"","parse-names":false,"suffix":""},{"dropping-particle":"","family":"Puoti","given":"Massimo","non-dropping-particle":"","parse-names":false,"suffix":""},{"dropping-particle":"","family":"Corradin","given":"Matteo","non-dropping-particle":"","parse-names":false,"suffix":""},{"dropping-particle":"","family":"Moreno","given":"Mauro","non-dropping-particle":"","parse-names":false,"suffix":""},{"dropping-particle":"","family":"Percudani","given":"Mauro","non-dropping-particle":"","parse-names":false,"suffix":""}],"container-title":"Brain, Behavior, and Immunity","id":"ITEM-1","issued":{"date-parts":[["2020","7","1"]]},"page":"179-181","publisher":"Academic Press","title":"Anti-NMDA receptor encephalitis in a psychiatric Covid-19 patient: A case report","type":"article-journal","volume":"87"},"uris":["http://www.mendeley.com/documents/?uuid=8ee04dac-b21e-3be6-82da-4ff0cf70c3d5"]}],"mendeley":{"formattedCitation":"(75)","plainTextFormattedCitation":"(75)","previouslyFormattedCitation":"(75)"},"properties":{"noteIndex":0},"schema":"https://github.com/citation-style-language/schema/raw/master/csl-citation.json"}</w:instrText>
      </w:r>
      <w:r w:rsidR="008A0117">
        <w:fldChar w:fldCharType="separate"/>
      </w:r>
      <w:r w:rsidR="00456FB1" w:rsidRPr="00456FB1">
        <w:rPr>
          <w:noProof/>
        </w:rPr>
        <w:t>(75)</w:t>
      </w:r>
      <w:r w:rsidR="008A0117">
        <w:fldChar w:fldCharType="end"/>
      </w:r>
      <w:r>
        <w:t>. He had a significant substance use background (cannabinoids, cocaine and phencyclidine) but no other psychiatric history.  NMDA</w:t>
      </w:r>
      <w:r w:rsidR="007B04E6">
        <w:t>-</w:t>
      </w:r>
      <w:r>
        <w:t>R antibodies were seen on a second CSF sample and his condition was reported as improving with immunotherapy. Other groups have reported CSF NMDA</w:t>
      </w:r>
      <w:r w:rsidR="007B04E6">
        <w:t>-</w:t>
      </w:r>
      <w:r>
        <w:t xml:space="preserve">R antibodies in patients with COVID-19 and immunotherapy-responsive psychosis </w:t>
      </w:r>
      <w:r w:rsidR="00F66554">
        <w:fldChar w:fldCharType="begin" w:fldLock="1"/>
      </w:r>
      <w:r w:rsidR="006D2829">
        <w:instrText>ADDIN CSL_CITATION {"citationItems":[{"id":"ITEM-1","itemData":{"DOI":"10.1016/j.bbih.2020.100125","ISSN":"2666-3546","PMID":"32835301","author":[{"dropping-particle":"","family":"Moideen","given":"Shamsudeen","non-dropping-particle":"","parse-names":false,"suffix":""},{"dropping-particle":"","family":"Thomas","given":"Rinu","non-dropping-particle":"","parse-names":false,"suffix":""},{"dropping-particle":"","family":"Suresh Kumar","given":"P N","non-dropping-particle":"","parse-names":false,"suffix":""},{"dropping-particle":"","family":"Uvais","given":"N A","non-dropping-particle":"","parse-names":false,"suffix":""},{"dropping-particle":"","family":"Ul Haq Katshu","given":"Mohammad Zia","non-dropping-particle":"","parse-names":false,"suffix":""}],"container-title":"Brain, behavior, &amp; immunity - health","id":"ITEM-1","issued":{"date-parts":[["2020","8"]]},"page":"100125","publisher":"Elsevier","title":"Psychosis in a patient with anti-NMDA-receptor antibodies experiencing significant stress related to COVID-19.","type":"article-journal","volume":"7"},"uris":["http://www.mendeley.com/documents/?uuid=94f813fb-2ace-3000-ab10-8d312b8ced42"]}],"mendeley":{"formattedCitation":"(76)","plainTextFormattedCitation":"(76)","previouslyFormattedCitation":"(76)"},"properties":{"noteIndex":0},"schema":"https://github.com/citation-style-language/schema/raw/master/csl-citation.json"}</w:instrText>
      </w:r>
      <w:r w:rsidR="00F66554">
        <w:fldChar w:fldCharType="separate"/>
      </w:r>
      <w:r w:rsidR="00456FB1" w:rsidRPr="00456FB1">
        <w:rPr>
          <w:noProof/>
        </w:rPr>
        <w:t>(76)</w:t>
      </w:r>
      <w:r w:rsidR="00F66554">
        <w:fldChar w:fldCharType="end"/>
      </w:r>
      <w:r>
        <w:t xml:space="preserve"> and in new-onset refractory status epilepticus </w:t>
      </w:r>
      <w:r w:rsidR="00F66554">
        <w:fldChar w:fldCharType="begin" w:fldLock="1"/>
      </w:r>
      <w:r w:rsidR="006D2829">
        <w:instrText>ADDIN CSL_CITATION {"citationItems":[{"id":"ITEM-1","itemData":{"DOI":"10.1016/j.seizure.2020.07.006","ISSN":"1532-2688","PMID":"32688169","author":[{"dropping-particle":"","family":"Monti","given":"Giulia","non-dropping-particle":"","parse-names":false,"suffix":""},{"dropping-particle":"","family":"Giovannini","given":"Giada","non-dropping-particle":"","parse-names":false,"suffix":""},{"dropping-particle":"","family":"Marudi","given":"Andrea","non-dropping-particle":"","parse-names":false,"suffix":""},{"dropping-particle":"","family":"Bedin","given":"Roberta","non-dropping-particle":"","parse-names":false,"suffix":""},{"dropping-particle":"","family":"Melegari","given":"Alessandra","non-dropping-particle":"","parse-names":false,"suffix":""},{"dropping-particle":"","family":"Simone","given":"Anna Maria","non-dropping-particle":"","parse-names":false,"suffix":""},{"dropping-particle":"","family":"Santangelo","given":"Mario","non-dropping-particle":"","parse-names":false,"suffix":""},{"dropping-particle":"","family":"Pignatti","given":"Alessandro","non-dropping-particle":"","parse-names":false,"suffix":""},{"dropping-particle":"","family":"Bertellini","given":"Elisabetta","non-dropping-particle":"","parse-names":false,"suffix":""},{"dropping-particle":"","family":"Trenti","given":"Tommaso","non-dropping-particle":"","parse-names":false,"suffix":""},{"dropping-particle":"","family":"Meletti","given":"Stefano","non-dropping-particle":"","parse-names":false,"suffix":""}],"container-title":"Seizure","id":"ITEM-1","issued":{"date-parts":[["2020","7","15"]]},"page":"18-20","publisher":"Elsevier","title":"Anti-NMDA receptor encephalitis presenting as new onset refractory status epilepticus in COVID-19.","type":"article-journal","volume":"81"},"uris":["http://www.mendeley.com/documents/?uuid=1296d0c2-89d6-349f-bd52-3633415302ae"]}],"mendeley":{"formattedCitation":"(77)","plainTextFormattedCitation":"(77)","previouslyFormattedCitation":"(77)"},"properties":{"noteIndex":0},"schema":"https://github.com/citation-style-language/schema/raw/master/csl-citation.json"}</w:instrText>
      </w:r>
      <w:r w:rsidR="00F66554">
        <w:fldChar w:fldCharType="separate"/>
      </w:r>
      <w:r w:rsidR="00456FB1" w:rsidRPr="00456FB1">
        <w:rPr>
          <w:noProof/>
        </w:rPr>
        <w:t>(77)</w:t>
      </w:r>
      <w:r w:rsidR="00F66554">
        <w:fldChar w:fldCharType="end"/>
      </w:r>
      <w:r>
        <w:t xml:space="preserve"> as well as a more typical presentation of NMDA</w:t>
      </w:r>
      <w:r w:rsidR="007B04E6">
        <w:t>-</w:t>
      </w:r>
      <w:r>
        <w:t xml:space="preserve">R encephalitis </w:t>
      </w:r>
      <w:r w:rsidR="00880FAC">
        <w:fldChar w:fldCharType="begin" w:fldLock="1"/>
      </w:r>
      <w:r w:rsidR="006D2829">
        <w:instrText>ADDIN CSL_CITATION {"citationItems":[{"id":"ITEM-1","itemData":{"DOI":"10.1016/j.seizure.2020.07.006","ISSN":"1532-2688","PMID":"32688169","author":[{"dropping-particle":"","family":"Monti","given":"Giulia","non-dropping-particle":"","parse-names":false,"suffix":""},{"dropping-particle":"","family":"Giovannini","given":"Giada","non-dropping-particle":"","parse-names":false,"suffix":""},{"dropping-particle":"","family":"Marudi","given":"Andrea","non-dropping-particle":"","parse-names":false,"suffix":""},{"dropping-particle":"","family":"Bedin","given":"Roberta","non-dropping-particle":"","parse-names":false,"suffix":""},{"dropping-particle":"","family":"Melegari","given":"Alessandra","non-dropping-particle":"","parse-names":false,"suffix":""},{"dropping-particle":"","family":"Simone","given":"Anna Maria","non-dropping-particle":"","parse-names":false,"suffix":""},{"dropping-particle":"","family":"Santangelo","given":"Mario","non-dropping-particle":"","parse-names":false,"suffix":""},{"dropping-particle":"","family":"Pignatti","given":"Alessandro","non-dropping-particle":"","parse-names":false,"suffix":""},{"dropping-particle":"","family":"Bertellini","given":"Elisabetta","non-dropping-particle":"","parse-names":false,"suffix":""},{"dropping-particle":"","family":"Trenti","given":"Tommaso","non-dropping-particle":"","parse-names":false,"suffix":""},{"dropping-particle":"","family":"Meletti","given":"Stefano","non-dropping-particle":"","parse-names":false,"suffix":""}],"container-title":"Seizure","id":"ITEM-1","issued":{"date-parts":[["2020","7","15"]]},"page":"18-20","publisher":"Elsevier","title":"Anti-NMDA receptor encephalitis presenting as new onset refractory status epilepticus in COVID-19.","type":"article-journal","volume":"81"},"uris":["http://www.mendeley.com/documents/?uuid=1296d0c2-89d6-349f-bd52-3633415302ae"]}],"mendeley":{"formattedCitation":"(77)","plainTextFormattedCitation":"(77)","previouslyFormattedCitation":"(77)"},"properties":{"noteIndex":0},"schema":"https://github.com/citation-style-language/schema/raw/master/csl-citation.json"}</w:instrText>
      </w:r>
      <w:r w:rsidR="00880FAC">
        <w:fldChar w:fldCharType="separate"/>
      </w:r>
      <w:r w:rsidR="00456FB1" w:rsidRPr="00456FB1">
        <w:rPr>
          <w:noProof/>
        </w:rPr>
        <w:t>(77)</w:t>
      </w:r>
      <w:r w:rsidR="00880FAC">
        <w:fldChar w:fldCharType="end"/>
      </w:r>
      <w:r w:rsidR="00880FAC">
        <w:t xml:space="preserve">. </w:t>
      </w:r>
      <w:r>
        <w:t xml:space="preserve">An intriguing case series described CSF autoantibodies in 11 patients with severe SARS-CoV-2 infection and a range of neurological symptoms </w:t>
      </w:r>
      <w:r w:rsidR="00F66554">
        <w:fldChar w:fldCharType="begin" w:fldLock="1"/>
      </w:r>
      <w:r w:rsidR="006D2829">
        <w:instrText>ADDIN CSL_CITATION {"citationItems":[{"id":"ITEM-1","itemData":{"DOI":"10.1101/2020.07.01.20143214","abstract":"COVID-19 intensive care patients occasionally develop neurological symptoms. The absence of SARS-CoV-2 in most cerebrospinal fluid (CSF) samples suggests the involvement of further mechanisms including autoimmunity. We therefore determined whether anti-neuronal or anti-glial autoantibodies are present in eleven consecutive severely ill COVID-19 patients presenting with unexplained neurological symptoms. These included myoclonus, cranial nerve involvement, oculomotor disturbance, delirium, dystonia and epileptic seizures. Most patients showed signs of CSF inflammation and increased levels of neurofilament light chain. All patients had anti-neuronal autoantibodies in serum or CSF when assessing a large panel of autoantibodies against intracellular and surface antigens relevant for central nervous system diseases using cell-based assays and indirect immunofluorescence on murine brain sections. Antigens included proteins well-established in clinical routine, such as Yo or NMDA receptor, but also a variety of specific undetermined epitopes on brain sections. These included vessel endothelium, astrocytic proteins and neuropil of basal ganglia, hippocampus or olfactory bulb. The high frequency of autoantibodies targeting the brain in the absence of other explanations suggests a causal relationship to clinical symptoms, in particular to hyperexcitability (myoclonus, seizures). While several underlying autoantigens still await identification in future studies, presence of autoantibodies may explain some aspects of multi-organ disease in COVID-19 and can guide immunotherapy in selected cases.\n\n### Competing Interest Statement\n\nThe authors have declared no competing interest.\n\n### Clinical Trial\n\nthis is a case series and not a clinical trial\n\n### Funding Statement\n\nNo funding\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is case series is a retrospective analysis of cerebrospinal fluid in COVID-19 patients. Research consent was obtained from all patients or their legal representatives. Ethic amendement has been obtained for data collection in patients with COVID-19 (ethics committee approval, Berlin: EA2/066/20, Freiburg: 153/20, laboratory analysis Berlin: EA 1/258/18)\n\nAll necessary patient/participant consent has been o…","author":[{"dropping-particle":"","family":"Franke","given":"Christiana","non-dropping-particle":"","parse-names":false,"suffix":""},{"dropping-particle":"","family":"Ferse","given":"Caroline","non-dropping-particle":"","parse-names":false,"suffix":""},{"dropping-particle":"","family":"Kreye","given":"Jakob","non-dropping-particle":"","parse-names":false,"suffix":""},{"dropping-particle":"","family":"Reincke","given":"Momsen","non-dropping-particle":"","parse-names":false,"suffix":""},{"dropping-particle":"","family":"Sanchez-Sendin","given":"Elisa","non-dropping-particle":"","parse-names":false,"suffix":""},{"dropping-particle":"","family":"Rocco","given":"Andrea","non-dropping-particle":"","parse-names":false,"suffix":""},{"dropping-particle":"","family":"Steinbrenner","given":"Mirja","non-dropping-particle":"","parse-names":false,"suffix":""},{"dropping-particle":"","family":"Angermair","given":"Stefan","non-dropping-particle":"","parse-names":false,"suffix":""},{"dropping-particle":"","family":"Treskatsch","given":"Sascha","non-dropping-particle":"","parse-names":false,"suffix":""},{"dropping-particle":"","family":"Zickler","given":"Daniel","non-dropping-particle":"","parse-names":false,"suffix":""},{"dropping-particle":"","family":"Eckardt","given":"Kai-Uwe","non-dropping-particle":"","parse-names":false,"suffix":""},{"dropping-particle":"","family":"Dersch","given":"Rick","non-dropping-particle":"","parse-names":false,"suffix":""},{"dropping-particle":"","family":"Hosp","given":"Jonas","non-dropping-particle":"","parse-names":false,"suffix":""},{"dropping-particle":"","family":"Audebert","given":"Heinrich J.","non-dropping-particle":"","parse-names":false,"suffix":""},{"dropping-particle":"","family":"Endres","given":"Matthias","non-dropping-particle":"","parse-names":false,"suffix":""},{"dropping-particle":"","family":"Ploner","given":"Christoph J.","non-dropping-particle":"","parse-names":false,"suffix":""},{"dropping-particle":"","family":"Pruess","given":"Harald","non-dropping-particle":"","parse-names":false,"suffix":""}],"container-title":"medRxiv","id":"ITEM-1","issued":{"date-parts":[["2020","7","6"]]},"page":"2020.07.01.20143214","publisher":"Cold Spring Harbor Laboratory Press","title":"High frequency of cerebrospinal fluid autoantibodies in COVID-19 patients with neurological symptoms","type":"article-journal"},"uris":["http://www.mendeley.com/documents/?uuid=c0933ea4-6c49-3dce-a984-03be572167b0"]}],"mendeley":{"formattedCitation":"(78)","plainTextFormattedCitation":"(78)","previouslyFormattedCitation":"(78)"},"properties":{"noteIndex":0},"schema":"https://github.com/citation-style-language/schema/raw/master/csl-citation.json"}</w:instrText>
      </w:r>
      <w:r w:rsidR="00F66554">
        <w:fldChar w:fldCharType="separate"/>
      </w:r>
      <w:r w:rsidR="00456FB1" w:rsidRPr="00456FB1">
        <w:rPr>
          <w:noProof/>
        </w:rPr>
        <w:t>(78)</w:t>
      </w:r>
      <w:r w:rsidR="00F66554">
        <w:fldChar w:fldCharType="end"/>
      </w:r>
      <w:r w:rsidR="00F66554">
        <w:t xml:space="preserve"> </w:t>
      </w:r>
      <w:r>
        <w:t>. Increased levels of neurofilament light, a marker of axonal damage, were noted in all of the seven specifically tested patients. A high frequency of serum autoantibodies was present across the cohort, including anti-Yo and NMDA</w:t>
      </w:r>
      <w:r w:rsidR="007B04E6">
        <w:t>-</w:t>
      </w:r>
      <w:r>
        <w:t xml:space="preserve">R.  There is a possibility that these unidentified antibodies could be disease-causing and thus treatable. </w:t>
      </w:r>
      <w:r w:rsidR="008A0117">
        <w:t>A</w:t>
      </w:r>
      <w:r>
        <w:t xml:space="preserve"> case of catatonia in a previously healthy man with COVID-19</w:t>
      </w:r>
      <w:r w:rsidR="008A0117">
        <w:t xml:space="preserve"> has also been reported </w:t>
      </w:r>
      <w:r w:rsidR="008A0117">
        <w:fldChar w:fldCharType="begin" w:fldLock="1"/>
      </w:r>
      <w:r w:rsidR="006D2829">
        <w:instrText>ADDIN CSL_CITATION {"citationItems":[{"id":"ITEM-1","itemData":{"DOI":"10.1101/2020.07.23.20160770","abstract":"Acute malignant catatonia with autonomic instability developed in a previously healthy man with PCR-verified SARS-CoV-2. CT and MRI were normal, EEG showed slowing and cerebrospinal fluid showed a subtle indication of inflammation. There were no signs of pathology in other organs. 18F-FDG-PET conveyed high bilateral uptake in the striatum. While commercial tests were negative, immunohistochemical staining of mouse brain revealed anti-neuronal IgG antibodies against neuronal targets in the hippocampus, thalamus, striatum and cortex. Early treatment with plasmapheresis and corticosteroid reversed disease progression and may have prevented large-scale neurological damage. We are not aware of other types of encephalitis with such distinct pyramidal tract symptoms and raise the possibility that this may be a novel form of autoimmune encephalitis induced by infection with SARS-CoV-2.\n\n### Competing Interest Statement\n\nThe authors have declared no competing interest.\n\n### Funding Statement\n\nThis work has been funded by the Swedish Medical Agency\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ETHICS: This study was approved by the Swedish Ethical Board. The patient has approved the publication of his case and signed an informed consent form. All animal experiments conformed to the European Communities Council Directive (86/609/EEC) and in accordance with Swedish laws and regulations, and all experiments were approved by the local ethical committee (Stockholms Norra Djurforsoksetiska Namnd N183/14).\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author":[{"dropping-particle":"","family":"Mulder","given":"Jan","non-dropping-particle":"","parse-names":false,"suffix":""},{"dropping-particle":"","family":"Feresiadou","given":"Amalia","non-dropping-particle":"","parse-names":false,"suffix":""},{"dropping-particle":"","family":"Fallmar","given":"David","non-dropping-particle":"","parse-names":false,"suffix":""},{"dropping-particle":"","family":"Frithiof","given":"Robert","non-dropping-particle":"","parse-names":false,"suffix":""},{"dropping-particle":"","family":"Virhammar","given":"Johan","non-dropping-particle":"","parse-names":false,"suffix":""},{"dropping-particle":"","family":"Rasmusson","given":"Annica","non-dropping-particle":"","parse-names":false,"suffix":""},{"dropping-particle":"","family":"Rostami","given":"Elham","non-dropping-particle":"","parse-names":false,"suffix":""},{"dropping-particle":"","family":"Kumlien","given":"Eva","non-dropping-particle":"","parse-names":false,"suffix":""},{"dropping-particle":"","family":"Cunningham","given":"Janet Lynn","non-dropping-particle":"","parse-names":false,"suffix":""}],"container-title":"medRxiv","id":"ITEM-1","issued":{"date-parts":[["2020","8","4"]]},"page":"2020.07.23.20160770","publisher":"Cold Spring Harbor Laboratory Press","title":"Autoimmune Encephalitis Presenting with Acute Excited Catatonia in a 40-Year-Old Male Patient with Covid-19","type":"article-journal"},"uris":["http://www.mendeley.com/documents/?uuid=7618f73e-b0a2-3b14-a466-f3476afd35e6"]}],"mendeley":{"formattedCitation":"(79)","plainTextFormattedCitation":"(79)","previouslyFormattedCitation":"(79)"},"properties":{"noteIndex":0},"schema":"https://github.com/citation-style-language/schema/raw/master/csl-citation.json"}</w:instrText>
      </w:r>
      <w:r w:rsidR="008A0117">
        <w:fldChar w:fldCharType="separate"/>
      </w:r>
      <w:r w:rsidR="00456FB1" w:rsidRPr="00456FB1">
        <w:rPr>
          <w:noProof/>
        </w:rPr>
        <w:t>(79)</w:t>
      </w:r>
      <w:r w:rsidR="008A0117">
        <w:fldChar w:fldCharType="end"/>
      </w:r>
      <w:r>
        <w:t>. Although on initial CSF sampling there was no evidence of established antineuronal antibodies, the patient deteriorated displaying severe autonomic instability; he was treated with plasmapheresis for suspected autoimmune encephalitis</w:t>
      </w:r>
      <w:r w:rsidR="008A0117">
        <w:t xml:space="preserve">. </w:t>
      </w:r>
      <w:r>
        <w:t xml:space="preserve">Immunohistochemistry detected IgG autoantibodies against several murine neuronal proteins in the patient’s serum and initial CSF sample. Post-treatment CSF IgG </w:t>
      </w:r>
      <w:r>
        <w:lastRenderedPageBreak/>
        <w:t xml:space="preserve">immunoreactivity was notably reduced, possibly indicating a novel but treatable form of psychopathology stemming from autoimmune encephalitis in the context of SARS-CoV-2 infection. It is now well established that neuronal autoantibody-associated CNS syndromes can present with exclusively or predominantly psychiatric syndromes </w:t>
      </w:r>
      <w:r w:rsidR="00F66554">
        <w:fldChar w:fldCharType="begin" w:fldLock="1"/>
      </w:r>
      <w:r w:rsidR="006D2829">
        <w:instrText>ADDIN CSL_CITATION {"citationItems":[{"id":"ITEM-1","itemData":{"DOI":"10.1017/S0033291720002895","ISSN":"0033-2917","abstract":"BackgroundAutoimmune encephalitis (AE) is an important consideration during the diagnostic work-up of secondary mental disorders. Indeed, isolated psychiatric syndromes have been described in case reports of patients with underlying AE. Therefore, the authors performed a systematic literature review of published cases with AE that have predominant psychiatric/neurocognitive manifestations. The aim of this paper is to present the clinical characteristics of these patients.MethodsThe authors conducted a systematic Medline search via Ovid, looking for case reports/series of AEs with antineuronal autoantibodies (Abs) against cell surface/intracellular antigens combined with predominant psychiatric/neurocognitive syndromes. The same was done for patients with Hashimoto encephalopathy/SREAT. Only patients with signs of immunological brain involvement or tumors in their diagnostic investigations or improvement under immunomodulatory drugs were included.ResultsWe identified 145 patients with AE mimicking predominant psychiatric/neurocognitive syndromes. Of these cases, 64% were female, and the mean age among all patients was 43.9 (±22.1) years. Most of the patients had Abs against neuronal cell surface antigens (55%), most frequently against the NMDA-receptor (N = 46). Amnestic/dementia-like (39%) and schizophreniform (34%) syndromes were the most frequently reported. Cerebrospinal fluid changes were found in 78%, electroencephalography abnormalities in 61%, and magnetic resonance imaging pathologies in 51% of the patients. Immunomodulatory treatment was performed in 87% of the cases, and 94% of the patients responded to treatment.ConclusionsOur findings indicate that AEs can mimic predominant psychiatric and neurocognitive disorders, such as schizophreniform psychoses or neurodegenerative dementia, and that affected patients can be treated successfully with immunomodulatory drugs.","author":[{"dropping-particle":"","family":"Endres","given":"Dominique","non-dropping-particle":"","parse-names":false,"suffix":""},{"dropping-particle":"","family":"Maier","given":"Viktoria","non-dropping-particle":"","parse-names":false,"suffix":""},{"dropping-particle":"","family":"Leypoldt","given":"Frank","non-dropping-particle":"","parse-names":false,"suffix":""},{"dropping-particle":"","family":"Wandinger","given":"Klaus-Peter","non-dropping-particle":"","parse-names":false,"suffix":""},{"dropping-particle":"","family":"Lennox","given":"Belinda","non-dropping-particle":"","parse-names":false,"suffix":""},{"dropping-particle":"","family":"Pollak","given":"Thomas A.","non-dropping-particle":"","parse-names":false,"suffix":""},{"dropping-particle":"","family":"Nickel","given":"Kathrin","non-dropping-particle":"","parse-names":false,"suffix":""},{"dropping-particle":"","family":"Maier","given":"Simon","non-dropping-particle":"","parse-names":false,"suffix":""},{"dropping-particle":"","family":"Feige","given":"Bernd","non-dropping-particle":"","parse-names":false,"suffix":""},{"dropping-particle":"","family":"Domschke","given":"Katharina","non-dropping-particle":"","parse-names":false,"suffix":""},{"dropping-particle":"","family":"Prüss","given":"Harald","non-dropping-particle":"","parse-names":false,"suffix":""},{"dropping-particle":"","family":"Bechter","given":"Karl","non-dropping-particle":"","parse-names":false,"suffix":""},{"dropping-particle":"","family":"Dersch","given":"Rick","non-dropping-particle":"","parse-names":false,"suffix":""},{"dropping-particle":"","family":"Tebartz van Elst","given":"Ludger","non-dropping-particle":"","parse-names":false,"suffix":""}],"container-title":"Psychological Medicine","id":"ITEM-1","issued":{"date-parts":[["2020","9","7"]]},"page":"1-12","publisher":"Cambridge University Press","title":"Autoantibody-associated psychiatric syndromes: a systematic literature review resulting in 145 cases","type":"article-journal"},"uris":["http://www.mendeley.com/documents/?uuid=db1b3cda-a695-3f70-ae7e-9c5be62965b0"]}],"mendeley":{"formattedCitation":"(80)","plainTextFormattedCitation":"(80)","previouslyFormattedCitation":"(80)"},"properties":{"noteIndex":0},"schema":"https://github.com/citation-style-language/schema/raw/master/csl-citation.json"}</w:instrText>
      </w:r>
      <w:r w:rsidR="00F66554">
        <w:fldChar w:fldCharType="separate"/>
      </w:r>
      <w:r w:rsidR="00456FB1" w:rsidRPr="00456FB1">
        <w:rPr>
          <w:noProof/>
        </w:rPr>
        <w:t>(80)</w:t>
      </w:r>
      <w:r w:rsidR="00F66554">
        <w:fldChar w:fldCharType="end"/>
      </w:r>
      <w:r>
        <w:t xml:space="preserve">, and so the possibility exists of such an ‘autoimmune psychosis’ </w:t>
      </w:r>
      <w:r w:rsidR="00F66554">
        <w:fldChar w:fldCharType="begin" w:fldLock="1"/>
      </w:r>
      <w:r w:rsidR="008A0117">
        <w:instrText>ADDIN CSL_CITATION {"citationItems":[{"id":"ITEM-1","itemData":{"DOI":"10.1016/S2215-0366(19)30290-1","ISSN":"2215-0374","PMID":"31669058","abstract":"There is increasing recognition in the neurological and psychiatric literature of patients with so-called isolated psychotic presentations (ie, with no, or minimal, neurological features) who have tested positive for neuronal autoantibodies (principally N-methyl-D-aspartate receptor antibodies) and who have responded to immunotherapies. Although these individuals are sometimes described as having atypical, mild, or attenuated forms of autoimmune encephalitis, some authors feel that that these cases are sufficiently different from typical autoimmune encephalitis to establish a new category of so-called autoimmune psychosis. We briefly review the background, discuss the existing evidence for a form of autoimmune psychosis, and propose a novel, conservative approach to the recognition of possible, probable, and definite autoimmune psychoses for use in psychiatric practice. We also outline the investigations required and the appropriate therapeutic approaches, both psychiatric and immunological, for probable and definite cases of autoimmune psychoses, and discuss the ethical issues posed by this challenging diagnostic category.","author":[{"dropping-particle":"","family":"Pollak","given":"Thomas A","non-dropping-particle":"","parse-names":false,"suffix":""},{"dropping-particle":"","family":"Lennox","given":"Belinda R","non-dropping-particle":"","parse-names":false,"suffix":""},{"dropping-particle":"","family":"Müller","given":"Sabine","non-dropping-particle":"","parse-names":false,"suffix":""},{"dropping-particle":"","family":"Benros","given":"Michael E","non-dropping-particle":"","parse-names":false,"suffix":""},{"dropping-particle":"","family":"Prüss","given":"Harald","non-dropping-particle":"","parse-names":false,"suffix":""},{"dropping-particle":"","family":"Tebartz van Elst","given":"Ludger","non-dropping-particle":"","parse-names":false,"suffix":""},{"dropping-particle":"","family":"Klein","given":"Hans","non-dropping-particle":"","parse-names":false,"suffix":""},{"dropping-particle":"","family":"Steiner","given":"Johann","non-dropping-particle":"","parse-names":false,"suffix":""},{"dropping-particle":"","family":"Frodl","given":"Thomas","non-dropping-particle":"","parse-names":false,"suffix":""},{"dropping-particle":"","family":"Bogerts","given":"Bernhard","non-dropping-particle":"","parse-names":false,"suffix":""},{"dropping-particle":"","family":"Tian","given":"Li","non-dropping-particle":"","parse-names":false,"suffix":""},{"dropping-particle":"","family":"Groc","given":"Laurent","non-dropping-particle":"","parse-names":false,"suffix":""},{"dropping-particle":"","family":"Hasan","given":"Alkomiet","non-dropping-particle":"","parse-names":false,"suffix":""},{"dropping-particle":"","family":"Baune","given":"Bernhard T","non-dropping-particle":"","parse-names":false,"suffix":""},{"dropping-particle":"","family":"Endres","given":"Dominique","non-dropping-particle":"","parse-names":false,"suffix":""},{"dropping-particle":"","family":"Haroon","given":"Ebrahim","non-dropping-particle":"","parse-names":false,"suffix":""},{"dropping-particle":"","family":"Yolken","given":"Robert","non-dropping-particle":"","parse-names":false,"suffix":""},{"dropping-particle":"","family":"Benedetti","given":"Francesco","non-dropping-particle":"","parse-names":false,"suffix":""},{"dropping-particle":"","family":"Halaris","given":"Angelos","non-dropping-particle":"","parse-names":false,"suffix":""},{"dropping-particle":"","family":"Meyer","given":"Jeffrey H","non-dropping-particle":"","parse-names":false,"suffix":""},{"dropping-particle":"","family":"Stassen","given":"Hans","non-dropping-particle":"","parse-names":false,"suffix":""},{"dropping-particle":"","family":"Leboyer","given":"Marion","non-dropping-particle":"","parse-names":false,"suffix":""},{"dropping-particle":"","family":"Fuchs","given":"Dietmar","non-dropping-particle":"","parse-names":false,"suffix":""},{"dropping-particle":"","family":"Otto","given":"Markus","non-dropping-particle":"","parse-names":false,"suffix":""},{"dropping-particle":"","family":"Brown","given":"David A","non-dropping-particle":"","parse-names":false,"suffix":""},{"dropping-particle":"","family":"Vincent","given":"Angela","non-dropping-particle":"","parse-names":false,"suffix":""},{"dropping-particle":"","family":"Najjar","given":"Souhel","non-dropping-particle":"","parse-names":false,"suffix":""},{"dropping-particle":"","family":"Bechter","given":"Karl","non-dropping-particle":"","parse-names":false,"suffix":""}],"container-title":"The lancet. Psychiatry","id":"ITEM-1","issue":"1","issued":{"date-parts":[["2020","1","1"]]},"page":"93-108","publisher":"Elsevier","title":"Autoimmune psychosis: an international consensus on an approach to the diagnosis and management of psychosis of suspected autoimmune origin.","type":"article-journal","volume":"7"},"uris":["http://www.mendeley.com/documents/?uuid=d898e6b0-7c3c-34b7-9016-c5e2f593a544"]}],"mendeley":{"formattedCitation":"(5)","plainTextFormattedCitation":"(5)","previouslyFormattedCitation":"(5)"},"properties":{"noteIndex":0},"schema":"https://github.com/citation-style-language/schema/raw/master/csl-citation.json"}</w:instrText>
      </w:r>
      <w:r w:rsidR="00F66554">
        <w:fldChar w:fldCharType="separate"/>
      </w:r>
      <w:r w:rsidR="008A0117" w:rsidRPr="008A0117">
        <w:rPr>
          <w:noProof/>
        </w:rPr>
        <w:t>(5)</w:t>
      </w:r>
      <w:r w:rsidR="00F66554">
        <w:fldChar w:fldCharType="end"/>
      </w:r>
      <w:r w:rsidR="00F66554">
        <w:t xml:space="preserve"> </w:t>
      </w:r>
      <w:r>
        <w:t xml:space="preserve">occurring in a post-COVID context. Beyond conventional CNS autoantibodies which are tested in routine practice, further research is needed to evaluate whether SARS-CoV2 infection-related psychosis is associated with the development of novel autoantibodies directed against CNS antigens.  </w:t>
      </w:r>
    </w:p>
    <w:p w14:paraId="05F0F8CC" w14:textId="77777777" w:rsidR="006924C6" w:rsidRDefault="006924C6" w:rsidP="00810F8A">
      <w:pPr>
        <w:tabs>
          <w:tab w:val="left" w:pos="1418"/>
        </w:tabs>
        <w:spacing w:line="360" w:lineRule="auto"/>
      </w:pPr>
    </w:p>
    <w:p w14:paraId="0885520D" w14:textId="00E88434" w:rsidR="006924C6" w:rsidRDefault="0040126E" w:rsidP="00810F8A">
      <w:pPr>
        <w:tabs>
          <w:tab w:val="left" w:pos="1418"/>
        </w:tabs>
        <w:spacing w:line="360" w:lineRule="auto"/>
        <w:jc w:val="both"/>
      </w:pPr>
      <w:r>
        <w:t>In some cases, the relevant mechanism remains unclear despite suggestive terminology. For example, ‘a</w:t>
      </w:r>
      <w:r w:rsidR="006924C6">
        <w:t xml:space="preserve">cute </w:t>
      </w:r>
      <w:proofErr w:type="spellStart"/>
      <w:r w:rsidR="006924C6">
        <w:t>parainfectious</w:t>
      </w:r>
      <w:proofErr w:type="spellEnd"/>
      <w:r w:rsidR="006924C6">
        <w:t xml:space="preserve"> encephalopathy</w:t>
      </w:r>
      <w:r>
        <w:t>’</w:t>
      </w:r>
      <w:r w:rsidR="006924C6">
        <w:t xml:space="preserve"> with psychosis has been described in a 55-year-old female with no prior psychiatric history 2-weeks following diagnosis of COVID-</w:t>
      </w:r>
      <w:r w:rsidR="00F66554">
        <w:t>19 and</w:t>
      </w:r>
      <w:r w:rsidR="006924C6">
        <w:t xml:space="preserve"> the onset of respiratory symptoms </w:t>
      </w:r>
      <w:r w:rsidR="00F66554">
        <w:fldChar w:fldCharType="begin" w:fldLock="1"/>
      </w:r>
      <w:r w:rsidR="006D2829">
        <w:instrText>ADDIN CSL_CITATION {"citationItems":[{"id":"ITEM-1","itemData":{"DOI":"10.1093/brain/awaa240","ISSN":"0006-8950","abstract":"&lt;p&gt;Preliminary clinical data indicate that severe acute respiratory syndrome coronavirus 2 (SARS-CoV-2) infection is associated with neurological and neuropsychiatric illness. Responding to this, a weekly virtual coronavirus disease 19 (COVID-19) neurology multi-disciplinary meeting was established at the National Hospital, Queen Square, in early March 2020 in order to discuss and begin to understand neurological presentations in patients with suspected COVID-19-related neurological disorders. Detailed clinical and paraclinical data were collected from cases where the diagnosis of COVID-19 was confirmed through RNA PCR, or where the diagnosis was probable/possible according to World Health Organization criteria. Of 43 patients, 29 were SARS-CoV-2 PCR positive and definite, eight probable and six possible. Five major categories emerged: (i) encephalopathies (n = 10) with delirium/psychosis and no distinct MRI or CSF abnormalities, and with 9/10 making a full or partial recovery with supportive care only; (ii) inflammatory CNS syndromes (n = 12) including encephalitis (n = 2, para- or post-infectious), acute disseminated encephalomyelitis (n = 9), with haemorrhage in five, necrosis in one, and myelitis in two, and isolated myelitis (n = 1). Of these, 10 were treated with corticosteroids, and three of these patients also received intravenous immunoglobulin; one made a full recovery, 10 of 12 made a partial recovery, and one patient died; (iii) ischaemic strokes (n = 8) associated with a pro-thrombotic state (four with pulmonary thromboembolism), one of whom died; (iv) peripheral neurological disorders (n = 8), seven with Guillain-Barré syndrome, one with brachial plexopathy, six of eight making a partial and ongoing recovery; and (v) five patients with miscellaneous central disorders who did not fit these categories. SARS-CoV-2 infection is associated with a wide spectrum of neurological syndromes affecting the whole neuraxis, including the cerebral vasculature and, in some cases, responding to immunotherapies. The high incidence of acute disseminated encephalomyelitis, particularly with haemorrhagic change, is striking. This complication was not related to the severity of the respiratory COVID-19 disease. Early recognition, investigation and management of COVID-19-related neurological disease is challenging. Further clinical, neuroradiological, biomarker and neuropathological studies are essential to determine the underlying pathobiological mechanisms, wh…","author":[{"dropping-particle":"","family":"Paterson","given":"Ross W","non-dropping-particle":"","parse-names":false,"suffix":""},{"dropping-particle":"","family":"Brown","given":"Rachel L","non-dropping-particle":"","parse-names":false,"suffix":""},{"dropping-particle":"","family":"Benjamin","given":"Laura","non-dropping-particle":"","parse-names":false,"suffix":""},{"dropping-particle":"","family":"Nortley","given":"Ross","non-dropping-particle":"","parse-names":false,"suffix":""},{"dropping-particle":"","family":"Wiethoff","given":"Sarah","non-dropping-particle":"","parse-names":false,"suffix":""},{"dropping-particle":"","family":"Bharucha","given":"Tehmina","non-dropping-particle":"","parse-names":false,"suffix":""},{"dropping-particle":"","family":"Jayaseelan","given":"Dipa L","non-dropping-particle":"","parse-names":false,"suffix":""},{"dropping-particle":"","family":"Kumar","given":"Guru","non-dropping-particle":"","parse-names":false,"suffix":""},{"dropping-particle":"","family":"Raftopoulos","given":"Rhian E","non-dropping-particle":"","parse-names":false,"suffix":""},{"dropping-particle":"","family":"Zambreanu","given":"Laura","non-dropping-particle":"","parse-names":false,"suffix":""},{"dropping-particle":"","family":"Vivekanandam","given":"Vinojini","non-dropping-particle":"","parse-names":false,"suffix":""},{"dropping-particle":"","family":"Khoo","given":"Anthony","non-dropping-particle":"","parse-names":false,"suffix":""},{"dropping-particle":"","family":"Geraldes","given":"Ruth","non-dropping-particle":"","parse-names":false,"suffix":""},{"dropping-particle":"","family":"Chinthapalli","given":"Krishna","non-dropping-particle":"","parse-names":false,"suffix":""},{"dropping-particle":"","family":"Boyd","given":"Elena","non-dropping-particle":"","parse-names":false,"suffix":""},{"dropping-particle":"","family":"Tuzlali","given":"Hatice","non-dropping-particle":"","parse-names":false,"suffix":""},{"dropping-particle":"","family":"Price","given":"Gary","non-dropping-particle":"","parse-names":false,"suffix":""},{"dropping-particle":"","family":"Christofi","given":"Gerry","non-dropping-particle":"","parse-names":false,"suffix":""},{"dropping-particle":"","family":"Morrow","given":"Jasper","non-dropping-particle":"","parse-names":false,"suffix":""},{"dropping-particle":"","family":"McNamara","given":"Patricia","non-dropping-particle":"","parse-names":false,"suffix":""},{"dropping-particle":"","family":"McLoughlin","given":"Benjamin","non-dropping-particle":"","parse-names":false,"suffix":""},{"dropping-particle":"","family":"Lim","given":"Soon Tjin","non-dropping-particle":"","parse-names":false,"suffix":""},{"dropping-particle":"","family":"Mehta","given":"Puja R","non-dropping-particle":"","parse-names":false,"suffix":""},{"dropping-particle":"","family":"Levee","given":"Viva","non-dropping-particle":"","parse-names":false,"suffix":""},{"dropping-particle":"","family":"Keddie","given":"Stephen","non-dropping-particle":"","parse-names":false,"suffix":""},{"dropping-particle":"","family":"Yong","given":"Wisdom","non-dropping-particle":"","parse-names":false,"suffix":""},{"dropping-particle":"","family":"Trip","given":"S Anand","non-dropping-particle":"","parse-names":false,"suffix":""},{"dropping-particle":"","family":"Foulkes","given":"Alexander J M","non-dropping-particle":"","parse-names":false,"suffix":""},{"dropping-particle":"","family":"Hotton","given":"Gary","non-dropping-particle":"","parse-names":false,"suffix":""},{"dropping-particle":"","family":"Miller","given":"Thomas D","non-dropping-particle":"","parse-names":false,"suffix":""},{"dropping-particle":"","family":"Everitt","given":"Alex D","non-dropping-particle":"","parse-names":false,"suffix":""},{"dropping-particle":"","family":"Carswell","given":"Christopher","non-dropping-particle":"","parse-names":false,"suffix":""},{"dropping-particle":"","family":"Davies","given":"Nicholas W S","non-dropping-particle":"","parse-names":false,"suffix":""},{"dropping-particle":"","family":"Yoong","given":"Michael","non-dropping-particle":"","parse-names":false,"suffix":""},{"dropping-particle":"","family":"Attwell","given":"David","non-dropping-particle":"","parse-names":false,"suffix":""},{"dropping-particle":"","family":"Sreedharan","given":"Jemeen","non-dropping-particle":"","parse-names":false,"suffix":""},{"dropping-particle":"","family":"Silber","given":"Eli","non-dropping-particle":"","parse-names":false,"suffix":""},{"dropping-particle":"","family":"Schott","given":"Jonathan M","non-dropping-particle":"","parse-names":false,"suffix":""},{"dropping-particle":"","family":"Chandratheva","given":"Arvind","non-dropping-particle":"","parse-names":false,"suffix":""},{"dropping-particle":"","family":"Perry","given":"Richard J","non-dropping-particle":"","parse-names":false,"suffix":""},{"dropping-particle":"","family":"Simister","given":"Robert","non-dropping-particle":"","parse-names":false,"suffix":""},{"dropping-particle":"","family":"Checkley","given":"Anna","non-dropping-particle":"","parse-names":false,"suffix":""},{"dropping-particle":"","family":"Longley","given":"Nicky","non-dropping-particle":"","parse-names":false,"suffix":""},{"dropping-particle":"","family":"Farmer","given":"Simon F","non-dropping-particle":"","parse-names":false,"suffix":""},{"dropping-particle":"","family":"Carletti","given":"Francesco","non-dropping-particle":"","parse-names":false,"suffix":""},{"dropping-particle":"","family":"Houlihan","given":"Catherine","non-dropping-particle":"","parse-names":false,"suffix":""},{"dropping-particle":"","family":"Thom","given":"Maria","non-dropping-particle":"","parse-names":false,"suffix":""},{"dropping-particle":"","family":"Lunn","given":"Michael P","non-dropping-particle":"","parse-names":false,"suffix":""},{"dropping-particle":"","family":"Spillane","given":"Jennifer","non-dropping-particle":"","parse-names":false,"suffix":""},{"dropping-particle":"","family":"Howard","given":"Robin","non-dropping-particle":"","parse-names":false,"suffix":""},{"dropping-particle":"","family":"Vincent","given":"Angela","non-dropping-particle":"","parse-names":false,"suffix":""},{"dropping-particle":"","family":"Werring","given":"David J","non-dropping-particle":"","parse-names":false,"suffix":""},{"dropping-particle":"","family":"Hoskote","given":"Chandrashekar","non-dropping-particle":"","parse-names":false,"suffix":""},{"dropping-particle":"","family":"Jäger","given":"Hans Rolf","non-dropping-particle":"","parse-names":false,"suffix":""},{"dropping-particle":"","family":"Manji","given":"Hadi","non-dropping-particle":"","parse-names":false,"suffix":""},{"dropping-particle":"","family":"Zandi","given":"Michael S","non-dropping-particle":"","parse-names":false,"suffix":""},{"dropping-particle":"","family":"Group","given":"the UCL Queen Square National Hospital for Neurology and Neurosurgery COVID-19 Study","non-dropping-particle":"","parse-names":false,"suffix":""}],"container-title":"Brain","id":"ITEM-1","issued":{"date-parts":[["2020","7","8"]]},"title":"The emerging spectrum of COVID-19 neurology: clinical, radiological and laboratory findings","type":"article-journal"},"uris":["http://www.mendeley.com/documents/?uuid=008fe68e-c5d3-3536-83b3-2311a5b159bf"]}],"mendeley":{"formattedCitation":"(58)","plainTextFormattedCitation":"(58)","previouslyFormattedCitation":"(58)"},"properties":{"noteIndex":0},"schema":"https://github.com/citation-style-language/schema/raw/master/csl-citation.json"}</w:instrText>
      </w:r>
      <w:r w:rsidR="00F66554">
        <w:fldChar w:fldCharType="separate"/>
      </w:r>
      <w:r w:rsidR="00456FB1" w:rsidRPr="00456FB1">
        <w:rPr>
          <w:noProof/>
        </w:rPr>
        <w:t>(58)</w:t>
      </w:r>
      <w:r w:rsidR="00F66554">
        <w:fldChar w:fldCharType="end"/>
      </w:r>
      <w:r w:rsidR="006924C6">
        <w:t xml:space="preserve">. She demonstrated odd ritualistic behaviour and delusional thinking, she also reported auditory hallucinations. Neuroimaging and CSF were normal, and the psychosis persisted well past an acute </w:t>
      </w:r>
      <w:proofErr w:type="spellStart"/>
      <w:r w:rsidR="006924C6">
        <w:t>confusional</w:t>
      </w:r>
      <w:proofErr w:type="spellEnd"/>
      <w:r w:rsidR="006924C6">
        <w:t xml:space="preserve"> states. After three weeks of treatment, including antipsychotics she settled. </w:t>
      </w:r>
    </w:p>
    <w:p w14:paraId="7DA96914" w14:textId="77777777" w:rsidR="006924C6" w:rsidRDefault="006924C6" w:rsidP="00810F8A">
      <w:pPr>
        <w:tabs>
          <w:tab w:val="left" w:pos="1418"/>
        </w:tabs>
        <w:spacing w:line="360" w:lineRule="auto"/>
      </w:pPr>
    </w:p>
    <w:p w14:paraId="65000C04" w14:textId="18A85E18" w:rsidR="00096707" w:rsidRDefault="006924C6" w:rsidP="00810F8A">
      <w:pPr>
        <w:tabs>
          <w:tab w:val="left" w:pos="1418"/>
        </w:tabs>
        <w:spacing w:line="360" w:lineRule="auto"/>
        <w:jc w:val="both"/>
      </w:pPr>
      <w:r>
        <w:t>One potentially relevant mechanism involves the so-called ‘cytokine storm’ observed in some patients with severe COVID-19 (as well as, intriguingly, H1N1 influenza) - although notably pro-inflammatory cytokine increases occur in milder cases also</w:t>
      </w:r>
      <w:r w:rsidR="00096707">
        <w:t xml:space="preserve"> </w:t>
      </w:r>
      <w:r w:rsidR="008A0117">
        <w:fldChar w:fldCharType="begin" w:fldLock="1"/>
      </w:r>
      <w:r w:rsidR="006D2829">
        <w:instrText>ADDIN CSL_CITATION {"citationItems":[{"id":"ITEM-1","itemData":{"DOI":"10.1093/cid/cit922","ISSN":"1537-6591","PMID":"24352349","abstract":"BACKGROUND The emergence of influenza A(H1N1) 2009 was met with increased reports of associated neurological manifestations. We aimed to describe neurological manifestations of influenza in adults and children in the United Kingdom that presented at this time. METHODS A 2-year surveillance study was undertaken through the British adult and pediatric neurological surveillance units from February 2011. Patients were included if they met clinical case definitions within 1 month of proven influenza infection. RESULTS Twenty-five cases were identified: 21 (84%) in children and 4 (16%) in adults. Six (29%) children had preexisting neurological disorders. Polymerase chain reaction of respiratory secretions identified influenza A in 21 (81%; 20 of which [95%] were H1N1) and influenza B in 4 (15%). Twelve children had encephalopathy (1 with movement disorder), 8 had encephalitis, and 1 had meningoencephalitis. Two adults had encephalopathy with movement disorder, 1 had encephalitis, and 1 had Guillain-Barré syndrome. Seven individuals (6 children) had specific acute encephalopathy syndromes (4 acute necrotizing encephalopathy, 1 acute infantile encephalopathy predominantly affecting the frontal lobes, 1 hemorrhagic shock and encephalopathy, 1 acute hemorrhagic leukoencephalopathy). Twenty (80%) required intensive care, 17 (68%) had poor outcome, and 4 (16%) died. CONCLUSIONS This surveillance study described a cohort of adults and children with neurological manifestations of influenza. The majority were due to H1N1. More children than adults were identified; many children had specific encephalopathy syndromes with poor outcomes. None had been vaccinated, although 8 (32%) had indications for this. A modified classification system is proposed based on our data and the increasing spectrum of recognized acute encephalopathy syndromes.","author":[{"dropping-particle":"","family":"Goenka","given":"Anu","non-dropping-particle":"","parse-names":false,"suffix":""},{"dropping-particle":"","family":"Michael","given":"Benedict D","non-dropping-particle":"","parse-names":false,"suffix":""},{"dropping-particle":"","family":"Ledger","given":"Elizabeth","non-dropping-particle":"","parse-names":false,"suffix":""},{"dropping-particle":"","family":"Hart","given":"Ian J","non-dropping-particle":"","parse-names":false,"suffix":""},{"dropping-particle":"","family":"Absoud","given":"Michael","non-dropping-particle":"","parse-names":false,"suffix":""},{"dropping-particle":"","family":"Chow","given":"Gabriel","non-dropping-particle":"","parse-names":false,"suffix":""},{"dropping-particle":"","family":"Lilleker","given":"James","non-dropping-particle":"","parse-names":false,"suffix":""},{"dropping-particle":"","family":"Lunn","given":"Michael","non-dropping-particle":"","parse-names":false,"suffix":""},{"dropping-particle":"","family":"McKee","given":"David","non-dropping-particle":"","parse-names":false,"suffix":""},{"dropping-particle":"","family":"Peake","given":"Deirdre","non-dropping-particle":"","parse-names":false,"suffix":""},{"dropping-particle":"","family":"Pysden","given":"Karen","non-dropping-particle":"","parse-names":false,"suffix":""},{"dropping-particle":"","family":"Roberts","given":"Mark","non-dropping-particle":"","parse-names":false,"suffix":""},{"dropping-particle":"","family":"Carrol","given":"Enitan D","non-dropping-particle":"","parse-names":false,"suffix":""},{"dropping-particle":"","family":"Lim","given":"Ming","non-dropping-particle":"","parse-names":false,"suffix":""},{"dropping-particle":"","family":"Avula","given":"Shivaram","non-dropping-particle":"","parse-names":false,"suffix":""},{"dropping-particle":"","family":"Solomon","given":"Tom","non-dropping-particle":"","parse-names":false,"suffix":""},{"dropping-particle":"","family":"Kneen","given":"Rachel","non-dropping-particle":"","parse-names":false,"suffix":""}],"container-title":"Clinical infectious diseases : an official publication of the Infectious Diseases Society of America","id":"ITEM-1","issue":"6","issued":{"date-parts":[["2014","3"]]},"page":"775-84","publisher":"Clin Infect Dis","title":"Neurological manifestations of influenza infection in children and adults: results of a National British Surveillance Study.","type":"article-journal","volume":"58"},"uris":["http://www.mendeley.com/documents/?uuid=2630a856-5410-3803-b709-b34567ad9d67"]}],"mendeley":{"formattedCitation":"(27)","plainTextFormattedCitation":"(27)","previouslyFormattedCitation":"(27)"},"properties":{"noteIndex":0},"schema":"https://github.com/citation-style-language/schema/raw/master/csl-citation.json"}</w:instrText>
      </w:r>
      <w:r w:rsidR="008A0117">
        <w:fldChar w:fldCharType="separate"/>
      </w:r>
      <w:r w:rsidR="00456FB1" w:rsidRPr="00456FB1">
        <w:rPr>
          <w:noProof/>
        </w:rPr>
        <w:t>(27)</w:t>
      </w:r>
      <w:r w:rsidR="008A0117">
        <w:fldChar w:fldCharType="end"/>
      </w:r>
      <w:r>
        <w:t xml:space="preserve">. There is substantial meta-analytical evidence for elevation of pro-inflammatory cytokines in cases of primary psychotic disorders, and indeed drugs targeting specific cytokines can cause psychosis </w:t>
      </w:r>
      <w:r w:rsidR="0067377B">
        <w:fldChar w:fldCharType="begin" w:fldLock="1"/>
      </w:r>
      <w:r w:rsidR="006D2829">
        <w:instrText>ADDIN CSL_CITATION {"citationItems":[{"id":"ITEM-1","itemData":{"DOI":"10.1093/schbul/sby160","ISSN":"0586-7614","abstract":"&lt;p&gt;Immune parameters are elevated in psychosis, but it is unclear whether alterations are homogenous across patients or heterogeneity exists, consistent with the hypothesis that immune alterations are specific to a subgroup of patients. To address this, we examine whether antipsychotic-naïve first-episode psychosis patients exhibit greater variability in blood cytokines, C-reactive protein, and white cell counts compared with controls, and if group mean differences persist after adjusting for skewed data and potential confounds. Databases were searched for studies reporting levels of peripheral immune parameters. Means and variances were extracted and analyzed using multivariate meta-analysis of mean and variability of differences. Outcomes were (1) variability in patients relative to controls, indexed by variability ratio (VR) and coefficient of variation ratio (CVR); (2) mean differences indexed by Hedges g; (3) Modal distribution of raw immune parameter data using Hartigan’s unimodality dip test. Thirty-five studies reporting on 1263 patients and 1470 controls were included. Variability of interleukin-6 (IL6) (VR = 0.19), tumor necrosis factor-α (TNFα) (VR = 0.36), interleukin-1β (VR = 0.35), interleukin-4 (VR = 0.55), and interleukin-8 (VR = 0.28) was reduced in patients. Results persisted for IL6 and IL8 after mean-scaling. Ninety-four percent and one hundred percent of raw data were unimodally distributed in psychosis and controls, respectively. Mean levels of IL6 (g = 0.62), TNFα (g = 0.56), interferon-γ (IFNγ) (g = 0.32), transforming growth factor-β (g = 0.53), and interleukin-17 (IL17) (g = 0.48) were elevated in psychosis. Sensitivity analyses indicated this is unlikely explained by confounders for IL6, IFNγ, and IL17. These findings show elevated cytokines in psychosis after accounting for confounds, and that the hypothesis of an immune subgroup is not supported by the variability or modal distribution.&lt;/p&gt;","author":[{"dropping-particle":"","family":"Pillinger","given":"Toby","non-dropping-particle":"","parse-names":false,"suffix":""},{"dropping-particle":"","family":"Osimo","given":"Emanuele F","non-dropping-particle":"","parse-names":false,"suffix":""},{"dropping-particle":"","family":"Brugger","given":"Stefan","non-dropping-particle":"","parse-names":false,"suffix":""},{"dropping-particle":"","family":"Mondelli","given":"Valeria","non-dropping-particle":"","parse-names":false,"suffix":""},{"dropping-particle":"","family":"McCutcheon","given":"Robert A","non-dropping-particle":"","parse-names":false,"suffix":""},{"dropping-particle":"","family":"Howes","given":"Oliver D","non-dropping-particle":"","parse-names":false,"suffix":""}],"container-title":"Schizophrenia Bulletin","id":"ITEM-1","issue":"5","issued":{"date-parts":[["2019","9","11"]]},"page":"1120-1133","publisher":"Oxford Academic","title":"A Meta-analysis of Immune Parameters, Variability, and Assessment of Modal Distribution in Psychosis and Test of the Immune Subgroup Hypothesis","type":"article-journal","volume":"45"},"uris":["http://www.mendeley.com/documents/?uuid=f39e1c7b-9975-3a23-8107-dad27405cec8"]},{"id":"ITEM-2","itemData":{"DOI":"10.1038/mp.2016.3","ISSN":"1359-4184","abstract":"Schizophrenia, bipolar disorder and major depressive disorder (MDD) have all been associated with aberrant blood cytokine levels; however, neither the pattern of cytokine alterations nor the impact of clinical status have been compared across disorders. We performed a meta-analysis of blood cytokines in acutely and chronically ill patients with these major psychiatric disorders. Articles were identified by searching the PubMed, PsycInfo and Web of Science, and the reference lists of these studies. Sixty-eight studies met the inclusion criteria (40 schizophrenia, 10 bipolar disorder and 18 MDD) for acutely ill patients. Forty-six studies met the inclusion criteria (18 schizophrenia, 16 bipolar disorder and 12 MDD) for chronically ill patients. Levels of two cytokines (interleukin-6 (IL-6), tumor necrosis factor-α (TNF-α)), one soluble cytokine receptor (sIL-2R), and one cytokine receptor antagonist (IL-1RA) were significantly increased in acutely ill patients with schizophrenia, bipolar mania and MDD compared with controls (P&lt;0.01). Following treatment of the acute illness, IL-6 levels significantly decreased in both schizophrenia and MDD (P&lt;0.01); sIL-2R levels increased in schizophrenia; and IL-1RA levels in bipolar mania decreased. In chronically ill patients, the levels of IL-6 were significantly increased in schizophrenia, euthymic (but not depressed) bipolar disorder and MDD compared with controls (P&lt;0.01). The levels of IL-1β and sIL-2R were significantly increased in both chronic schizophrenia and euthymic bipolar disorder. Overall, there were similarities in the pattern of cytokine alterations in schizophrenia, bipolar disorder and MDD during acute and chronic phases of illness, raising the possibility of common underlying pathways for immune dysfunction. Effects of treatment on cytokines were more robust for schizophrenia and MDD, but were more frequently studied than for acute mania. These findings have important implications for our understanding of the pathophysiology and treatment of major psychiatric disorders.","author":[{"dropping-particle":"","family":"Goldsmith","given":"D R","non-dropping-particle":"","parse-names":false,"suffix":""},{"dropping-particle":"","family":"Rapaport","given":"M H","non-dropping-particle":"","parse-names":false,"suffix":""},{"dropping-particle":"","family":"Miller","given":"B J","non-dropping-particle":"","parse-names":false,"suffix":""}],"container-title":"Molecular Psychiatry","id":"ITEM-2","issue":"12","issued":{"date-parts":[["2016","12","23"]]},"page":"1696-1709","publisher":"Nature Publishing Group","title":"A meta-analysis of blood cytokine network alterations in psychiatric patients: comparisons between schizophrenia, bipolar disorder and depression","type":"article-journal","volume":"21"},"uris":["http://www.mendeley.com/documents/?uuid=e8d5f8f0-d8e0-31fd-8651-b20809d071e5"]},{"id":"ITEM-3","itemData":{"DOI":"10.1016/j.biopsych.2011.04.013","ISSN":"1873-2402","PMID":"21641581","abstract":"BACKGROUND Schizophrenia is associated with immune system dysfunction, including aberrant cytokine levels. We performed a meta-analysis of these associations, considering effects of clinical status and antipsychotic treatment following an acute illness exacerbation. METHODS We identified articles by searching PubMed, PsychInfo, and Institute for Scientific Information and the reference lists of identified studies. RESULTS Forty studies met the inclusion criteria. Effect sizes were similar for studies of acutely relapsed inpatients (AR) and first-episode psychosis (FEP). Interleukin (IL)-1β, IL-6, and transforming growth factor-β (TGF-β) appeared to be state markers, as they were increased in AR and FEP (p &lt; .001 for each) and normalized with antipsychotic treatment (p &lt; .001, p = .008, and p = .005, respectively). In contrast, IL-12, interferon-γ (IFN-γ), tumor necrosis factor-α (TNF-α), and soluble IL-2 receptor (sIL-2R) appeared to be trait markers, as levels remained elevated in acute exacerbations and following antipsychotic treatment. There was no difference in IL-6 levels between stable medicated outpatients and control subjects (p = .69). In the cerebrospinal fluid, IL-1β was significantly decreased in schizophrenia versus controls (p = .01). CONCLUSIONS Similar effect sizes in AR and FEP suggest that the association between cytokine abnormalities and acute exacerbations of schizophrenia is independent of antipsychotic medications. While some cytokines (IL-1β, IL-6, and TGF-β) may be state markers for acute exacerbations, others (IL-12, IFN-γ, TNF-α, and sIL-2R) may be trait markers. Although these results could provide the basis for future hypothesis testing, most studies did not control for potential confounding factors such as body mass index and smoking.","author":[{"dropping-particle":"","family":"Miller","given":"Brian J","non-dropping-particle":"","parse-names":false,"suffix":""},{"dropping-particle":"","family":"Buckley","given":"Peter","non-dropping-particle":"","parse-names":false,"suffix":""},{"dropping-particle":"","family":"Seabolt","given":"Wesley","non-dropping-particle":"","parse-names":false,"suffix":""},{"dropping-particle":"","family":"Mellor","given":"Andrew","non-dropping-particle":"","parse-names":false,"suffix":""},{"dropping-particle":"","family":"Kirkpatrick","given":"Brian","non-dropping-particle":"","parse-names":false,"suffix":""}],"container-title":"Biological psychiatry","id":"ITEM-3","issue":"7","issued":{"date-parts":[["2011","10","1"]]},"page":"663-71","publisher":"NIH Public Access","title":"Meta-analysis of cytokine alterations in schizophrenia: clinical status and antipsychotic effects.","type":"article-journal","volume":"70"},"uris":["http://www.mendeley.com/documents/?uuid=e116fdb5-f0c7-3689-b3a6-e4349a135b94"]},{"id":"ITEM-4","itemData":{"DOI":"10.1016/j.bbi.2019.06.002","ISSN":"1090-2139","PMID":"31170448","abstract":"Immunotherapy is a \"hot\" area in schizophrenia research. Monoclonal antibodies (mAbs) target specific immune molecules, and therefore offer an unparalleled opportunity to directly test the hypothesis that immune dysfunction plays a causal role in psychopathology in schizophrenia. Cytokine-based immunotherapy for other disorders has been associated with a range of neuropsychiatric adverse effects, including psychosis. The purpose of the present study was to investigate the prevalence of spontaneously-reported adverse drug reactions of psychotic symptoms for mAbs, and to calculate odds of psychosis for individual mAbs, compared to bevacizumab, which does not directly target the immune system. We searched the publicly available VigiBase, a World Health Organization global individual case safety report database from inception through February 2019 for which a mAb was the suspected agent of an adverse drug reaction (ADR). We investigated 43 different mAbs, comprising 1,298,185 case reports and 2025 psychosis ADRs. For individual mAbs, the prevalence of psychosis ADRs ranged from 0.1 to 0.4%. Seven mAbs were associated with a significantly increased odds of psychosis (OR = 1.42-2.22), including two agents that target CD25. Eight mAbs were associated with a significantly decreased odds of psychosis (OR = 0.28-0.75), including 4 anti-TNF-α agents. Our results suggest that psychosis is a relatively rare adverse effect of mAb treatment, but risks vary by specific agents. Findings indicate that modulating the immune system may sometimes lead to the development of psychosis. Ongoing clinical trials of adjunctive mAb immunotherapy in schizophrenia will provide valuable insights into the role of the immune system in psychosis.","author":[{"dropping-particle":"","family":"Essali","given":"Norah","non-dropping-particle":"","parse-names":false,"suffix":""},{"dropping-particle":"","family":"Goldsmith","given":"David R","non-dropping-particle":"","parse-names":false,"suffix":""},{"dropping-particle":"","family":"Carbone","given":"Laura","non-dropping-particle":"","parse-names":false,"suffix":""},{"dropping-particle":"","family":"Miller","given":"Brian J","non-dropping-particle":"","parse-names":false,"suffix":""}],"container-title":"Brain, behavior, and immunity","id":"ITEM-4","issued":{"date-parts":[["2019"]]},"page":"646-649","publisher":"Brain Behav Immun","title":"Psychosis as an adverse effect of monoclonal antibody immunotherapy.","type":"article-journal","volume":"81"},"uris":["http://www.mendeley.com/documents/?uuid=55e8b387-98f3-3ef6-9d21-85a6ba47873b"]}],"mendeley":{"formattedCitation":"(81–84)","plainTextFormattedCitation":"(81–84)","previouslyFormattedCitation":"(81–84)"},"properties":{"noteIndex":0},"schema":"https://github.com/citation-style-language/schema/raw/master/csl-citation.json"}</w:instrText>
      </w:r>
      <w:r w:rsidR="0067377B">
        <w:fldChar w:fldCharType="separate"/>
      </w:r>
      <w:r w:rsidR="00456FB1" w:rsidRPr="00456FB1">
        <w:rPr>
          <w:noProof/>
        </w:rPr>
        <w:t>(81–84)</w:t>
      </w:r>
      <w:r w:rsidR="0067377B">
        <w:fldChar w:fldCharType="end"/>
      </w:r>
      <w:r w:rsidR="008A0117">
        <w:t xml:space="preserve">. In </w:t>
      </w:r>
      <w:r>
        <w:t xml:space="preserve">one case of psychosis following resolution of a relatively mild COVID-19 pneumonia in a </w:t>
      </w:r>
      <w:r w:rsidR="00F66554">
        <w:t>55-year-old</w:t>
      </w:r>
      <w:r>
        <w:t xml:space="preserve"> woman, there was evidence of increased peripheral TNF-alpha, although IL-6, which has also been associated with psychosis risk, was normal </w:t>
      </w:r>
      <w:r w:rsidR="0067377B">
        <w:fldChar w:fldCharType="begin" w:fldLock="1"/>
      </w:r>
      <w:r w:rsidR="006D2829">
        <w:instrText>ADDIN CSL_CITATION {"citationItems":[{"id":"ITEM-1","itemData":{"DOI":"10.1192/bjo.2020.76","ISSN":"2056-4724","PMID":"32696735","abstract":"To date, there have been no detailed reports of patients developing persistent psychotic symptoms following Coronavirus disease 2019 (COVID-19) infection. There have been reports of patients developing transient delirium (with and without hypoxia) after COVID-19 infection as well as other neurological manifestations. We report on a female patient who, post-COVID-19 infection, developed an initial delirium followed by persistent and florid psychotic symptoms consisting of persecutory delusion, complex visual and auditory hallucinations and Capgras phenomenon in the absence of hypoxia but elevated tumour necrosis factor (TNF)-α. The psychotic symptoms persisted for about 40 days. Her magnetic resonance imaging brain scan, electroencephalogram, cerebrospinal fluid examination and extensive autoimmune panel did not show any abnormalities. The cause of the psychotic symptoms in this patient were not ascertained but we propose either an inflammatory state, characterised by the patient's elevated TNF-alpha levels as a possible contributing mechanism for her psychosis in line with the proinflammatory changes observed in some cases of psychosis. Or, an alternative, but unproven, hypothesis is one of an antibody-mediated encephalitic event induced by viral infection.","author":[{"dropping-particle":"","family":"Lim","given":"Soon Tjin","non-dropping-particle":"","parse-names":false,"suffix":""},{"dropping-particle":"","family":"Janaway","given":"Benjamin","non-dropping-particle":"","parse-names":false,"suffix":""},{"dropping-particle":"","family":"Costello","given":"Harry","non-dropping-particle":"","parse-names":false,"suffix":""},{"dropping-particle":"","family":"Trip","given":"Anand","non-dropping-particle":"","parse-names":false,"suffix":""},{"dropping-particle":"","family":"Price","given":"Gary","non-dropping-particle":"","parse-names":false,"suffix":""}],"container-title":"BJPsych open","id":"ITEM-1","issue":"5","issued":{"date-parts":[["2020","7","22"]]},"page":"e105","publisher":"Cambridge University Press","title":"Persistent psychotic symptoms following COVID-19 infection.","type":"article-journal","volume":"6"},"uris":["http://www.mendeley.com/documents/?uuid=78a07a15-d852-3c96-a75b-f352000c0513"]}],"mendeley":{"formattedCitation":"(85)","plainTextFormattedCitation":"(85)","previouslyFormattedCitation":"(85)"},"properties":{"noteIndex":0},"schema":"https://github.com/citation-style-language/schema/raw/master/csl-citation.json"}</w:instrText>
      </w:r>
      <w:r w:rsidR="0067377B">
        <w:fldChar w:fldCharType="separate"/>
      </w:r>
      <w:r w:rsidR="00456FB1" w:rsidRPr="00456FB1">
        <w:rPr>
          <w:noProof/>
        </w:rPr>
        <w:t>(85)</w:t>
      </w:r>
      <w:r w:rsidR="0067377B">
        <w:fldChar w:fldCharType="end"/>
      </w:r>
      <w:r w:rsidR="0067377B">
        <w:t>.</w:t>
      </w:r>
      <w:r>
        <w:t xml:space="preserve"> CSF cytokines were not measured, but this may represent an interesting future strategy in cases of psychosis putatively associated with COVID-19.</w:t>
      </w:r>
    </w:p>
    <w:p w14:paraId="4EDE6134" w14:textId="77777777" w:rsidR="006924C6" w:rsidRDefault="006924C6" w:rsidP="00810F8A">
      <w:pPr>
        <w:tabs>
          <w:tab w:val="left" w:pos="1418"/>
        </w:tabs>
        <w:spacing w:line="360" w:lineRule="auto"/>
      </w:pPr>
    </w:p>
    <w:p w14:paraId="7CA1C44F" w14:textId="4129619F" w:rsidR="006924C6" w:rsidRPr="00810F8A" w:rsidRDefault="006924C6" w:rsidP="00792FEE">
      <w:pPr>
        <w:tabs>
          <w:tab w:val="left" w:pos="1418"/>
        </w:tabs>
        <w:spacing w:line="360" w:lineRule="auto"/>
        <w:outlineLvl w:val="0"/>
        <w:rPr>
          <w:b/>
          <w:bCs/>
        </w:rPr>
      </w:pPr>
      <w:r w:rsidRPr="00F66554">
        <w:rPr>
          <w:b/>
          <w:bCs/>
        </w:rPr>
        <w:t>Neurodevelopmental implications of in utero exposure</w:t>
      </w:r>
    </w:p>
    <w:p w14:paraId="64F4F5EB" w14:textId="2DE4D3B9" w:rsidR="006924C6" w:rsidRDefault="006924C6" w:rsidP="00810F8A">
      <w:pPr>
        <w:tabs>
          <w:tab w:val="left" w:pos="1418"/>
        </w:tabs>
        <w:spacing w:line="360" w:lineRule="auto"/>
        <w:jc w:val="both"/>
      </w:pPr>
      <w:r>
        <w:t xml:space="preserve">One area of psychosis research which may offer a precedent for the longitudinal impact of COVID-19 is the association between in utero events and offspring neurodevelopment. Schizophrenia is rooted in neurodevelopmental origins </w:t>
      </w:r>
      <w:r w:rsidR="00F66554">
        <w:fldChar w:fldCharType="begin" w:fldLock="1"/>
      </w:r>
      <w:r w:rsidR="006D2829">
        <w:instrText>ADDIN CSL_CITATION {"citationItems":[{"id":"ITEM-1","itemData":{"DOI":"10.1192/bjp.bp.110.084384","ISSN":"1472-1465","PMID":"21357874","abstract":"The neurodevelopmental hypothesis of schizophrenia provided a valuable framework that allowed a condition that usually presents with frank disorder in adolescence or early adulthood to be understood at least in part as a consequence of events occurring early in development. However, the implications of the neurodevelopmental hypothesis for nosological conceptions of the disorder can only now be fully appreciated. Recent research indicates genetic overlap between schizophrenia and syndromes in which psychopathology is manifest in childhood and that are often grouped together as 'neurodevelopmental disorders' such as autism-spectrum disorders, intellectual disability and attention-deficit hyperactivity disorder. These findings challenge the aetiological basis of current diagnostic categories and, together with evidence for frequent comorbidity, suggest that we should view the functional psychoses as members of a group of related and overlapping syndromes that result in part from a combination of genetic and environmental effects on brain development and that are associated with specific and general impairments of cognitive function. This has important implications for future research and for the configuration of psychiatric services.","author":[{"dropping-particle":"","family":"Owen","given":"Michael J","non-dropping-particle":"","parse-names":false,"suffix":""},{"dropping-particle":"","family":"O'Donovan","given":"Michael C","non-dropping-particle":"","parse-names":false,"suffix":""},{"dropping-particle":"","family":"Thapar","given":"Anita","non-dropping-particle":"","parse-names":false,"suffix":""},{"dropping-particle":"","family":"Craddock","given":"Nicholas","non-dropping-particle":"","parse-names":false,"suffix":""}],"container-title":"The British journal of psychiatry : the journal of mental science","id":"ITEM-1","issue":"3","issued":{"date-parts":[["2011","3"]]},"page":"173-5","publisher":"Br J Psychiatry","title":"Neurodevelopmental hypothesis of schizophrenia.","type":"article-journal","volume":"198"},"uris":["http://www.mendeley.com/documents/?uuid=30bfde78-cd11-3d2c-a54b-2bfddab3c504"]}],"mendeley":{"formattedCitation":"(86)","plainTextFormattedCitation":"(86)","previouslyFormattedCitation":"(86)"},"properties":{"noteIndex":0},"schema":"https://github.com/citation-style-language/schema/raw/master/csl-citation.json"}</w:instrText>
      </w:r>
      <w:r w:rsidR="00F66554">
        <w:fldChar w:fldCharType="separate"/>
      </w:r>
      <w:r w:rsidR="00456FB1" w:rsidRPr="00456FB1">
        <w:rPr>
          <w:noProof/>
        </w:rPr>
        <w:t>(86)</w:t>
      </w:r>
      <w:r w:rsidR="00F66554">
        <w:fldChar w:fldCharType="end"/>
      </w:r>
      <w:r>
        <w:t xml:space="preserve">, with the disorder sharing broad </w:t>
      </w:r>
      <w:r>
        <w:lastRenderedPageBreak/>
        <w:t xml:space="preserve">genetic underpinnings with classical neurodevelopmental disorders such as autism spectrum disorder and developmental delay </w:t>
      </w:r>
      <w:r w:rsidR="00F66554">
        <w:fldChar w:fldCharType="begin" w:fldLock="1"/>
      </w:r>
      <w:r w:rsidR="006D2829">
        <w:instrText>ADDIN CSL_CITATION {"citationItems":[{"id":"ITEM-1","itemData":{"DOI":"10.1093/hmg/ddv253","ISSN":"0964-6906","author":[{"dropping-particle":"","family":"Kirov","given":"George","non-dropping-particle":"","parse-names":false,"suffix":""}],"container-title":"Human Molecular Genetics","id":"ITEM-1","issue":"R1","issued":{"date-parts":[["2015","10","15"]]},"page":"R45-R49","publisher":"Oxford Academic","title":"CNVs in neuropsychiatric disorders","type":"article-journal","volume":"24"},"uris":["http://www.mendeley.com/documents/?uuid=398ac0b3-c396-3c11-b498-94c9fe933091"]}],"mendeley":{"formattedCitation":"(87)","plainTextFormattedCitation":"(87)","previouslyFormattedCitation":"(87)"},"properties":{"noteIndex":0},"schema":"https://github.com/citation-style-language/schema/raw/master/csl-citation.json"}</w:instrText>
      </w:r>
      <w:r w:rsidR="00F66554">
        <w:fldChar w:fldCharType="separate"/>
      </w:r>
      <w:r w:rsidR="00456FB1" w:rsidRPr="00456FB1">
        <w:rPr>
          <w:noProof/>
        </w:rPr>
        <w:t>(87)</w:t>
      </w:r>
      <w:r w:rsidR="00F66554">
        <w:fldChar w:fldCharType="end"/>
      </w:r>
      <w:r>
        <w:t xml:space="preserve">; it also develops more commonly in offspring born to mothers who have experienced stressors in utero. Reported stressors which have been associated with enriched offspring rates of the disorder include recent bereavement or family illness </w:t>
      </w:r>
      <w:r w:rsidR="00F66554">
        <w:fldChar w:fldCharType="begin" w:fldLock="1"/>
      </w:r>
      <w:r w:rsidR="006D2829">
        <w:instrText>ADDIN CSL_CITATION {"citationItems":[{"id":"ITEM-1","itemData":{"DOI":"10.1001/ARCHGENPSYCHIATRY.2007.20","ISSN":"0003-990X","abstract":"&lt;h3&gt;Context&lt;/h3&gt;&lt;p&gt;Most societies believe that a mother's psychological state can influence her unborn baby. Severe adverse life events during pregnancy have been consistently associated with an elevated risk of low birth weight and prematurity. Such events during the first trimester have also been associated with risk of congenital malformations.&lt;/p&gt;&lt;h3&gt;Objective&lt;/h3&gt;&lt;p&gt;To assess the effect in offspring of antenatal maternal exposure to an objective measure of stress on risk of adverse neurodevelopment, specifically schizophrenia. We hypothesized that the strongest relationship would be to maternal exposures during the first trimester.&lt;/p&gt;&lt;h3&gt;Design&lt;/h3&gt;&lt;p&gt;Population-based study.&lt;/p&gt;&lt;h3&gt;Setting&lt;/h3&gt;&lt;p&gt;Denmark.&lt;/p&gt;&lt;h3&gt;Participants&lt;/h3&gt;&lt;p&gt;In a cohort of 1.38 million Danish births from 1973 to 1995, mothers were considered exposed if 1 (or more) of their close relatives died or was diagnosed with cancer, acute myocardial infarction, or stroke syndrome up to 6 months before conception or during pregnancy. Offspring were followed up from their 10th birthday until their death, migration, onset of schizophrenia, or June 30, 2005; admissions were identified by linkage to the Central Psychiatric Register.&lt;/p&gt;&lt;h3&gt;Main Outcome Measure&lt;/h3&gt;&lt;p&gt;Schizophrenia.&lt;/p&gt;&lt;h3&gt;Results&lt;/h3&gt;&lt;p&gt;The risk of schizophrenia and related disorders was raised in offspring whose mothers were exposed to death of a relative during the first trimester (adjusted relative risk, 1.67 [95% confidence interval, 1.02-2.73]). Death of a relative during other trimesters or up to 6 months before pregnancy were not linked with a higher risk of schizophrenia.&lt;/p&gt;&lt;h3&gt;Conclusions&lt;/h3&gt;&lt;p&gt;Our population-based study suggests that severe stress to a mother during the first trimester may alter the risk of schizophrenia in offspring. This finding is consistent with ecological evidence from whole populations exposed to severe stressors and suggests that environment may influence neurodevelopment at the feto-placental-maternal interface.&lt;/p&gt;","author":[{"dropping-particle":"","family":"Khashan","given":"Ali S.","non-dropping-particle":"","parse-names":false,"suffix":""},{"dropping-particle":"","family":"Abel","given":"Kathryn M.","non-dropping-particle":"","parse-names":false,"suffix":""},{"dropping-particle":"","family":"McNamee","given":"Roseanne","non-dropping-particle":"","parse-names":false,"suffix":""},{"dropping-particle":"","family":"Pedersen","given":"Marianne G.","non-dropping-particle":"","parse-names":false,"suffix":""},{"dropping-particle":"","family":"Webb","given":"Roger T.","non-dropping-particle":"","parse-names":false,"suffix":""},{"dropping-particle":"","family":"Baker","given":"Philip N.","non-dropping-particle":"","parse-names":false,"suffix":""},{"dropping-particle":"","family":"Kenny","given":"Louise C.","non-dropping-particle":"","parse-names":false,"suffix":""},{"dropping-particle":"","family":"Mortensen","given":"Preben Bo","non-dropping-particle":"","parse-names":false,"suffix":""}],"container-title":"Archives of General Psychiatry","id":"ITEM-1","issue":"2","issued":{"date-parts":[["2008","2","1"]]},"page":"146-152","publisher":"American Medical Association","title":"Higher Risk of Offspring Schizophrenia Following Antenatal Maternal Exposure to Severe Adverse Life Events","type":"article-journal","volume":"65"},"uris":["http://www.mendeley.com/documents/?uuid=6807fdca-943e-3dc9-9718-1fd7a0f532aa"]}],"mendeley":{"formattedCitation":"(88)","plainTextFormattedCitation":"(88)","previouslyFormattedCitation":"(88)"},"properties":{"noteIndex":0},"schema":"https://github.com/citation-style-language/schema/raw/master/csl-citation.json"}</w:instrText>
      </w:r>
      <w:r w:rsidR="00F66554">
        <w:fldChar w:fldCharType="separate"/>
      </w:r>
      <w:r w:rsidR="00456FB1" w:rsidRPr="00456FB1">
        <w:rPr>
          <w:noProof/>
        </w:rPr>
        <w:t>(88)</w:t>
      </w:r>
      <w:r w:rsidR="00F66554">
        <w:fldChar w:fldCharType="end"/>
      </w:r>
      <w:r>
        <w:t xml:space="preserve">, and maternal infection </w:t>
      </w:r>
      <w:r w:rsidR="00F66554">
        <w:fldChar w:fldCharType="begin" w:fldLock="1"/>
      </w:r>
      <w:r w:rsidR="006D2829">
        <w:instrText>ADDIN CSL_CITATION {"citationItems":[{"id":"ITEM-1","itemData":{"DOI":"10.1002/dneu.22024","ISSN":"1932-846X","PMID":"22488761","abstract":"In this review, we provide a synopsis of work on the epidemiologic evidence for prenatal infection in the etiology of schizophrenia and autism. In birth cohort studies conducted by our group and others, in utero exposure to infectious agents, prospectively obtained after biomarker assays of archived maternal sera and by obstetric records was related to an increased risk of schizophrenia. Thus far, it has been demonstrated that prenatal exposure to influenza, increased toxoplasma antibody, genital-reproductive infections, rubella, and other pathogens are associated with schizophrenia. Anomalies of the immune system, including enhanced maternal cytokine levels, are also related to schizophrenia. Some evidence also suggests that maternal infection and immune dysfunction may be associated with autism. Although replication is required, these findings suggest that public health interventions targeting infectious exposures have the potential for preventing cases of schizophrenia and autism. Moreover, this work has stimulated translational research on the neurobiological and genetic determinants of these conditions.","author":[{"dropping-particle":"","family":"Brown","given":"Alan S","non-dropping-particle":"","parse-names":false,"suffix":""}],"container-title":"Developmental neurobiology","id":"ITEM-1","issue":"10","issued":{"date-parts":[["2012","10"]]},"page":"1272-6","publisher":"NIH Public Access","title":"Epidemiologic studies of exposure to prenatal infection and risk of schizophrenia and autism.","type":"article-journal","volume":"72"},"uris":["http://www.mendeley.com/documents/?uuid=bdbb863c-51ba-3223-9e4f-b474cad086f6"]}],"mendeley":{"formattedCitation":"(89)","plainTextFormattedCitation":"(89)","previouslyFormattedCitation":"(89)"},"properties":{"noteIndex":0},"schema":"https://github.com/citation-style-language/schema/raw/master/csl-citation.json"}</w:instrText>
      </w:r>
      <w:r w:rsidR="00F66554">
        <w:fldChar w:fldCharType="separate"/>
      </w:r>
      <w:r w:rsidR="00456FB1" w:rsidRPr="00456FB1">
        <w:rPr>
          <w:noProof/>
        </w:rPr>
        <w:t>(89)</w:t>
      </w:r>
      <w:r w:rsidR="00F66554">
        <w:fldChar w:fldCharType="end"/>
      </w:r>
      <w:r>
        <w:t xml:space="preserve">. </w:t>
      </w:r>
    </w:p>
    <w:p w14:paraId="248B35E1" w14:textId="77777777" w:rsidR="006924C6" w:rsidRDefault="006924C6" w:rsidP="00810F8A">
      <w:pPr>
        <w:tabs>
          <w:tab w:val="left" w:pos="1418"/>
        </w:tabs>
        <w:spacing w:line="360" w:lineRule="auto"/>
      </w:pPr>
    </w:p>
    <w:p w14:paraId="0B9EB5BC" w14:textId="07E7C880" w:rsidR="006924C6" w:rsidRDefault="006924C6" w:rsidP="00810F8A">
      <w:pPr>
        <w:tabs>
          <w:tab w:val="left" w:pos="1418"/>
        </w:tabs>
        <w:spacing w:line="360" w:lineRule="auto"/>
        <w:jc w:val="both"/>
      </w:pPr>
      <w:r>
        <w:t xml:space="preserve">Several cross-sectional studies have reported on obstetric cohorts of expectant mothers, both with </w:t>
      </w:r>
      <w:r w:rsidR="00F66554">
        <w:fldChar w:fldCharType="begin" w:fldLock="1"/>
      </w:r>
      <w:r w:rsidR="006D2829">
        <w:instrText>ADDIN CSL_CITATION {"citationItems":[{"id":"ITEM-1","itemData":{"DOI":"10.1016/j.ejogrb.2020.07.037","ISSN":"1872-7654","PMID":"32747133","author":[{"dropping-particle":"","family":"Kotabagi","given":"P","non-dropping-particle":"","parse-names":false,"suffix":""},{"dropping-particle":"","family":"Nauta","given":"M","non-dropping-particle":"","parse-names":false,"suffix":""},{"dropping-particle":"","family":"Fortune","given":"L","non-dropping-particle":"","parse-names":false,"suffix":""},{"dropping-particle":"","family":"Yoong","given":"W","non-dropping-particle":"","parse-names":false,"suffix":""}],"container-title":"European journal of obstetrics, gynecology, and reproductive biology","id":"ITEM-1","issued":{"date-parts":[["2020","9","1"]]},"page":"615-616","publisher":"Elsevier","title":"COVID-19 positive mothers are not more anxious or depressed than non COVID pregnant women during the pandemic: A pilot case-control comparison.","type":"article-journal","volume":"252"},"uris":["http://www.mendeley.com/documents/?uuid=6a1e95ea-4c12-3bea-9d26-46bf32e581d9"]}],"mendeley":{"formattedCitation":"(90)","plainTextFormattedCitation":"(90)","previouslyFormattedCitation":"(90)"},"properties":{"noteIndex":0},"schema":"https://github.com/citation-style-language/schema/raw/master/csl-citation.json"}</w:instrText>
      </w:r>
      <w:r w:rsidR="00F66554">
        <w:fldChar w:fldCharType="separate"/>
      </w:r>
      <w:r w:rsidR="00456FB1" w:rsidRPr="00456FB1">
        <w:rPr>
          <w:noProof/>
        </w:rPr>
        <w:t>(90)</w:t>
      </w:r>
      <w:r w:rsidR="00F66554">
        <w:fldChar w:fldCharType="end"/>
      </w:r>
      <w:r>
        <w:t xml:space="preserve"> and without </w:t>
      </w:r>
      <w:r w:rsidR="00F66554">
        <w:fldChar w:fldCharType="begin" w:fldLock="1"/>
      </w:r>
      <w:r w:rsidR="006D2829">
        <w:instrText>ADDIN CSL_CITATION {"citationItems":[{"id":"ITEM-1","itemData":{"DOI":"10.1016/j.ejogrb.2020.04.022","ISSN":"1872-7654","PMID":"32317197","author":[{"dropping-particle":"","family":"Corbett","given":"Gillian A","non-dropping-particle":"","parse-names":false,"suffix":""},{"dropping-particle":"","family":"Milne","given":"Sarah J","non-dropping-particle":"","parse-names":false,"suffix":""},{"dropping-particle":"","family":"Hehir","given":"Mark P","non-dropping-particle":"","parse-names":false,"suffix":""},{"dropping-particle":"","family":"Lindow","given":"Stephen W","non-dropping-particle":"","parse-names":false,"suffix":""},{"dropping-particle":"","family":"O'connell","given":"Michael P","non-dropping-particle":"","parse-names":false,"suffix":""}],"container-title":"European journal of obstetrics, gynecology, and reproductive biology","id":"ITEM-1","issued":{"date-parts":[["2020","6"]]},"page":"96-97","publisher":"Elsevier","title":"Health anxiety and behavioural changes of pregnant women during the COVID-19 pandemic.","type":"article-journal","volume":"249"},"uris":["http://www.mendeley.com/documents/?uuid=6a0f1f24-d783-3c76-9ff2-931f58489f39"]}],"mendeley":{"formattedCitation":"(91)","plainTextFormattedCitation":"(91)","previouslyFormattedCitation":"(91)"},"properties":{"noteIndex":0},"schema":"https://github.com/citation-style-language/schema/raw/master/csl-citation.json"}</w:instrText>
      </w:r>
      <w:r w:rsidR="00F66554">
        <w:fldChar w:fldCharType="separate"/>
      </w:r>
      <w:r w:rsidR="00456FB1" w:rsidRPr="00456FB1">
        <w:rPr>
          <w:noProof/>
        </w:rPr>
        <w:t>(91)</w:t>
      </w:r>
      <w:r w:rsidR="00F66554">
        <w:fldChar w:fldCharType="end"/>
      </w:r>
      <w:r>
        <w:t xml:space="preserve"> concurrent SARS-CoV-2 infection. These have demonstrated </w:t>
      </w:r>
      <w:r w:rsidR="000F5332">
        <w:t xml:space="preserve">marked </w:t>
      </w:r>
      <w:r>
        <w:t xml:space="preserve">changes in maternal stress, health anxiety and socio-behavioural interactions </w:t>
      </w:r>
      <w:r w:rsidR="00F66554">
        <w:fldChar w:fldCharType="begin" w:fldLock="1"/>
      </w:r>
      <w:r w:rsidR="006D2829">
        <w:instrText>ADDIN CSL_CITATION {"citationItems":[{"id":"ITEM-1","itemData":{"DOI":"10.1016/j.ejogrb.2020.04.022","ISSN":"1872-7654","PMID":"32317197","author":[{"dropping-particle":"","family":"Corbett","given":"Gillian A","non-dropping-particle":"","parse-names":false,"suffix":""},{"dropping-particle":"","family":"Milne","given":"Sarah J","non-dropping-particle":"","parse-names":false,"suffix":""},{"dropping-particle":"","family":"Hehir","given":"Mark P","non-dropping-particle":"","parse-names":false,"suffix":""},{"dropping-particle":"","family":"Lindow","given":"Stephen W","non-dropping-particle":"","parse-names":false,"suffix":""},{"dropping-particle":"","family":"O'connell","given":"Michael P","non-dropping-particle":"","parse-names":false,"suffix":""}],"container-title":"European journal of obstetrics, gynecology, and reproductive biology","id":"ITEM-1","issued":{"date-parts":[["2020","6"]]},"page":"96-97","publisher":"Elsevier","title":"Health anxiety and behavioural changes of pregnant women during the COVID-19 pandemic.","type":"article-journal","volume":"249"},"uris":["http://www.mendeley.com/documents/?uuid=6a0f1f24-d783-3c76-9ff2-931f58489f39"]},{"id":"ITEM-2","itemData":{"DOI":"10.1515/jpm-2020-0182","ISSN":"1619-3997","PMID":"32598320","abstract":"Objectives Coronavirus (COVID-19) is a new respiratory disease that is spreading widely throughout the world. The aim of this study was to evaluate the psychological impact of COVID-19 pandemic on pregnant women in Italy. Methods We considered 200 pregnancies attending our antenatal clinic. A questionnaire was sent to each woman in the days of maximum spread of COVID-19. Sectional was finalized to acquire in 18 items maternal characteristics and to test the women's perception of infection. Section included the State-trait anxiety inventory (STAI) 40 items validated test for scoring trait anxiety (basal anxiety, STAI-T) and state anxiety (related to the ongoing pandemic, STAI-S). An abnormal value of STAI was considered when ≥40. Results The questionnaire was completed by 178 women (89%). Fear that COVID-19 could induce fetal structural anomalies was present in 47%, fetal growth restriction in 65% and preterm birth in 51% of the women. The median value of STAI-T was 37 and in 38.2% of the study group STAI-T score ≥40 was evidenced. STAI-S values were significantly higher with an increase of median values of 12 points (p≤0.0001). There was a positive linear correlation between STAI-T and STAI-S (Pearson=0.59; p≤0.0001). A higher educational status was associated with increased prevalence of STAI-S ≥ 40(p=0.004). Subgrouping women by the other variables considered did not show any further difference. Conclusions COVID-19 pandemic induces a doubling of the number of women who reached abnormal level of anxiety. These findings validate the role of the remote use of questionnaire for identifying women at higher risk of anxiety disorders allowing the activation of support procedures.","author":[{"dropping-particle":"","family":"Mappa","given":"Ilenia","non-dropping-particle":"","parse-names":false,"suffix":""},{"dropping-particle":"","family":"Distefano","given":"Flavia Adalgisa","non-dropping-particle":"","parse-names":false,"suffix":""},{"dropping-particle":"","family":"Rizzo","given":"Giuseppe","non-dropping-particle":"","parse-names":false,"suffix":""}],"container-title":"Journal of perinatal medicine","id":"ITEM-2","issue":"6","issued":{"date-parts":[["2020","7","28"]]},"page":"545-550","publisher":"J Perinat Med","title":"Effects of coronavirus 19 pandemic on maternal anxiety during pregnancy: a prospectic observational study.","type":"article-journal","volume":"48"},"uris":["http://www.mendeley.com/documents/?uuid=f8a28496-11a5-3e2b-9223-a40fe4594b96"]}],"mendeley":{"formattedCitation":"(91,92)","plainTextFormattedCitation":"(91,92)","previouslyFormattedCitation":"(91,92)"},"properties":{"noteIndex":0},"schema":"https://github.com/citation-style-language/schema/raw/master/csl-citation.json"}</w:instrText>
      </w:r>
      <w:r w:rsidR="00F66554">
        <w:fldChar w:fldCharType="separate"/>
      </w:r>
      <w:r w:rsidR="00456FB1" w:rsidRPr="00456FB1">
        <w:rPr>
          <w:noProof/>
        </w:rPr>
        <w:t>(91,92)</w:t>
      </w:r>
      <w:r w:rsidR="00F66554">
        <w:fldChar w:fldCharType="end"/>
      </w:r>
      <w:r>
        <w:t xml:space="preserve">. In one cohort, levels of anxiety and depression were significantly higher when compared to a pre-pandemic group, and although extrapolation cannot be made as to the foetal impact, there is significant precedent for this to cause concern for offspring neurodevelopment </w:t>
      </w:r>
      <w:r w:rsidR="00F66554">
        <w:fldChar w:fldCharType="begin" w:fldLock="1"/>
      </w:r>
      <w:r w:rsidR="006D2829">
        <w:instrText>ADDIN CSL_CITATION {"citationItems":[{"id":"ITEM-1","itemData":{"DOI":"10.1001/ARCHGENPSYCHIATRY.2007.20","ISSN":"0003-990X","abstract":"&lt;h3&gt;Context&lt;/h3&gt;&lt;p&gt;Most societies believe that a mother's psychological state can influence her unborn baby. Severe adverse life events during pregnancy have been consistently associated with an elevated risk of low birth weight and prematurity. Such events during the first trimester have also been associated with risk of congenital malformations.&lt;/p&gt;&lt;h3&gt;Objective&lt;/h3&gt;&lt;p&gt;To assess the effect in offspring of antenatal maternal exposure to an objective measure of stress on risk of adverse neurodevelopment, specifically schizophrenia. We hypothesized that the strongest relationship would be to maternal exposures during the first trimester.&lt;/p&gt;&lt;h3&gt;Design&lt;/h3&gt;&lt;p&gt;Population-based study.&lt;/p&gt;&lt;h3&gt;Setting&lt;/h3&gt;&lt;p&gt;Denmark.&lt;/p&gt;&lt;h3&gt;Participants&lt;/h3&gt;&lt;p&gt;In a cohort of 1.38 million Danish births from 1973 to 1995, mothers were considered exposed if 1 (or more) of their close relatives died or was diagnosed with cancer, acute myocardial infarction, or stroke syndrome up to 6 months before conception or during pregnancy. Offspring were followed up from their 10th birthday until their death, migration, onset of schizophrenia, or June 30, 2005; admissions were identified by linkage to the Central Psychiatric Register.&lt;/p&gt;&lt;h3&gt;Main Outcome Measure&lt;/h3&gt;&lt;p&gt;Schizophrenia.&lt;/p&gt;&lt;h3&gt;Results&lt;/h3&gt;&lt;p&gt;The risk of schizophrenia and related disorders was raised in offspring whose mothers were exposed to death of a relative during the first trimester (adjusted relative risk, 1.67 [95% confidence interval, 1.02-2.73]). Death of a relative during other trimesters or up to 6 months before pregnancy were not linked with a higher risk of schizophrenia.&lt;/p&gt;&lt;h3&gt;Conclusions&lt;/h3&gt;&lt;p&gt;Our population-based study suggests that severe stress to a mother during the first trimester may alter the risk of schizophrenia in offspring. This finding is consistent with ecological evidence from whole populations exposed to severe stressors and suggests that environment may influence neurodevelopment at the feto-placental-maternal interface.&lt;/p&gt;","author":[{"dropping-particle":"","family":"Khashan","given":"Ali S.","non-dropping-particle":"","parse-names":false,"suffix":""},{"dropping-particle":"","family":"Abel","given":"Kathryn M.","non-dropping-particle":"","parse-names":false,"suffix":""},{"dropping-particle":"","family":"McNamee","given":"Roseanne","non-dropping-particle":"","parse-names":false,"suffix":""},{"dropping-particle":"","family":"Pedersen","given":"Marianne G.","non-dropping-particle":"","parse-names":false,"suffix":""},{"dropping-particle":"","family":"Webb","given":"Roger T.","non-dropping-particle":"","parse-names":false,"suffix":""},{"dropping-particle":"","family":"Baker","given":"Philip N.","non-dropping-particle":"","parse-names":false,"suffix":""},{"dropping-particle":"","family":"Kenny","given":"Louise C.","non-dropping-particle":"","parse-names":false,"suffix":""},{"dropping-particle":"","family":"Mortensen","given":"Preben Bo","non-dropping-particle":"","parse-names":false,"suffix":""}],"container-title":"Archives of General Psychiatry","id":"ITEM-1","issue":"2","issued":{"date-parts":[["2008","2","1"]]},"page":"146-152","publisher":"American Medical Association","title":"Higher Risk of Offspring Schizophrenia Following Antenatal Maternal Exposure to Severe Adverse Life Events","type":"article-journal","volume":"65"},"uris":["http://www.mendeley.com/documents/?uuid=6807fdca-943e-3dc9-9718-1fd7a0f532aa"]}],"mendeley":{"formattedCitation":"(88)","plainTextFormattedCitation":"(88)","previouslyFormattedCitation":"(88)"},"properties":{"noteIndex":0},"schema":"https://github.com/citation-style-language/schema/raw/master/csl-citation.json"}</w:instrText>
      </w:r>
      <w:r w:rsidR="00F66554">
        <w:fldChar w:fldCharType="separate"/>
      </w:r>
      <w:r w:rsidR="00456FB1" w:rsidRPr="00456FB1">
        <w:rPr>
          <w:noProof/>
        </w:rPr>
        <w:t>(88)</w:t>
      </w:r>
      <w:r w:rsidR="00F66554">
        <w:fldChar w:fldCharType="end"/>
      </w:r>
      <w:r>
        <w:t xml:space="preserve">. It should be noted that some studies have reported  no significant differences in median measures for anxiety and depression </w:t>
      </w:r>
      <w:r w:rsidR="008A0117">
        <w:t xml:space="preserve">(GAD-9, PHQ-9) </w:t>
      </w:r>
      <w:r>
        <w:t xml:space="preserve">respectively in groups of mothers with and without SARS-CoV-2, however, they did show in both groups that anxiety did rise, following the pattern of the rise in infections more broadly </w:t>
      </w:r>
      <w:r w:rsidR="00F66554">
        <w:fldChar w:fldCharType="begin" w:fldLock="1"/>
      </w:r>
      <w:r w:rsidR="006D2829">
        <w:instrText>ADDIN CSL_CITATION {"citationItems":[{"id":"ITEM-1","itemData":{"DOI":"10.1016/j.ejogrb.2020.07.037","ISSN":"1872-7654","PMID":"32747133","author":[{"dropping-particle":"","family":"Kotabagi","given":"P","non-dropping-particle":"","parse-names":false,"suffix":""},{"dropping-particle":"","family":"Nauta","given":"M","non-dropping-particle":"","parse-names":false,"suffix":""},{"dropping-particle":"","family":"Fortune","given":"L","non-dropping-particle":"","parse-names":false,"suffix":""},{"dropping-particle":"","family":"Yoong","given":"W","non-dropping-particle":"","parse-names":false,"suffix":""}],"container-title":"European journal of obstetrics, gynecology, and reproductive biology","id":"ITEM-1","issued":{"date-parts":[["2020","9","1"]]},"page":"615-616","publisher":"Elsevier","title":"COVID-19 positive mothers are not more anxious or depressed than non COVID pregnant women during the pandemic: A pilot case-control comparison.","type":"article-journal","volume":"252"},"uris":["http://www.mendeley.com/documents/?uuid=6a1e95ea-4c12-3bea-9d26-46bf32e581d9"]}],"mendeley":{"formattedCitation":"(90)","plainTextFormattedCitation":"(90)","previouslyFormattedCitation":"(90)"},"properties":{"noteIndex":0},"schema":"https://github.com/citation-style-language/schema/raw/master/csl-citation.json"}</w:instrText>
      </w:r>
      <w:r w:rsidR="00F66554">
        <w:fldChar w:fldCharType="separate"/>
      </w:r>
      <w:r w:rsidR="00456FB1" w:rsidRPr="00456FB1">
        <w:rPr>
          <w:noProof/>
        </w:rPr>
        <w:t>(90)</w:t>
      </w:r>
      <w:r w:rsidR="00F66554">
        <w:fldChar w:fldCharType="end"/>
      </w:r>
      <w:r>
        <w:t xml:space="preserve">. These maternal anxieties </w:t>
      </w:r>
      <w:r w:rsidR="008A0117">
        <w:t xml:space="preserve">were </w:t>
      </w:r>
      <w:r>
        <w:t xml:space="preserve">multifaceted, concerns of contracting the virus, as well as not having adequate care or support during the pregnancy itself. Many countries are still employing strict social distancing in all healthcare settings, meaning that mothers can only attend appointments and scans in isolation. Mothers have reported significant anxiety related to the infection causing pre-term births and structural abnormalities in their children </w:t>
      </w:r>
      <w:r w:rsidR="00F66554">
        <w:fldChar w:fldCharType="begin" w:fldLock="1"/>
      </w:r>
      <w:r w:rsidR="006D2829">
        <w:instrText>ADDIN CSL_CITATION {"citationItems":[{"id":"ITEM-1","itemData":{"DOI":"10.1515/jpm-2020-0182","ISSN":"1619-3997","PMID":"32598320","abstract":"Objectives Coronavirus (COVID-19) is a new respiratory disease that is spreading widely throughout the world. The aim of this study was to evaluate the psychological impact of COVID-19 pandemic on pregnant women in Italy. Methods We considered 200 pregnancies attending our antenatal clinic. A questionnaire was sent to each woman in the days of maximum spread of COVID-19. Sectional was finalized to acquire in 18 items maternal characteristics and to test the women's perception of infection. Section included the State-trait anxiety inventory (STAI) 40 items validated test for scoring trait anxiety (basal anxiety, STAI-T) and state anxiety (related to the ongoing pandemic, STAI-S). An abnormal value of STAI was considered when ≥40. Results The questionnaire was completed by 178 women (89%). Fear that COVID-19 could induce fetal structural anomalies was present in 47%, fetal growth restriction in 65% and preterm birth in 51% of the women. The median value of STAI-T was 37 and in 38.2% of the study group STAI-T score ≥40 was evidenced. STAI-S values were significantly higher with an increase of median values of 12 points (p≤0.0001). There was a positive linear correlation between STAI-T and STAI-S (Pearson=0.59; p≤0.0001). A higher educational status was associated with increased prevalence of STAI-S ≥ 40(p=0.004). Subgrouping women by the other variables considered did not show any further difference. Conclusions COVID-19 pandemic induces a doubling of the number of women who reached abnormal level of anxiety. These findings validate the role of the remote use of questionnaire for identifying women at higher risk of anxiety disorders allowing the activation of support procedures.","author":[{"dropping-particle":"","family":"Mappa","given":"Ilenia","non-dropping-particle":"","parse-names":false,"suffix":""},{"dropping-particle":"","family":"Distefano","given":"Flavia Adalgisa","non-dropping-particle":"","parse-names":false,"suffix":""},{"dropping-particle":"","family":"Rizzo","given":"Giuseppe","non-dropping-particle":"","parse-names":false,"suffix":""}],"container-title":"Journal of perinatal medicine","id":"ITEM-1","issue":"6","issued":{"date-parts":[["2020","7","28"]]},"page":"545-550","publisher":"J Perinat Med","title":"Effects of coronavirus 19 pandemic on maternal anxiety during pregnancy: a prospectic observational study.","type":"article-journal","volume":"48"},"uris":["http://www.mendeley.com/documents/?uuid=f8a28496-11a5-3e2b-9223-a40fe4594b96"]}],"mendeley":{"formattedCitation":"(92)","plainTextFormattedCitation":"(92)","previouslyFormattedCitation":"(92)"},"properties":{"noteIndex":0},"schema":"https://github.com/citation-style-language/schema/raw/master/csl-citation.json"}</w:instrText>
      </w:r>
      <w:r w:rsidR="00F66554">
        <w:fldChar w:fldCharType="separate"/>
      </w:r>
      <w:r w:rsidR="00456FB1" w:rsidRPr="00456FB1">
        <w:rPr>
          <w:noProof/>
        </w:rPr>
        <w:t>(92)</w:t>
      </w:r>
      <w:r w:rsidR="00F66554">
        <w:fldChar w:fldCharType="end"/>
      </w:r>
      <w:r>
        <w:t>, fears that will be heightened by facing such appointments alone.</w:t>
      </w:r>
    </w:p>
    <w:p w14:paraId="62AE9B3A" w14:textId="77777777" w:rsidR="006924C6" w:rsidRDefault="006924C6" w:rsidP="00810F8A">
      <w:pPr>
        <w:tabs>
          <w:tab w:val="left" w:pos="1418"/>
        </w:tabs>
        <w:spacing w:line="360" w:lineRule="auto"/>
      </w:pPr>
    </w:p>
    <w:p w14:paraId="5F85E72C" w14:textId="4FBD9C89" w:rsidR="006924C6" w:rsidRDefault="006924C6" w:rsidP="00810F8A">
      <w:pPr>
        <w:tabs>
          <w:tab w:val="left" w:pos="1418"/>
        </w:tabs>
        <w:spacing w:line="360" w:lineRule="auto"/>
        <w:jc w:val="both"/>
      </w:pPr>
      <w:r>
        <w:t xml:space="preserve">Without longitudinal studies, it will be difficult to appreciate the health outcomes of offspring born during this pandemic, to mothers both with and without infection. Even for viruses like influenza, the strongest implicated maternal infection for schizophrenia </w:t>
      </w:r>
      <w:r w:rsidR="00F66554">
        <w:fldChar w:fldCharType="begin" w:fldLock="1"/>
      </w:r>
      <w:r w:rsidR="00456FB1">
        <w:instrText>ADDIN CSL_CITATION {"citationItems":[{"id":"ITEM-1","itemData":{"DOI":"10.3389/fpsyt.2020.00072","ISSN":"1664-0640","PMID":"32174851","abstract":"Associations between influenza infection and psychosis have been reported since the eighteenth century, with acute \"psychoses of influenza\" documented during multiple pandemics. In the late 20th century, reports of a season-of-birth effect in schizophrenia were supported by large-scale ecological and sero-epidemiological studies suggesting that maternal influenza infection increases the risk of psychosis in offspring. We examine the evidence for the association between influenza infection and schizophrenia risk, before reviewing possible mechanisms via which this risk may be conferred. Maternal immune activation models implicate placental dysfunction, disruption of cytokine networks, and subsequent microglial activation as potentially important pathogenic processes. More recent neuroimmunological advances focusing on neuronal autoimmunity following infection provide the basis for a model of infection-induced psychosis, potentially implicating autoimmunity to schizophrenia-relevant protein targets including the N-methyl-D-aspartate receptor. Finally, we outline areas for future research and relevant experimental approaches and consider whether the current evidence provides a basis for the rational development of strategies to prevent schizophrenia.","author":[{"dropping-particle":"","family":"Kępińska","given":"Adrianna P","non-dropping-particle":"","parse-names":false,"suffix":""},{"dropping-particle":"","family":"Iyegbe","given":"Conrad O","non-dropping-particle":"","parse-names":false,"suffix":""},{"dropping-particle":"","family":"Vernon","given":"Anthony C","non-dropping-particle":"","parse-names":false,"suffix":""},{"dropping-particle":"","family":"Yolken","given":"Robert","non-dropping-particle":"","parse-names":false,"suffix":""},{"dropping-particle":"","family":"Murray","given":"Robin M","non-dropping-particle":"","parse-names":false,"suffix":""},{"dropping-particle":"","family":"Pollak","given":"Thomas A","non-dropping-particle":"","parse-names":false,"suffix":""}],"container-title":"Frontiers in psychiatry","id":"ITEM-1","issued":{"date-parts":[["2020"]]},"page":"72","publisher":"Frontiers Media SA","title":"Schizophrenia and Influenza at the Centenary of the 1918-1919 Spanish Influenza Pandemic: Mechanisms of Psychosis Risk.","type":"article-journal","volume":"11"},"uris":["http://www.mendeley.com/documents/?uuid=353be38a-b677-352b-a65e-0037b37f72c3"]}],"mendeley":{"formattedCitation":"(20)","plainTextFormattedCitation":"(20)","previouslyFormattedCitation":"(20)"},"properties":{"noteIndex":0},"schema":"https://github.com/citation-style-language/schema/raw/master/csl-citation.json"}</w:instrText>
      </w:r>
      <w:r w:rsidR="00F66554">
        <w:fldChar w:fldCharType="separate"/>
      </w:r>
      <w:r w:rsidR="00460387" w:rsidRPr="00460387">
        <w:rPr>
          <w:noProof/>
        </w:rPr>
        <w:t>(20)</w:t>
      </w:r>
      <w:r w:rsidR="00F66554">
        <w:fldChar w:fldCharType="end"/>
      </w:r>
      <w:r>
        <w:t xml:space="preserve">, there is only limited evidence of direct placental transfer of the virus pathogens </w:t>
      </w:r>
      <w:r w:rsidR="00F66554">
        <w:fldChar w:fldCharType="begin" w:fldLock="1"/>
      </w:r>
      <w:r w:rsidR="006D2829">
        <w:instrText>ADDIN CSL_CITATION {"citationItems":[{"id":"ITEM-1","itemData":{"DOI":"10.1080/13550280290100480","ISSN":"1355-0284","abstract":"Epidemiological studies have indicated an association between influenza A virus infections during fetal life and neuropsychiatric diseases. To study the potential for influenza A virus infections to cause nervous system dysfunctions, we describe a mouse model using intranasal instillation of the mouse neuroadapted influenza A/WSN/33 strain in pregnant mice. Viral RNA and nucleoprotein were detected in fetal brains and the viral RNA persisted for at least 90 days of postnatal life. We have, thus, obtained evidence for transplacental passage of influenza virus in mice and the persistence of viral components in the brains of these animals into young adulthood.","author":[{"dropping-particle":"","family":"Aronsson","given":"Fredrik","non-dropping-particle":"","parse-names":false,"suffix":""},{"dropping-particle":"","family":"Lannebo","given":"Charlotta","non-dropping-particle":"","parse-names":false,"suffix":""},{"dropping-particle":"","family":"Paucar","given":"Martin","non-dropping-particle":"","parse-names":false,"suffix":""},{"dropping-particle":"","family":"Brask","given":"Johan","non-dropping-particle":"","parse-names":false,"suffix":""},{"dropping-particle":"","family":"Kristensson","given":"Krister","non-dropping-particle":"","parse-names":false,"suffix":""},{"dropping-particle":"","family":"Karlsson","given":"Håkan","non-dropping-particle":"","parse-names":false,"suffix":""}],"container-title":"Journal of Neurovirology","id":"ITEM-1","issue":"4","issued":{"date-parts":[["2002","1"]]},"page":"353-357","publisher":"Springer","title":"Persistence of viral RNA in the brain of offspring to mice infected with influenza A/WSN/33 virus during pregnancy","type":"article-journal","volume":"8"},"uris":["http://www.mendeley.com/documents/?uuid=699baaac-c11d-37b9-944f-b178407a1840"]}],"mendeley":{"formattedCitation":"(93)","plainTextFormattedCitation":"(93)","previouslyFormattedCitation":"(93)"},"properties":{"noteIndex":0},"schema":"https://github.com/citation-style-language/schema/raw/master/csl-citation.json"}</w:instrText>
      </w:r>
      <w:r w:rsidR="00F66554">
        <w:fldChar w:fldCharType="separate"/>
      </w:r>
      <w:r w:rsidR="00456FB1" w:rsidRPr="00456FB1">
        <w:rPr>
          <w:noProof/>
        </w:rPr>
        <w:t>(93)</w:t>
      </w:r>
      <w:r w:rsidR="00F66554">
        <w:fldChar w:fldCharType="end"/>
      </w:r>
      <w:r>
        <w:t>. Thus, the effects seen in these epidemiological studies has been proposed to be a result of maternal immune activatio</w:t>
      </w:r>
      <w:r w:rsidR="008A0117">
        <w:t>n</w:t>
      </w:r>
      <w:r>
        <w:t xml:space="preserve">, </w:t>
      </w:r>
      <w:r w:rsidR="00205791">
        <w:fldChar w:fldCharType="begin" w:fldLock="1"/>
      </w:r>
      <w:r w:rsidR="006D2829">
        <w:instrText>ADDIN CSL_CITATION {"citationItems":[{"id":"ITEM-1","itemData":{"DOI":"10.1176/appi.ajp.2018.17121311","ISSN":"1535-7228","PMID":"30220221","abstract":"Epidemiologic studies, including prospective birth cohort investigations, have implicated maternal immune activation in the etiology of neuropsychiatric disorders. Maternal infectious pathogens and inflammation are plausible risk factors for these outcomes and have been associated with schizophrenia, autism spectrum disorder, and bipolar disorder. Concurrent with epidemiologic research are animal models of prenatal immune activation, which have documented behavioral, neurochemical, neuroanatomic, and neurophysiologic disruptions that mirror phenotypes observed in these neuropsychiatric disorders. Epidemiologic studies of maternal immune activation offer the advantage of directly evaluating human populations but are limited in their ability to uncover pathogenic mechanisms. Animal models, on the other hand, are limited in their generalizability to psychiatric disorders but have made significant strides toward discovering causal relationships and biological pathways between maternal immune activation and neuropsychiatric phenotypes. Incorporating these risk factors in reverse translational animal models of maternal immune activation has yielded a wealth of data supporting the predictive potential of epidemiologic studies. To further enhance the translatability between epidemiology and basic science, the authors propose a complementary approach that includes deconstructing neuropsychiatric outcomes of maternal immune activation into key pathophysiologically defined phenotypes that are identifiable in humans and animals and that evaluate the interspecies concordance regarding interactions between maternal immune activation and genetic and epigenetic factors, including processes involving intergenerational disease transmission. [AJP AT 175: Remembering Our Past As We Envision Our Future October 1857: The Pathology of Insanity J.C. Bucknill: \"In the brain the state of inflammation itself either very quickly ceases or very soon causes death; but when it does cease it leaves behind it consequences which are frequently the causes of insanity, and the conditions of cerebral atrophy.\" (Am J Psychiatry 1857; 14:172-193 )].","author":[{"dropping-particle":"","family":"Brown","given":"Alan S","non-dropping-particle":"","parse-names":false,"suffix":""},{"dropping-particle":"","family":"Meyer","given":"Urs","non-dropping-particle":"","parse-names":false,"suffix":""}],"container-title":"The American journal of psychiatry","id":"ITEM-1","issue":"11","issued":{"date-parts":[["2018"]]},"page":"1073-1083","publisher":"NIH Public Access","title":"Maternal Immune Activation and Neuropsychiatric Illness: A Translational Research Perspective.","type":"article-journal","volume":"175"},"uris":["http://www.mendeley.com/documents/?uuid=a9c5778a-efaa-34a1-97ab-a5c87158bb60"]}],"mendeley":{"formattedCitation":"(94)","plainTextFormattedCitation":"(94)","previouslyFormattedCitation":"(94)"},"properties":{"noteIndex":0},"schema":"https://github.com/citation-style-language/schema/raw/master/csl-citation.json"}</w:instrText>
      </w:r>
      <w:r w:rsidR="00205791">
        <w:fldChar w:fldCharType="separate"/>
      </w:r>
      <w:r w:rsidR="00456FB1" w:rsidRPr="00456FB1">
        <w:rPr>
          <w:noProof/>
        </w:rPr>
        <w:t>(94)</w:t>
      </w:r>
      <w:r w:rsidR="00205791">
        <w:fldChar w:fldCharType="end"/>
      </w:r>
      <w:r w:rsidR="00205791">
        <w:t xml:space="preserve"> </w:t>
      </w:r>
      <w:r>
        <w:t xml:space="preserve">a group of processes which have also been linked with other neurodevelopmental disorders like ASD. Recent advances in animal models have also been able to link these hypotheses to neurocognitive deficits in murine offspring of infected mice, such deficits that could be matched to characterised endophenotypes of common psychiatric </w:t>
      </w:r>
      <w:r>
        <w:lastRenderedPageBreak/>
        <w:t xml:space="preserve">disorders </w:t>
      </w:r>
      <w:r w:rsidR="00205791">
        <w:fldChar w:fldCharType="begin" w:fldLock="1"/>
      </w:r>
      <w:r w:rsidR="006D2829">
        <w:instrText>ADDIN CSL_CITATION {"citationItems":[{"id":"ITEM-1","itemData":{"DOI":"10.1176/appi.ajp.2018.17121311","ISSN":"1535-7228","PMID":"30220221","abstract":"Epidemiologic studies, including prospective birth cohort investigations, have implicated maternal immune activation in the etiology of neuropsychiatric disorders. Maternal infectious pathogens and inflammation are plausible risk factors for these outcomes and have been associated with schizophrenia, autism spectrum disorder, and bipolar disorder. Concurrent with epidemiologic research are animal models of prenatal immune activation, which have documented behavioral, neurochemical, neuroanatomic, and neurophysiologic disruptions that mirror phenotypes observed in these neuropsychiatric disorders. Epidemiologic studies of maternal immune activation offer the advantage of directly evaluating human populations but are limited in their ability to uncover pathogenic mechanisms. Animal models, on the other hand, are limited in their generalizability to psychiatric disorders but have made significant strides toward discovering causal relationships and biological pathways between maternal immune activation and neuropsychiatric phenotypes. Incorporating these risk factors in reverse translational animal models of maternal immune activation has yielded a wealth of data supporting the predictive potential of epidemiologic studies. To further enhance the translatability between epidemiology and basic science, the authors propose a complementary approach that includes deconstructing neuropsychiatric outcomes of maternal immune activation into key pathophysiologically defined phenotypes that are identifiable in humans and animals and that evaluate the interspecies concordance regarding interactions between maternal immune activation and genetic and epigenetic factors, including processes involving intergenerational disease transmission. [AJP AT 175: Remembering Our Past As We Envision Our Future October 1857: The Pathology of Insanity J.C. Bucknill: \"In the brain the state of inflammation itself either very quickly ceases or very soon causes death; but when it does cease it leaves behind it consequences which are frequently the causes of insanity, and the conditions of cerebral atrophy.\" (Am J Psychiatry 1857; 14:172-193 )].","author":[{"dropping-particle":"","family":"Brown","given":"Alan S","non-dropping-particle":"","parse-names":false,"suffix":""},{"dropping-particle":"","family":"Meyer","given":"Urs","non-dropping-particle":"","parse-names":false,"suffix":""}],"container-title":"The American journal of psychiatry","id":"ITEM-1","issue":"11","issued":{"date-parts":[["2018"]]},"page":"1073-1083","publisher":"NIH Public Access","title":"Maternal Immune Activation and Neuropsychiatric Illness: A Translational Research Perspective.","type":"article-journal","volume":"175"},"uris":["http://www.mendeley.com/documents/?uuid=a9c5778a-efaa-34a1-97ab-a5c87158bb60"]}],"mendeley":{"formattedCitation":"(94)","plainTextFormattedCitation":"(94)","previouslyFormattedCitation":"(94)"},"properties":{"noteIndex":0},"schema":"https://github.com/citation-style-language/schema/raw/master/csl-citation.json"}</w:instrText>
      </w:r>
      <w:r w:rsidR="00205791">
        <w:fldChar w:fldCharType="separate"/>
      </w:r>
      <w:r w:rsidR="00456FB1" w:rsidRPr="00456FB1">
        <w:rPr>
          <w:noProof/>
        </w:rPr>
        <w:t>(94)</w:t>
      </w:r>
      <w:r w:rsidR="00205791">
        <w:fldChar w:fldCharType="end"/>
      </w:r>
      <w:r>
        <w:t xml:space="preserve">. This has been conceptually visualised as an ‘inflammatory hit’, which along with genetic predisposition and psychosocial factors could increase one’s risk of developing psychosis. </w:t>
      </w:r>
      <w:r w:rsidR="008A0117">
        <w:t xml:space="preserve">Maternal immune activation </w:t>
      </w:r>
      <w:r>
        <w:t xml:space="preserve">has been suggested to lead to psychosis through </w:t>
      </w:r>
      <w:r w:rsidR="000F5332">
        <w:t>multiple potential trajectories</w:t>
      </w:r>
      <w:r>
        <w:t xml:space="preserve">, by directly impairing neurodevelopment or by impaired neurodevelopment leading to a behavioural phenotype which could predispose the offspring to environmental risks for psychosis. </w:t>
      </w:r>
    </w:p>
    <w:p w14:paraId="2F025A6D" w14:textId="77777777" w:rsidR="006924C6" w:rsidRDefault="006924C6" w:rsidP="00810F8A">
      <w:pPr>
        <w:tabs>
          <w:tab w:val="left" w:pos="1418"/>
        </w:tabs>
        <w:spacing w:line="360" w:lineRule="auto"/>
      </w:pPr>
    </w:p>
    <w:p w14:paraId="14D6F90B" w14:textId="0B324558" w:rsidR="006924C6" w:rsidRDefault="008A0117" w:rsidP="00792FEE">
      <w:pPr>
        <w:tabs>
          <w:tab w:val="left" w:pos="1418"/>
        </w:tabs>
        <w:spacing w:line="360" w:lineRule="auto"/>
        <w:outlineLvl w:val="0"/>
      </w:pPr>
      <w:r>
        <w:rPr>
          <w:b/>
          <w:bCs/>
          <w:sz w:val="28"/>
          <w:szCs w:val="28"/>
        </w:rPr>
        <w:t xml:space="preserve">The case for causality and future directions. </w:t>
      </w:r>
    </w:p>
    <w:p w14:paraId="161CDD3C" w14:textId="72781230" w:rsidR="006924C6" w:rsidRDefault="006924C6" w:rsidP="00810F8A">
      <w:pPr>
        <w:tabs>
          <w:tab w:val="left" w:pos="1418"/>
        </w:tabs>
        <w:spacing w:line="360" w:lineRule="auto"/>
        <w:jc w:val="both"/>
      </w:pPr>
      <w:r>
        <w:t xml:space="preserve">The SARS-CoV-2 pandemic is </w:t>
      </w:r>
      <w:r w:rsidR="00C53A20">
        <w:t xml:space="preserve">resulting in </w:t>
      </w:r>
      <w:r>
        <w:t>a rapidly evolving clinical picture</w:t>
      </w:r>
      <w:r w:rsidR="00C53A20">
        <w:t>. Nevertheless, already</w:t>
      </w:r>
      <w:r>
        <w:t xml:space="preserve"> it is clear that infected patients can exhibit a range of neuropsychiatric symptoms. </w:t>
      </w:r>
      <w:r w:rsidR="00C53A20">
        <w:t xml:space="preserve">However, </w:t>
      </w:r>
      <w:r>
        <w:t xml:space="preserve">underlying pathological mechanisms have not been established, and much of the literature remains conceptual and extrapolated from small studies in this pandemic and studies of previous </w:t>
      </w:r>
      <w:r w:rsidR="00C53A20">
        <w:t>epidemic viral infections</w:t>
      </w:r>
      <w:r>
        <w:t xml:space="preserve">. It is clear from this review of the available evidence that the COVID-19/psychosis association does not meet </w:t>
      </w:r>
      <w:r w:rsidR="006005E0">
        <w:t>the Bradford-Hill</w:t>
      </w:r>
      <w:r>
        <w:t xml:space="preserve"> criteria of </w:t>
      </w:r>
      <w:r w:rsidRPr="00020311">
        <w:rPr>
          <w:i/>
        </w:rPr>
        <w:t xml:space="preserve">strength, consistency, specificity, </w:t>
      </w:r>
      <w:r w:rsidRPr="006005E0">
        <w:t xml:space="preserve">or </w:t>
      </w:r>
      <w:r w:rsidRPr="00020311">
        <w:rPr>
          <w:i/>
        </w:rPr>
        <w:t>temporality</w:t>
      </w:r>
      <w:r>
        <w:t xml:space="preserve"> required for a confident determination of causality. While there is scant evidence as yet for a </w:t>
      </w:r>
      <w:r w:rsidRPr="00020311">
        <w:rPr>
          <w:i/>
        </w:rPr>
        <w:t>biological gradient</w:t>
      </w:r>
      <w:r>
        <w:t xml:space="preserve"> relating intensity of infection or viral load to psychosis severity, we have seen that there is </w:t>
      </w:r>
      <w:r w:rsidRPr="00020311">
        <w:rPr>
          <w:i/>
        </w:rPr>
        <w:t>biological plausibility</w:t>
      </w:r>
      <w:r>
        <w:t xml:space="preserve"> to the association. Nonetheless, it is an accepted principle that establishing causality with regards to putatively rare outcomes is more challenging, and it is likely that the relevant literature will continue to grow exponentially; furthermore, analogy with previous pandemics, and the possibility of experimental studies assessing the impact of SARS-CoV-2 infection on brain and behaviour, mandate ongoing research interest and funding.</w:t>
      </w:r>
    </w:p>
    <w:p w14:paraId="6C601026" w14:textId="77777777" w:rsidR="006924C6" w:rsidRDefault="006924C6" w:rsidP="00810F8A">
      <w:pPr>
        <w:tabs>
          <w:tab w:val="left" w:pos="1418"/>
        </w:tabs>
        <w:spacing w:line="360" w:lineRule="auto"/>
        <w:jc w:val="both"/>
      </w:pPr>
    </w:p>
    <w:p w14:paraId="3C587B57" w14:textId="15508E4B" w:rsidR="006924C6" w:rsidRDefault="006924C6" w:rsidP="00810F8A">
      <w:pPr>
        <w:tabs>
          <w:tab w:val="left" w:pos="1418"/>
        </w:tabs>
        <w:spacing w:line="360" w:lineRule="auto"/>
        <w:jc w:val="both"/>
      </w:pPr>
      <w:r>
        <w:t xml:space="preserve">Several considerations are necessary when scrutinising any case for neuropsychiatric sequalae in infected patients, especially psychosis. Firstly, the importance of iatrogenic factors cannot be understated, both medical and psychosocial. For the former, the neuropsychiatric side effects of therapies such as corticosteroids and quinolones should be gauged, and for the latter, the psychosocial stressors provoked by the pandemic more broadly, and the isolation faced by both the public and isolated patients confronted by unfamiliar medical staff in PPE. Secondly, the majority of patients with COVID-19 will have a mild illness and exhibit no neuropsychiatric manifestations; the literature has a clear selection </w:t>
      </w:r>
      <w:r>
        <w:lastRenderedPageBreak/>
        <w:t xml:space="preserve">bias for critically ill and hospitalised patients towards the most severe end of the clinical spectrum; in these </w:t>
      </w:r>
      <w:proofErr w:type="gramStart"/>
      <w:r>
        <w:t>cases</w:t>
      </w:r>
      <w:proofErr w:type="gramEnd"/>
      <w:r>
        <w:t xml:space="preserve"> care must be taken to exclude the possibility that psychotic symptoms are occurring as part of a delirium. A final consideration that has not been systematically assessed to date concerns the scale of a pandemic and the numbers of individuals infected. If psychosis (or indeed any other putative neuropsychiatric sequela) appears to occur more frequently in infected patients during a pandemic, could this simply be because it is a rare complication of almost any respiratory viral infection, the incidence of which has been driven up dramatically by the total number of infections?</w:t>
      </w:r>
      <w:r w:rsidR="00734325">
        <w:t xml:space="preserve"> This could well be an important distinction between the rates of psychosis associat</w:t>
      </w:r>
      <w:r w:rsidR="00DB26AC">
        <w:t>ed with both Spanish Flu and the 2009 H1N1 pandemics.</w:t>
      </w:r>
      <w:r>
        <w:t xml:space="preserve"> Establishing the ‘true’ incidence rate of psychosis in COVID-19 as compared to other infections is however far from trivial, not least because of unprecedented levels of population testing, along with many of the confounders outlined above.</w:t>
      </w:r>
    </w:p>
    <w:p w14:paraId="2980840F" w14:textId="32C4023B" w:rsidR="006924C6" w:rsidRDefault="006924C6" w:rsidP="00810F8A">
      <w:pPr>
        <w:tabs>
          <w:tab w:val="left" w:pos="1418"/>
        </w:tabs>
        <w:spacing w:line="360" w:lineRule="auto"/>
        <w:jc w:val="both"/>
      </w:pPr>
    </w:p>
    <w:p w14:paraId="24965EB0" w14:textId="51D07E60" w:rsidR="008A0117" w:rsidRPr="00020311" w:rsidRDefault="008A0117" w:rsidP="00020311">
      <w:pPr>
        <w:tabs>
          <w:tab w:val="left" w:pos="1418"/>
        </w:tabs>
        <w:spacing w:line="360" w:lineRule="auto"/>
        <w:outlineLvl w:val="0"/>
        <w:rPr>
          <w:b/>
          <w:bCs/>
        </w:rPr>
      </w:pPr>
      <w:r w:rsidRPr="00020311">
        <w:rPr>
          <w:b/>
          <w:bCs/>
          <w:sz w:val="28"/>
          <w:szCs w:val="28"/>
        </w:rPr>
        <w:t>Conclusion</w:t>
      </w:r>
    </w:p>
    <w:p w14:paraId="79D11611" w14:textId="57B249D0" w:rsidR="00810F8A" w:rsidRDefault="006924C6" w:rsidP="00810F8A">
      <w:pPr>
        <w:tabs>
          <w:tab w:val="left" w:pos="1418"/>
        </w:tabs>
        <w:spacing w:line="360" w:lineRule="auto"/>
        <w:jc w:val="both"/>
      </w:pPr>
      <w:r>
        <w:t>Evidence from historical pandemics strongly suggests that infection, particularly with viral respiratory pathogens, is a risk factor for schizophrenia-like illnesses in infected patients. What may not become apparent for many years, however, is the role that in utero infection will play in the neurodevelopment of offspring born during this pandemic, both to mothers with and without the virus. While only time will unpick which pathogenic mechanisms are driving neuropsychiatric associations, it is likely to be one or many of the following: 1) direct neuronal viral infection, 2) post-infectious neuronal autoimmunity, 3) vasculopathies from impaired coagulation and 4) systemic (</w:t>
      </w:r>
      <w:proofErr w:type="gramStart"/>
      <w:r>
        <w:t>e.g.</w:t>
      </w:r>
      <w:proofErr w:type="gramEnd"/>
      <w:r>
        <w:t xml:space="preserve"> inflammatory) effects of a pervasive severe pathogen and/or critical illness. Unlike in 1918-19, psychiatric neuroscience and epidemiology are now equipped with the tools to answer questions that have haunted the discipline of psychiatry for over a </w:t>
      </w:r>
      <w:r w:rsidR="00205791">
        <w:t xml:space="preserve">decade </w:t>
      </w:r>
      <w:r w:rsidR="00205791">
        <w:fldChar w:fldCharType="begin" w:fldLock="1"/>
      </w:r>
      <w:r w:rsidR="00456FB1">
        <w:instrText>ADDIN CSL_CITATION {"citationItems":[{"id":"ITEM-1","itemData":{"DOI":"10.1001/jama.1919.02610040001001","ISSN":"0002-9955","abstract":"&lt;p&gt;Sir William Osler&lt;sup&gt;1&lt;/sup&gt;succinctly remarks that apparently \"almost every form of disease of the nervous system may follow influenza.\" This postulate is seemingly quite justified by the accretion of neurophychiatric data from cases in the recent pandemic. The frequency of mental disturbances accompanying the acute illness in the epidemic has been the subject of frequent comment, and the wave of psychiatric material that followed in its wake was unexpectedly large and correspondingly interesting.&lt;/p&gt;&lt;p&gt;The literature on the mental diseases associated with influenza is remarkable for its paucity and the inadequacy of the communications, and this well applies to toxic psychoses in general. Bonhoeffer,&lt;sup&gt;2&lt;/sup&gt;considered authoritative on the subject, ascribed this in a measure to the fact that \"for the most part communications concerning the psychoses accompanying or following infectious disease proceed from the pens of others than psychiatrists.... A practical knowledge of the frequency and nature of the&lt;/p&gt;","author":[{"dropping-particle":"","family":"MENNINGER","given":"KARL A.","non-dropping-particle":"","parse-names":false,"suffix":""}],"container-title":"Journal of the American Medical Association","id":"ITEM-1","issue":"4","issued":{"date-parts":[["1919","1","25"]]},"page":"235","publisher":"American Medical Association","title":"PSYCHOSES ASSOCIATED WITH INFLUENZA","type":"article-journal","volume":"72"},"uris":["http://www.mendeley.com/documents/?uuid=302e70c8-e4f2-3ea6-8c95-b039018f1f70"]},{"id":"ITEM-2","itemData":{"DOI":"10.1176/ajp.151.6.182","ISSN":"0002-953X","PMID":"8192197","author":[{"dropping-particle":"","family":"Menninger","given":"K A","non-dropping-particle":"","parse-names":false,"suffix":""}],"container-title":"The American journal of psychiatry","id":"ITEM-2","issue":"6 Suppl","issued":{"date-parts":[["1994","6"]]},"page":"182-7","publisher":"Am J Psychiatry","title":"Influenza and schizophrenia. An analysis of post-influenzal &amp;quot;dementia precox,&amp;quot; as of 1918, and five years later further studies of the psychiatric aspects of influenza. 1926.","type":"article-journal","volume":"151"},"uris":["http://www.mendeley.com/documents/?uuid=2571b106-9160-3bee-aaef-84f41770f3a7"]}],"mendeley":{"formattedCitation":"(21,22)","plainTextFormattedCitation":"(21,22)","previouslyFormattedCitation":"(21,22)"},"properties":{"noteIndex":0},"schema":"https://github.com/citation-style-language/schema/raw/master/csl-citation.json"}</w:instrText>
      </w:r>
      <w:r w:rsidR="00205791">
        <w:fldChar w:fldCharType="separate"/>
      </w:r>
      <w:r w:rsidR="00460387" w:rsidRPr="00460387">
        <w:rPr>
          <w:noProof/>
        </w:rPr>
        <w:t>(21,22)</w:t>
      </w:r>
      <w:r w:rsidR="00205791">
        <w:fldChar w:fldCharType="end"/>
      </w:r>
      <w:r w:rsidR="00205791">
        <w:t>.</w:t>
      </w:r>
      <w:r>
        <w:t xml:space="preserve"> A combination of longitudinal studies of infected individuals and </w:t>
      </w:r>
      <w:proofErr w:type="spellStart"/>
      <w:r>
        <w:t>sero</w:t>
      </w:r>
      <w:proofErr w:type="spellEnd"/>
      <w:r>
        <w:t>-epidemiological studies (</w:t>
      </w:r>
      <w:proofErr w:type="gramStart"/>
      <w:r>
        <w:t>e.g.</w:t>
      </w:r>
      <w:proofErr w:type="gramEnd"/>
      <w:r>
        <w:t xml:space="preserve"> measurement of antibody </w:t>
      </w:r>
      <w:r w:rsidR="00205791">
        <w:t>titres) in</w:t>
      </w:r>
      <w:r>
        <w:t xml:space="preserve"> new-onset psychoses, alongside mechanistic and animal studies employing psychosis-relevant paradigms, may help elucidate causation. Against the background of the tragedy of the COVID-19 pandemic, there may yet emerge the opportunity for greater understanding of a disabling mental illness.</w:t>
      </w:r>
    </w:p>
    <w:p w14:paraId="08AF9BF8" w14:textId="16865F39" w:rsidR="00880FAC" w:rsidRDefault="00880FAC" w:rsidP="00810F8A">
      <w:pPr>
        <w:tabs>
          <w:tab w:val="left" w:pos="1418"/>
        </w:tabs>
        <w:spacing w:line="276" w:lineRule="auto"/>
        <w:jc w:val="both"/>
      </w:pPr>
    </w:p>
    <w:p w14:paraId="27593E7E" w14:textId="77777777" w:rsidR="00880FAC" w:rsidRDefault="00880FAC">
      <w:pPr>
        <w:sectPr w:rsidR="00880FAC" w:rsidSect="00880FAC">
          <w:headerReference w:type="default" r:id="rId8"/>
          <w:footerReference w:type="default" r:id="rId9"/>
          <w:pgSz w:w="11900" w:h="16840"/>
          <w:pgMar w:top="1440" w:right="1440" w:bottom="1440" w:left="1440" w:header="708" w:footer="708" w:gutter="0"/>
          <w:cols w:space="708"/>
          <w:docGrid w:linePitch="360"/>
        </w:sectPr>
      </w:pPr>
    </w:p>
    <w:tbl>
      <w:tblPr>
        <w:tblpPr w:leftFromText="180" w:rightFromText="180" w:vertAnchor="text" w:tblpY="1"/>
        <w:tblOverlap w:val="never"/>
        <w:tblW w:w="15583" w:type="dxa"/>
        <w:tblCellMar>
          <w:left w:w="0" w:type="dxa"/>
          <w:right w:w="0" w:type="dxa"/>
        </w:tblCellMar>
        <w:tblLook w:val="0600" w:firstRow="0" w:lastRow="0" w:firstColumn="0" w:lastColumn="0" w:noHBand="1" w:noVBand="1"/>
      </w:tblPr>
      <w:tblGrid>
        <w:gridCol w:w="2117"/>
        <w:gridCol w:w="992"/>
        <w:gridCol w:w="1276"/>
        <w:gridCol w:w="1134"/>
        <w:gridCol w:w="1134"/>
        <w:gridCol w:w="971"/>
        <w:gridCol w:w="1139"/>
        <w:gridCol w:w="3134"/>
        <w:gridCol w:w="1276"/>
        <w:gridCol w:w="2410"/>
      </w:tblGrid>
      <w:tr w:rsidR="0067377B" w:rsidRPr="00880FAC" w14:paraId="591B6941"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3275903B" w14:textId="77777777" w:rsidR="0067377B" w:rsidRPr="00880FAC" w:rsidRDefault="0067377B" w:rsidP="006D2829">
            <w:pPr>
              <w:jc w:val="center"/>
              <w:rPr>
                <w:rFonts w:cstheme="minorHAnsi"/>
                <w:sz w:val="18"/>
                <w:szCs w:val="18"/>
              </w:rPr>
            </w:pPr>
            <w:r w:rsidRPr="00880FAC">
              <w:rPr>
                <w:rFonts w:cstheme="minorHAnsi"/>
                <w:b/>
                <w:bCs/>
                <w:sz w:val="18"/>
                <w:szCs w:val="18"/>
              </w:rPr>
              <w:lastRenderedPageBreak/>
              <w:t>Study</w:t>
            </w:r>
          </w:p>
        </w:tc>
        <w:tc>
          <w:tcPr>
            <w:tcW w:w="992"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632AF44F" w14:textId="77777777" w:rsidR="0067377B" w:rsidRPr="00880FAC" w:rsidRDefault="0067377B" w:rsidP="006D2829">
            <w:pPr>
              <w:jc w:val="center"/>
              <w:rPr>
                <w:rFonts w:cstheme="minorHAnsi"/>
                <w:sz w:val="18"/>
                <w:szCs w:val="18"/>
              </w:rPr>
            </w:pPr>
            <w:r w:rsidRPr="00880FAC">
              <w:rPr>
                <w:rFonts w:cstheme="minorHAnsi"/>
                <w:b/>
                <w:bCs/>
                <w:sz w:val="18"/>
                <w:szCs w:val="18"/>
              </w:rPr>
              <w:t>Design</w:t>
            </w:r>
          </w:p>
        </w:tc>
        <w:tc>
          <w:tcPr>
            <w:tcW w:w="1276"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01EB627B" w14:textId="77777777" w:rsidR="0067377B" w:rsidRPr="00880FAC" w:rsidRDefault="0067377B" w:rsidP="006D2829">
            <w:pPr>
              <w:jc w:val="center"/>
              <w:rPr>
                <w:rFonts w:cstheme="minorHAnsi"/>
                <w:sz w:val="18"/>
                <w:szCs w:val="18"/>
              </w:rPr>
            </w:pPr>
            <w:r w:rsidRPr="00880FAC">
              <w:rPr>
                <w:rFonts w:cstheme="minorHAnsi"/>
                <w:b/>
                <w:bCs/>
                <w:sz w:val="18"/>
                <w:szCs w:val="18"/>
              </w:rPr>
              <w:t>SARS-CoV-2 infection</w:t>
            </w:r>
          </w:p>
        </w:tc>
        <w:tc>
          <w:tcPr>
            <w:tcW w:w="1134"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3E2DABC0" w14:textId="77777777" w:rsidR="0067377B" w:rsidRPr="00880FAC" w:rsidRDefault="0067377B" w:rsidP="006D2829">
            <w:pPr>
              <w:jc w:val="center"/>
              <w:rPr>
                <w:rFonts w:cstheme="minorHAnsi"/>
                <w:sz w:val="18"/>
                <w:szCs w:val="18"/>
              </w:rPr>
            </w:pPr>
            <w:r w:rsidRPr="00880FAC">
              <w:rPr>
                <w:rFonts w:cstheme="minorHAnsi"/>
                <w:b/>
                <w:bCs/>
                <w:sz w:val="18"/>
                <w:szCs w:val="18"/>
              </w:rPr>
              <w:t>Specific population</w:t>
            </w:r>
          </w:p>
        </w:tc>
        <w:tc>
          <w:tcPr>
            <w:tcW w:w="1134"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7922BEE3" w14:textId="77777777" w:rsidR="0067377B" w:rsidRPr="00880FAC" w:rsidRDefault="0067377B" w:rsidP="006D2829">
            <w:pPr>
              <w:jc w:val="center"/>
              <w:rPr>
                <w:rFonts w:cstheme="minorHAnsi"/>
                <w:sz w:val="18"/>
                <w:szCs w:val="18"/>
              </w:rPr>
            </w:pPr>
            <w:r w:rsidRPr="00880FAC">
              <w:rPr>
                <w:rFonts w:cstheme="minorHAnsi"/>
                <w:b/>
                <w:bCs/>
                <w:sz w:val="18"/>
                <w:szCs w:val="18"/>
              </w:rPr>
              <w:t>Cases of psychosis (n)</w:t>
            </w:r>
          </w:p>
        </w:tc>
        <w:tc>
          <w:tcPr>
            <w:tcW w:w="971"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45020F03" w14:textId="77777777" w:rsidR="0067377B" w:rsidRPr="00880FAC" w:rsidRDefault="0067377B" w:rsidP="006D2829">
            <w:pPr>
              <w:jc w:val="center"/>
              <w:rPr>
                <w:rFonts w:cstheme="minorHAnsi"/>
                <w:sz w:val="18"/>
                <w:szCs w:val="18"/>
              </w:rPr>
            </w:pPr>
            <w:r w:rsidRPr="00880FAC">
              <w:rPr>
                <w:rFonts w:cstheme="minorHAnsi"/>
                <w:b/>
                <w:bCs/>
                <w:sz w:val="18"/>
                <w:szCs w:val="18"/>
              </w:rPr>
              <w:t>Mean age</w:t>
            </w:r>
          </w:p>
        </w:tc>
        <w:tc>
          <w:tcPr>
            <w:tcW w:w="1139"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7B06CC5D" w14:textId="77777777" w:rsidR="0067377B" w:rsidRPr="00880FAC" w:rsidRDefault="0067377B" w:rsidP="006D2829">
            <w:pPr>
              <w:jc w:val="center"/>
              <w:rPr>
                <w:rFonts w:cstheme="minorHAnsi"/>
                <w:sz w:val="18"/>
                <w:szCs w:val="18"/>
              </w:rPr>
            </w:pPr>
            <w:r w:rsidRPr="00880FAC">
              <w:rPr>
                <w:rFonts w:cstheme="minorHAnsi"/>
                <w:b/>
                <w:bCs/>
                <w:sz w:val="18"/>
                <w:szCs w:val="18"/>
              </w:rPr>
              <w:t>Male/Female</w:t>
            </w:r>
          </w:p>
        </w:tc>
        <w:tc>
          <w:tcPr>
            <w:tcW w:w="3134"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4EDB09AA" w14:textId="77777777" w:rsidR="0067377B" w:rsidRPr="00880FAC" w:rsidRDefault="0067377B" w:rsidP="006D2829">
            <w:pPr>
              <w:jc w:val="center"/>
              <w:rPr>
                <w:rFonts w:cstheme="minorHAnsi"/>
                <w:sz w:val="18"/>
                <w:szCs w:val="18"/>
              </w:rPr>
            </w:pPr>
            <w:r w:rsidRPr="00880FAC">
              <w:rPr>
                <w:rFonts w:cstheme="minorHAnsi"/>
                <w:b/>
                <w:bCs/>
                <w:sz w:val="18"/>
                <w:szCs w:val="18"/>
              </w:rPr>
              <w:t>Details of psychosis</w:t>
            </w:r>
          </w:p>
        </w:tc>
        <w:tc>
          <w:tcPr>
            <w:tcW w:w="1276"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440E9E97" w14:textId="77777777" w:rsidR="0067377B" w:rsidRPr="00880FAC" w:rsidRDefault="0067377B" w:rsidP="006D2829">
            <w:pPr>
              <w:jc w:val="center"/>
              <w:rPr>
                <w:rFonts w:cstheme="minorHAnsi"/>
                <w:sz w:val="18"/>
                <w:szCs w:val="18"/>
              </w:rPr>
            </w:pPr>
            <w:r w:rsidRPr="00880FAC">
              <w:rPr>
                <w:rFonts w:cstheme="minorHAnsi"/>
                <w:b/>
                <w:bCs/>
                <w:sz w:val="18"/>
                <w:szCs w:val="18"/>
              </w:rPr>
              <w:t>Past psychiatric history</w:t>
            </w:r>
          </w:p>
        </w:tc>
        <w:tc>
          <w:tcPr>
            <w:tcW w:w="2410"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7FE6ECE7" w14:textId="77777777" w:rsidR="0067377B" w:rsidRPr="00880FAC" w:rsidRDefault="0067377B" w:rsidP="006D2829">
            <w:pPr>
              <w:jc w:val="center"/>
              <w:rPr>
                <w:rFonts w:cstheme="minorHAnsi"/>
                <w:sz w:val="18"/>
                <w:szCs w:val="18"/>
              </w:rPr>
            </w:pPr>
            <w:r w:rsidRPr="00880FAC">
              <w:rPr>
                <w:rFonts w:cstheme="minorHAnsi"/>
                <w:b/>
                <w:bCs/>
                <w:sz w:val="18"/>
                <w:szCs w:val="18"/>
              </w:rPr>
              <w:t>Other info</w:t>
            </w:r>
          </w:p>
        </w:tc>
      </w:tr>
      <w:tr w:rsidR="0067377B" w:rsidRPr="00880FAC" w14:paraId="241339ED"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0BA1CEE3" w14:textId="728B2520" w:rsidR="0067377B" w:rsidRPr="00880FAC" w:rsidRDefault="0067377B" w:rsidP="006D2829">
            <w:pPr>
              <w:jc w:val="center"/>
              <w:rPr>
                <w:rFonts w:cstheme="minorHAnsi"/>
                <w:sz w:val="18"/>
                <w:szCs w:val="18"/>
              </w:rPr>
            </w:pPr>
            <w:r w:rsidRPr="00880FAC">
              <w:rPr>
                <w:rFonts w:cstheme="minorHAnsi"/>
                <w:b/>
                <w:bCs/>
                <w:sz w:val="18"/>
                <w:szCs w:val="18"/>
              </w:rPr>
              <w:t>Oca Rivas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4088/PCC.20l02692","ISSN":"2155-7780","author":[{"dropping-particle":"","family":"Montes de Oca Rivas","given":"Valeria Cristina","non-dropping-particle":"","parse-names":false,"suffix":""},{"dropping-particle":"","family":"Hernández-Huerta","given":"Daniel","non-dropping-particle":"","parse-names":false,"suffix":""},{"dropping-particle":"","family":"Pérez da Silva","given":"Cristina","non-dropping-particle":"","parse-names":false,"suffix":""},{"dropping-particle":"","family":"Gómez-Arnau","given":"Jorge","non-dropping-particle":"","parse-names":false,"suffix":""}],"container-title":"The Primary Care Companion For CNS Disorders","id":"ITEM-1","issue":"4","issued":{"date-parts":[["2020","7","9"]]},"page":"0-0","publisher":"Physicians Postgraduate Press, Inc.","title":"Reactive Psychosis in a Health Care Worker During the COVID-19 Pandemic","type":"article-journal","volume":"22"},"uris":["http://www.mendeley.com/documents/?uuid=b5c75afa-5f5e-3c59-b700-58abeafce016"]}],"mendeley":{"formattedCitation":"(42)","plainTextFormattedCitation":"(42)","previouslyFormattedCitation":"(42)"},"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42)</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98A9FFF" w14:textId="77777777" w:rsidR="0067377B" w:rsidRPr="00880FAC" w:rsidRDefault="0067377B" w:rsidP="006D2829">
            <w:pPr>
              <w:jc w:val="center"/>
              <w:rPr>
                <w:rFonts w:cstheme="minorHAnsi"/>
                <w:sz w:val="18"/>
                <w:szCs w:val="18"/>
              </w:rPr>
            </w:pPr>
            <w:r w:rsidRPr="00880FAC">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628E90E" w14:textId="77777777" w:rsidR="0067377B" w:rsidRPr="00880FAC" w:rsidRDefault="0067377B" w:rsidP="006D2829">
            <w:pPr>
              <w:jc w:val="center"/>
              <w:rPr>
                <w:rFonts w:cstheme="minorHAnsi"/>
                <w:sz w:val="18"/>
                <w:szCs w:val="18"/>
              </w:rPr>
            </w:pPr>
            <w:r w:rsidRPr="00880FAC">
              <w:rPr>
                <w:rFonts w:cstheme="minorHAnsi"/>
                <w:sz w:val="18"/>
                <w:szCs w:val="18"/>
              </w:rPr>
              <w:t>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A819BBF" w14:textId="77777777" w:rsidR="0067377B" w:rsidRPr="00880FAC" w:rsidRDefault="0067377B" w:rsidP="006D2829">
            <w:pPr>
              <w:jc w:val="center"/>
              <w:rPr>
                <w:rFonts w:cstheme="minorHAnsi"/>
                <w:sz w:val="18"/>
                <w:szCs w:val="18"/>
              </w:rPr>
            </w:pPr>
            <w:r w:rsidRPr="00880FAC">
              <w:rPr>
                <w:rFonts w:cstheme="minorHAnsi"/>
                <w:sz w:val="18"/>
                <w:szCs w:val="18"/>
              </w:rPr>
              <w:t>Healthcare professional</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940CA2D" w14:textId="77777777" w:rsidR="0067377B" w:rsidRPr="00880FAC" w:rsidRDefault="0067377B" w:rsidP="006D2829">
            <w:pPr>
              <w:jc w:val="center"/>
              <w:rPr>
                <w:rFonts w:cstheme="minorHAnsi"/>
                <w:sz w:val="18"/>
                <w:szCs w:val="18"/>
              </w:rPr>
            </w:pPr>
            <w:r w:rsidRPr="00880FAC">
              <w:rPr>
                <w:rFonts w:cstheme="minorHAnsi"/>
                <w:sz w:val="18"/>
                <w:szCs w:val="18"/>
              </w:rPr>
              <w:t>1</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598E762" w14:textId="77777777" w:rsidR="0067377B" w:rsidRPr="00880FAC" w:rsidRDefault="0067377B" w:rsidP="006D2829">
            <w:pPr>
              <w:jc w:val="center"/>
              <w:rPr>
                <w:rFonts w:cstheme="minorHAnsi"/>
                <w:sz w:val="18"/>
                <w:szCs w:val="18"/>
              </w:rPr>
            </w:pPr>
            <w:r w:rsidRPr="00880FAC">
              <w:rPr>
                <w:rFonts w:cstheme="minorHAnsi"/>
                <w:sz w:val="18"/>
                <w:szCs w:val="18"/>
              </w:rPr>
              <w:t>60</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5F15592" w14:textId="77777777" w:rsidR="0067377B" w:rsidRPr="00880FAC" w:rsidRDefault="0067377B" w:rsidP="006D2829">
            <w:pPr>
              <w:jc w:val="center"/>
              <w:rPr>
                <w:rFonts w:cstheme="minorHAnsi"/>
                <w:sz w:val="18"/>
                <w:szCs w:val="18"/>
              </w:rPr>
            </w:pPr>
            <w:r w:rsidRPr="00880FAC">
              <w:rPr>
                <w:rFonts w:cstheme="minorHAnsi"/>
                <w:sz w:val="18"/>
                <w:szCs w:val="18"/>
              </w:rPr>
              <w:t>1/0</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66C9A02" w14:textId="77777777" w:rsidR="0067377B" w:rsidRPr="00880FAC" w:rsidRDefault="0067377B" w:rsidP="006D2829">
            <w:pPr>
              <w:jc w:val="center"/>
              <w:rPr>
                <w:rFonts w:cstheme="minorHAnsi"/>
                <w:sz w:val="18"/>
                <w:szCs w:val="18"/>
              </w:rPr>
            </w:pPr>
            <w:r w:rsidRPr="00880FAC">
              <w:rPr>
                <w:rFonts w:cstheme="minorHAnsi"/>
                <w:sz w:val="18"/>
                <w:szCs w:val="18"/>
              </w:rPr>
              <w:t>Obsessional delusions about infecting family</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F5CFBA5" w14:textId="77777777" w:rsidR="0067377B" w:rsidRPr="00880FAC" w:rsidRDefault="0067377B"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D2EB645" w14:textId="77777777" w:rsidR="0067377B" w:rsidRPr="00880FAC" w:rsidRDefault="0067377B" w:rsidP="006D2829">
            <w:pPr>
              <w:jc w:val="center"/>
              <w:rPr>
                <w:rFonts w:cstheme="minorHAnsi"/>
                <w:sz w:val="18"/>
                <w:szCs w:val="18"/>
              </w:rPr>
            </w:pPr>
          </w:p>
        </w:tc>
      </w:tr>
      <w:tr w:rsidR="0067377B" w:rsidRPr="00880FAC" w14:paraId="263FC234"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10A2102B" w14:textId="512A6D7C" w:rsidR="0067377B" w:rsidRPr="00880FAC" w:rsidRDefault="0067377B" w:rsidP="006D2829">
            <w:pPr>
              <w:jc w:val="center"/>
              <w:rPr>
                <w:rFonts w:cstheme="minorHAnsi"/>
                <w:sz w:val="18"/>
                <w:szCs w:val="18"/>
              </w:rPr>
            </w:pPr>
            <w:r w:rsidRPr="00880FAC">
              <w:rPr>
                <w:rFonts w:cstheme="minorHAnsi"/>
                <w:b/>
                <w:bCs/>
                <w:sz w:val="18"/>
                <w:szCs w:val="18"/>
              </w:rPr>
              <w:t>Huarcaya-Victoria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PSYCHRES.2020.113052","ISSN":"0165-1781","author":[{"dropping-particle":"","family":"Huarcaya-Victoria","given":"Jeff","non-dropping-particle":"","parse-names":false,"suffix":""},{"dropping-particle":"","family":"Herrera","given":"Dwight","non-dropping-particle":"","parse-names":false,"suffix":""},{"dropping-particle":"","family":"Castillo","given":"Claudia","non-dropping-particle":"","parse-names":false,"suffix":""}],"container-title":"Psychiatry Research","id":"ITEM-1","issued":{"date-parts":[["2020","7","1"]]},"page":"113052","publisher":"Elsevier","title":"Psychosis in a patient with anxiety related to COVID-19: A case report","type":"article-journal","volume":"289"},"uris":["http://www.mendeley.com/documents/?uuid=a548094c-cf76-352f-b73d-86b2ba56ddbf"]}],"mendeley":{"formattedCitation":"(43)","plainTextFormattedCitation":"(43)","previouslyFormattedCitation":"(43)"},"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43)</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452F7A5" w14:textId="77777777" w:rsidR="0067377B" w:rsidRPr="00880FAC" w:rsidRDefault="0067377B" w:rsidP="006D2829">
            <w:pPr>
              <w:jc w:val="center"/>
              <w:rPr>
                <w:rFonts w:cstheme="minorHAnsi"/>
                <w:sz w:val="18"/>
                <w:szCs w:val="18"/>
              </w:rPr>
            </w:pPr>
            <w:r w:rsidRPr="00880FAC">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DF34D5B" w14:textId="77777777" w:rsidR="0067377B" w:rsidRPr="00880FAC" w:rsidRDefault="0067377B" w:rsidP="006D2829">
            <w:pPr>
              <w:jc w:val="center"/>
              <w:rPr>
                <w:rFonts w:cstheme="minorHAnsi"/>
                <w:sz w:val="18"/>
                <w:szCs w:val="18"/>
              </w:rPr>
            </w:pPr>
            <w:r w:rsidRPr="00880FAC">
              <w:rPr>
                <w:rFonts w:cstheme="minorHAnsi"/>
                <w:sz w:val="18"/>
                <w:szCs w:val="18"/>
              </w:rPr>
              <w:t>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9EB82C9" w14:textId="77777777" w:rsidR="0067377B" w:rsidRPr="00880FAC" w:rsidRDefault="0067377B"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B05340F" w14:textId="77777777" w:rsidR="0067377B" w:rsidRPr="00880FAC" w:rsidRDefault="0067377B" w:rsidP="006D2829">
            <w:pPr>
              <w:jc w:val="center"/>
              <w:rPr>
                <w:rFonts w:cstheme="minorHAnsi"/>
                <w:sz w:val="18"/>
                <w:szCs w:val="18"/>
              </w:rPr>
            </w:pPr>
            <w:r w:rsidRPr="00880FAC">
              <w:rPr>
                <w:rFonts w:cstheme="minorHAnsi"/>
                <w:sz w:val="18"/>
                <w:szCs w:val="18"/>
              </w:rPr>
              <w:t>1</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1AAF187" w14:textId="77777777" w:rsidR="0067377B" w:rsidRPr="00880FAC" w:rsidRDefault="0067377B" w:rsidP="006D2829">
            <w:pPr>
              <w:jc w:val="center"/>
              <w:rPr>
                <w:rFonts w:cstheme="minorHAnsi"/>
                <w:sz w:val="18"/>
                <w:szCs w:val="18"/>
              </w:rPr>
            </w:pPr>
            <w:r w:rsidRPr="00880FAC">
              <w:rPr>
                <w:rFonts w:cstheme="minorHAnsi"/>
                <w:sz w:val="18"/>
                <w:szCs w:val="18"/>
              </w:rPr>
              <w:t>38</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60085DC" w14:textId="77777777" w:rsidR="0067377B" w:rsidRPr="00880FAC" w:rsidRDefault="0067377B" w:rsidP="006D2829">
            <w:pPr>
              <w:jc w:val="center"/>
              <w:rPr>
                <w:rFonts w:cstheme="minorHAnsi"/>
                <w:sz w:val="18"/>
                <w:szCs w:val="18"/>
              </w:rPr>
            </w:pPr>
            <w:r w:rsidRPr="00880FAC">
              <w:rPr>
                <w:rFonts w:cstheme="minorHAnsi"/>
                <w:sz w:val="18"/>
                <w:szCs w:val="18"/>
              </w:rPr>
              <w:t>0/1</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D1C1D24" w14:textId="77777777" w:rsidR="0067377B" w:rsidRPr="00880FAC" w:rsidRDefault="0067377B" w:rsidP="006D2829">
            <w:pPr>
              <w:jc w:val="center"/>
              <w:rPr>
                <w:rFonts w:cstheme="minorHAnsi"/>
                <w:sz w:val="18"/>
                <w:szCs w:val="18"/>
              </w:rPr>
            </w:pPr>
            <w:r w:rsidRPr="00880FAC">
              <w:rPr>
                <w:rFonts w:cstheme="minorHAnsi"/>
                <w:sz w:val="18"/>
                <w:szCs w:val="18"/>
              </w:rPr>
              <w:t>Persecutory and command hallucinations to harm family</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A96CE36" w14:textId="77777777" w:rsidR="0067377B" w:rsidRPr="00880FAC" w:rsidRDefault="0067377B"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671C92F" w14:textId="77777777" w:rsidR="0067377B" w:rsidRPr="00880FAC" w:rsidRDefault="0067377B" w:rsidP="006D2829">
            <w:pPr>
              <w:jc w:val="center"/>
              <w:rPr>
                <w:rFonts w:cstheme="minorHAnsi"/>
                <w:sz w:val="18"/>
                <w:szCs w:val="18"/>
              </w:rPr>
            </w:pPr>
          </w:p>
        </w:tc>
      </w:tr>
      <w:tr w:rsidR="0067377B" w:rsidRPr="00880FAC" w14:paraId="3B5F2F08"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770A0C38" w14:textId="66BD48D8" w:rsidR="0067377B" w:rsidRPr="00880FAC" w:rsidRDefault="0067377B" w:rsidP="006D2829">
            <w:pPr>
              <w:jc w:val="center"/>
              <w:rPr>
                <w:rFonts w:cstheme="minorHAnsi"/>
                <w:sz w:val="18"/>
                <w:szCs w:val="18"/>
              </w:rPr>
            </w:pPr>
            <w:r w:rsidRPr="00880FAC">
              <w:rPr>
                <w:rFonts w:cstheme="minorHAnsi"/>
                <w:b/>
                <w:bCs/>
                <w:sz w:val="18"/>
                <w:szCs w:val="18"/>
              </w:rPr>
              <w:t>Zulkifli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abstract":"Coronaviruses are a family of virus that cause respiratory symptoms. The latest outbreaks of the virus in late December 2019, is named Covid-19. World Health Organization (WHO) declared a public health emergency on 31 th of January 2020. Cases were detected across the globe. Brief psychotic disorder is a sudden onset (within two weeks) of psychosis which lasting for less than a month. The affected person will eventually return to their premorbid state. It is often in response to a stressful event in one's life. We reported a case of 31 years old man, who presented with one week's history of odd behaviour. He was causing a disturbance within his neighbourhood, where he was holding a knife, talking irrelevantly and acting suspiciously. This was his first presentation to hospital. He has no family history of mental illness. He did not take any illicit substances nor alcoholic. In the ward, he was given a low dose of antipsychotics, where he responded rapidly. His brother reported that the patient had been very worked up with the coronavirus outbreak news and had been constantly texting him. He was having fear and distress as he felt that there were not enough preventive measures were being put into place to curb the outbreak of the disease.","author":[{"dropping-particle":"","family":"Zulkifli","given":"Nathratul Ayeshah","non-dropping-particle":"","parse-names":false,"suffix":""},{"dropping-particle":"","family":"Sivapatham","given":"Sulekha","non-dropping-particle":"","parse-names":false,"suffix":""},{"dropping-particle":"","family":"Guan","given":"Ng Chong","non-dropping-particle":"","parse-names":false,"suffix":""}],"container-title":"Malaysian Journal of Psychiatry ","id":"ITEM-1","issued":{"date-parts":[["2020"]]},"title":"Brief Psychotic Disorder in Relation to Coronavirus, COVID-19 Outbreaks: A Case Report","type":"article-journal"},"uris":["http://www.mendeley.com/documents/?uuid=49bd96cc-9346-3a3f-a2cc-493841c24471"]}],"mendeley":{"formattedCitation":"(95)","plainTextFormattedCitation":"(95)","previouslyFormattedCitation":"(95)"},"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95)</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783BD8C" w14:textId="77777777" w:rsidR="0067377B" w:rsidRPr="00880FAC" w:rsidRDefault="0067377B" w:rsidP="006D2829">
            <w:pPr>
              <w:jc w:val="center"/>
              <w:rPr>
                <w:rFonts w:cstheme="minorHAnsi"/>
                <w:sz w:val="18"/>
                <w:szCs w:val="18"/>
              </w:rPr>
            </w:pPr>
            <w:r w:rsidRPr="00880FAC">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40B91C7" w14:textId="77777777" w:rsidR="0067377B" w:rsidRPr="00880FAC" w:rsidRDefault="0067377B" w:rsidP="006D2829">
            <w:pPr>
              <w:jc w:val="center"/>
              <w:rPr>
                <w:rFonts w:cstheme="minorHAnsi"/>
                <w:sz w:val="18"/>
                <w:szCs w:val="18"/>
              </w:rPr>
            </w:pPr>
            <w:r w:rsidRPr="00880FAC">
              <w:rPr>
                <w:rFonts w:cstheme="minorHAnsi"/>
                <w:sz w:val="18"/>
                <w:szCs w:val="18"/>
              </w:rPr>
              <w:t>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AE46B09" w14:textId="77777777" w:rsidR="0067377B" w:rsidRPr="00880FAC" w:rsidRDefault="0067377B"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7EB4044" w14:textId="77777777" w:rsidR="0067377B" w:rsidRPr="00880FAC" w:rsidRDefault="0067377B" w:rsidP="006D2829">
            <w:pPr>
              <w:jc w:val="center"/>
              <w:rPr>
                <w:rFonts w:cstheme="minorHAnsi"/>
                <w:sz w:val="18"/>
                <w:szCs w:val="18"/>
              </w:rPr>
            </w:pPr>
            <w:r w:rsidRPr="00880FAC">
              <w:rPr>
                <w:rFonts w:cstheme="minorHAnsi"/>
                <w:sz w:val="18"/>
                <w:szCs w:val="18"/>
              </w:rPr>
              <w:t>1</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70D3E42" w14:textId="77777777" w:rsidR="0067377B" w:rsidRPr="00880FAC" w:rsidRDefault="0067377B" w:rsidP="006D2829">
            <w:pPr>
              <w:jc w:val="center"/>
              <w:rPr>
                <w:rFonts w:cstheme="minorHAnsi"/>
                <w:sz w:val="18"/>
                <w:szCs w:val="18"/>
              </w:rPr>
            </w:pPr>
            <w:r w:rsidRPr="00880FAC">
              <w:rPr>
                <w:rFonts w:cstheme="minorHAnsi"/>
                <w:sz w:val="18"/>
                <w:szCs w:val="18"/>
              </w:rPr>
              <w:t>31</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21A1D61" w14:textId="77777777" w:rsidR="0067377B" w:rsidRPr="00880FAC" w:rsidRDefault="0067377B" w:rsidP="006D2829">
            <w:pPr>
              <w:jc w:val="center"/>
              <w:rPr>
                <w:rFonts w:cstheme="minorHAnsi"/>
                <w:sz w:val="18"/>
                <w:szCs w:val="18"/>
              </w:rPr>
            </w:pPr>
            <w:r w:rsidRPr="00880FAC">
              <w:rPr>
                <w:rFonts w:cstheme="minorHAnsi"/>
                <w:sz w:val="18"/>
                <w:szCs w:val="18"/>
              </w:rPr>
              <w:t>1/0</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EE5DCF1" w14:textId="77777777" w:rsidR="0067377B" w:rsidRPr="00880FAC" w:rsidRDefault="0067377B" w:rsidP="006D2829">
            <w:pPr>
              <w:jc w:val="center"/>
              <w:rPr>
                <w:rFonts w:cstheme="minorHAnsi"/>
                <w:sz w:val="18"/>
                <w:szCs w:val="18"/>
              </w:rPr>
            </w:pPr>
            <w:r w:rsidRPr="00880FAC">
              <w:rPr>
                <w:rFonts w:cstheme="minorHAnsi"/>
                <w:sz w:val="18"/>
                <w:szCs w:val="18"/>
              </w:rPr>
              <w:t>Extreme stress related to COVID-19 pandemic</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359E710" w14:textId="77777777" w:rsidR="0067377B" w:rsidRPr="00880FAC" w:rsidRDefault="0067377B"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B021EAA" w14:textId="77777777" w:rsidR="0067377B" w:rsidRPr="00880FAC" w:rsidRDefault="0067377B" w:rsidP="006D2829">
            <w:pPr>
              <w:jc w:val="center"/>
              <w:rPr>
                <w:rFonts w:cstheme="minorHAnsi"/>
                <w:sz w:val="18"/>
                <w:szCs w:val="18"/>
              </w:rPr>
            </w:pPr>
          </w:p>
        </w:tc>
      </w:tr>
      <w:tr w:rsidR="0067377B" w:rsidRPr="00880FAC" w14:paraId="595394BA"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4D9C267D" w14:textId="2209D6B7" w:rsidR="0067377B" w:rsidRPr="00880FAC" w:rsidRDefault="0067377B" w:rsidP="006D2829">
            <w:pPr>
              <w:jc w:val="center"/>
              <w:rPr>
                <w:rFonts w:cstheme="minorHAnsi"/>
                <w:sz w:val="18"/>
                <w:szCs w:val="18"/>
              </w:rPr>
            </w:pPr>
            <w:r w:rsidRPr="00880FAC">
              <w:rPr>
                <w:rFonts w:cstheme="minorHAnsi"/>
                <w:b/>
                <w:bCs/>
                <w:sz w:val="18"/>
                <w:szCs w:val="18"/>
              </w:rPr>
              <w:t>D'A</w:t>
            </w:r>
            <w:r>
              <w:rPr>
                <w:rFonts w:cstheme="minorHAnsi"/>
                <w:b/>
                <w:bCs/>
                <w:sz w:val="18"/>
                <w:szCs w:val="18"/>
              </w:rPr>
              <w:t>g</w:t>
            </w:r>
            <w:r w:rsidRPr="00880FAC">
              <w:rPr>
                <w:rFonts w:cstheme="minorHAnsi"/>
                <w:b/>
                <w:bCs/>
                <w:sz w:val="18"/>
                <w:szCs w:val="18"/>
              </w:rPr>
              <w:t>ostino</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93/schbul/sbaa112","ISSN":"1745-1701","PMID":"32761196","abstract":"The impact of the COVID-19 pandemic on psychosis remains to be established. Here, we report six cases (3 Male; 3 Female) of First Episode Psychosis (FEP) admitted to our hospital in the second month of national lockdown. All patients underwent routine laboratory tests and a standardized assessment of psychopathology. Hospitalization was required due to the severity of behavioral abnormalities in the context of a full-blown psychosis (BPRS = 53,3 ± 15,6). Blood tests, toxicological urine screening and brain imaging were unremarkable, with the exception of a mild cortical atrophy in the eldest patient (Male, 73 years). All patients were negative for SARS-CoV-2 throughout their stay but three presented the somatic delusion of being infected. Of note, all six cases had religious/spiritual delusions and hallucinatory contents. Despite a generally advanced age (53,3 ± 15,6), all patients had a negative psychiatric history. Rapid discharge (length of stay = 13,8 ± 6,9) with remission of symptoms (BPRS = 27,5 ± 3,1) and satisfactory insight were possible after relatively low-dose antipsychotic treatment (Olanzapine-equivalents = 10,6 ± 5,4 mg). Brief Psychotic Disorder (BPD) / Acute and Transient Psychotic Disorder (ATPD) diagnoses were confirmed during follow-up visits in all six cases. The youngest patient (Female, 23 years) also satisfied available criteria for Brief Limited Intermittent Psychotic Symptoms (BLIPS). Although research on larger populations is necessary, our preliminary observation suggests that intense psychosocial stress associated with a novel, potentially fatal disease and national lockdown restrictions might be a trigger for FEP.","author":[{"dropping-particle":"","family":"D'Agostino","given":"Armando","non-dropping-particle":"","parse-names":false,"suffix":""},{"dropping-particle":"","family":"D'Angelo","given":"Simone","non-dropping-particle":"","parse-names":false,"suffix":""},{"dropping-particle":"","family":"Giordano","given":"Barbara","non-dropping-particle":"","parse-names":false,"suffix":""},{"dropping-particle":"","family":"Cigognini","given":"Anna Chiara","non-dropping-particle":"","parse-names":false,"suffix":""},{"dropping-particle":"","family":"Chirico","given":"Margherita Lorenza","non-dropping-particle":"","parse-names":false,"suffix":""},{"dropping-particle":"","family":"Redaelli","given":"Cristiana","non-dropping-particle":"","parse-names":false,"suffix":""},{"dropping-particle":"","family":"Gambini","given":"Orsola","non-dropping-particle":"","parse-names":false,"suffix":""}],"container-title":"Schizophrenia bulletin","id":"ITEM-1","issued":{"date-parts":[["2020","8","6"]]},"publisher":"Oxford University Press","title":"Brief Psychotic Disorder during the national lockdown in Italy: an emerging clinical phenomenon of the coronavirus pandemic.","type":"article-journal"},"uris":["http://www.mendeley.com/documents/?uuid=9eeeb1bb-8f18-3afc-8424-d92665f70012"]}],"mendeley":{"formattedCitation":"(44)","plainTextFormattedCitation":"(44)","previouslyFormattedCitation":"(44)"},"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44)</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A7D686A" w14:textId="77777777" w:rsidR="0067377B" w:rsidRPr="00880FAC" w:rsidRDefault="0067377B" w:rsidP="006D2829">
            <w:pPr>
              <w:jc w:val="center"/>
              <w:rPr>
                <w:rFonts w:cstheme="minorHAnsi"/>
                <w:sz w:val="18"/>
                <w:szCs w:val="18"/>
              </w:rPr>
            </w:pPr>
            <w:r w:rsidRPr="00880FAC">
              <w:rPr>
                <w:rFonts w:cstheme="minorHAnsi"/>
                <w:sz w:val="18"/>
                <w:szCs w:val="18"/>
              </w:rPr>
              <w:t>case-serie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81BB700" w14:textId="77777777" w:rsidR="0067377B" w:rsidRPr="00880FAC" w:rsidRDefault="0067377B" w:rsidP="006D2829">
            <w:pPr>
              <w:jc w:val="center"/>
              <w:rPr>
                <w:rFonts w:cstheme="minorHAnsi"/>
                <w:sz w:val="18"/>
                <w:szCs w:val="18"/>
              </w:rPr>
            </w:pPr>
            <w:r w:rsidRPr="00880FAC">
              <w:rPr>
                <w:rFonts w:cstheme="minorHAnsi"/>
                <w:sz w:val="18"/>
                <w:szCs w:val="18"/>
              </w:rPr>
              <w:t>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A4844A8" w14:textId="77777777" w:rsidR="0067377B" w:rsidRPr="00880FAC" w:rsidRDefault="0067377B"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17EA9B6" w14:textId="77777777" w:rsidR="0067377B" w:rsidRPr="00880FAC" w:rsidRDefault="0067377B" w:rsidP="006D2829">
            <w:pPr>
              <w:jc w:val="center"/>
              <w:rPr>
                <w:rFonts w:cstheme="minorHAnsi"/>
                <w:sz w:val="18"/>
                <w:szCs w:val="18"/>
              </w:rPr>
            </w:pPr>
            <w:r w:rsidRPr="00880FAC">
              <w:rPr>
                <w:rFonts w:cstheme="minorHAnsi"/>
                <w:sz w:val="18"/>
                <w:szCs w:val="18"/>
              </w:rPr>
              <w:t>6</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3418C4C" w14:textId="77777777" w:rsidR="0067377B" w:rsidRPr="00880FAC" w:rsidRDefault="0067377B" w:rsidP="006D2829">
            <w:pPr>
              <w:jc w:val="center"/>
              <w:rPr>
                <w:rFonts w:cstheme="minorHAnsi"/>
                <w:sz w:val="18"/>
                <w:szCs w:val="18"/>
              </w:rPr>
            </w:pPr>
            <w:r w:rsidRPr="00880FAC">
              <w:rPr>
                <w:rFonts w:cstheme="minorHAnsi"/>
                <w:sz w:val="18"/>
                <w:szCs w:val="18"/>
              </w:rPr>
              <w:t>53.3</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4B03001" w14:textId="77777777" w:rsidR="0067377B" w:rsidRPr="00880FAC" w:rsidRDefault="0067377B" w:rsidP="006D2829">
            <w:pPr>
              <w:jc w:val="center"/>
              <w:rPr>
                <w:rFonts w:cstheme="minorHAnsi"/>
                <w:sz w:val="18"/>
                <w:szCs w:val="18"/>
              </w:rPr>
            </w:pPr>
            <w:r w:rsidRPr="00880FAC">
              <w:rPr>
                <w:rFonts w:cstheme="minorHAnsi"/>
                <w:sz w:val="18"/>
                <w:szCs w:val="18"/>
              </w:rPr>
              <w:t>3/3</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62E5B86" w14:textId="77777777" w:rsidR="0067377B" w:rsidRPr="00880FAC" w:rsidRDefault="0067377B" w:rsidP="006D2829">
            <w:pPr>
              <w:jc w:val="center"/>
              <w:rPr>
                <w:rFonts w:cstheme="minorHAnsi"/>
                <w:sz w:val="18"/>
                <w:szCs w:val="18"/>
              </w:rPr>
            </w:pPr>
            <w:r w:rsidRPr="00880FAC">
              <w:rPr>
                <w:rFonts w:cstheme="minorHAnsi"/>
                <w:sz w:val="18"/>
                <w:szCs w:val="18"/>
              </w:rPr>
              <w:t>3 had somatic delusion of infection</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B79F041" w14:textId="77777777" w:rsidR="0067377B" w:rsidRPr="00880FAC" w:rsidRDefault="0067377B"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002DFE2" w14:textId="77777777" w:rsidR="0067377B" w:rsidRPr="00880FAC" w:rsidRDefault="0067377B" w:rsidP="006D2829">
            <w:pPr>
              <w:jc w:val="center"/>
              <w:rPr>
                <w:rFonts w:cstheme="minorHAnsi"/>
                <w:sz w:val="18"/>
                <w:szCs w:val="18"/>
              </w:rPr>
            </w:pPr>
          </w:p>
        </w:tc>
      </w:tr>
      <w:tr w:rsidR="0067377B" w:rsidRPr="00880FAC" w14:paraId="3D4F4341"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767D832D" w14:textId="04C3D973" w:rsidR="0067377B" w:rsidRPr="00880FAC" w:rsidRDefault="0067377B" w:rsidP="006D2829">
            <w:pPr>
              <w:jc w:val="center"/>
              <w:rPr>
                <w:rFonts w:cstheme="minorHAnsi"/>
                <w:sz w:val="18"/>
                <w:szCs w:val="18"/>
              </w:rPr>
            </w:pPr>
            <w:r w:rsidRPr="00880FAC">
              <w:rPr>
                <w:rFonts w:cstheme="minorHAnsi"/>
                <w:b/>
                <w:bCs/>
                <w:sz w:val="18"/>
                <w:szCs w:val="18"/>
              </w:rPr>
              <w:t>Moid</w:t>
            </w:r>
            <w:r>
              <w:rPr>
                <w:rFonts w:cstheme="minorHAnsi"/>
                <w:b/>
                <w:bCs/>
                <w:sz w:val="18"/>
                <w:szCs w:val="18"/>
              </w:rPr>
              <w:t>e</w:t>
            </w:r>
            <w:r w:rsidRPr="00880FAC">
              <w:rPr>
                <w:rFonts w:cstheme="minorHAnsi"/>
                <w:b/>
                <w:bCs/>
                <w:sz w:val="18"/>
                <w:szCs w:val="18"/>
              </w:rPr>
              <w:t>en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bbih.2020.100125","ISSN":"2666-3546","PMID":"32835301","author":[{"dropping-particle":"","family":"Moideen","given":"Shamsudeen","non-dropping-particle":"","parse-names":false,"suffix":""},{"dropping-particle":"","family":"Thomas","given":"Rinu","non-dropping-particle":"","parse-names":false,"suffix":""},{"dropping-particle":"","family":"Suresh Kumar","given":"P N","non-dropping-particle":"","parse-names":false,"suffix":""},{"dropping-particle":"","family":"Uvais","given":"N A","non-dropping-particle":"","parse-names":false,"suffix":""},{"dropping-particle":"","family":"Ul Haq Katshu","given":"Mohammad Zia","non-dropping-particle":"","parse-names":false,"suffix":""}],"container-title":"Brain, behavior, &amp; immunity - health","id":"ITEM-1","issued":{"date-parts":[["2020","8"]]},"page":"100125","publisher":"Elsevier","title":"Psychosis in a patient with anti-NMDA-receptor antibodies experiencing significant stress related to COVID-19.","type":"article-journal","volume":"7"},"uris":["http://www.mendeley.com/documents/?uuid=94f813fb-2ace-3000-ab10-8d312b8ced42"]}],"mendeley":{"formattedCitation":"(76)","plainTextFormattedCitation":"(76)","previouslyFormattedCitation":"(76)"},"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76)</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81E4CDC" w14:textId="77777777" w:rsidR="0067377B" w:rsidRPr="00880FAC" w:rsidRDefault="0067377B" w:rsidP="006D2829">
            <w:pPr>
              <w:jc w:val="center"/>
              <w:rPr>
                <w:rFonts w:cstheme="minorHAnsi"/>
                <w:sz w:val="18"/>
                <w:szCs w:val="18"/>
              </w:rPr>
            </w:pPr>
            <w:r w:rsidRPr="00880FAC">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D7762F9" w14:textId="77777777" w:rsidR="0067377B" w:rsidRPr="00880FAC" w:rsidRDefault="0067377B" w:rsidP="006D2829">
            <w:pPr>
              <w:jc w:val="center"/>
              <w:rPr>
                <w:rFonts w:cstheme="minorHAnsi"/>
                <w:sz w:val="18"/>
                <w:szCs w:val="18"/>
              </w:rPr>
            </w:pPr>
            <w:r w:rsidRPr="00880FAC">
              <w:rPr>
                <w:rFonts w:cstheme="minorHAnsi"/>
                <w:sz w:val="18"/>
                <w:szCs w:val="18"/>
              </w:rPr>
              <w:t>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81CB622" w14:textId="1A869150" w:rsidR="0067377B" w:rsidRPr="00880FAC" w:rsidRDefault="0067377B" w:rsidP="006D2829">
            <w:pPr>
              <w:jc w:val="center"/>
              <w:rPr>
                <w:rFonts w:cstheme="minorHAnsi"/>
                <w:sz w:val="18"/>
                <w:szCs w:val="18"/>
              </w:rPr>
            </w:pPr>
            <w:r w:rsidRPr="00880FAC">
              <w:rPr>
                <w:rFonts w:cstheme="minorHAnsi"/>
                <w:sz w:val="18"/>
                <w:szCs w:val="18"/>
              </w:rPr>
              <w:t>Anti-NMDA-R Abs</w:t>
            </w:r>
            <w:r w:rsidR="008A0117">
              <w:rPr>
                <w:rFonts w:cstheme="minorHAnsi"/>
                <w:sz w:val="18"/>
                <w:szCs w:val="18"/>
              </w:rPr>
              <w:t xml:space="preserve"> (CSF)</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08421BA" w14:textId="77777777" w:rsidR="0067377B" w:rsidRPr="00880FAC" w:rsidRDefault="0067377B" w:rsidP="006D2829">
            <w:pPr>
              <w:jc w:val="center"/>
              <w:rPr>
                <w:rFonts w:cstheme="minorHAnsi"/>
                <w:sz w:val="18"/>
                <w:szCs w:val="18"/>
              </w:rPr>
            </w:pPr>
            <w:r w:rsidRPr="00880FAC">
              <w:rPr>
                <w:rFonts w:cstheme="minorHAnsi"/>
                <w:sz w:val="18"/>
                <w:szCs w:val="18"/>
              </w:rPr>
              <w:t>1</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80E9B48" w14:textId="77777777" w:rsidR="0067377B" w:rsidRPr="00880FAC" w:rsidRDefault="0067377B" w:rsidP="006D2829">
            <w:pPr>
              <w:jc w:val="center"/>
              <w:rPr>
                <w:rFonts w:cstheme="minorHAnsi"/>
                <w:sz w:val="18"/>
                <w:szCs w:val="18"/>
              </w:rPr>
            </w:pPr>
            <w:r w:rsidRPr="00880FAC">
              <w:rPr>
                <w:rFonts w:cstheme="minorHAnsi"/>
                <w:sz w:val="18"/>
                <w:szCs w:val="18"/>
              </w:rPr>
              <w:t>17</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3681AA3" w14:textId="77777777" w:rsidR="0067377B" w:rsidRPr="00880FAC" w:rsidRDefault="0067377B" w:rsidP="006D2829">
            <w:pPr>
              <w:jc w:val="center"/>
              <w:rPr>
                <w:rFonts w:cstheme="minorHAnsi"/>
                <w:sz w:val="18"/>
                <w:szCs w:val="18"/>
              </w:rPr>
            </w:pPr>
            <w:r w:rsidRPr="00880FAC">
              <w:rPr>
                <w:rFonts w:cstheme="minorHAnsi"/>
                <w:sz w:val="18"/>
                <w:szCs w:val="18"/>
              </w:rPr>
              <w:t>1/0</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BD2995D" w14:textId="0E47B41A" w:rsidR="0067377B" w:rsidRPr="00880FAC" w:rsidRDefault="0067377B" w:rsidP="006D2829">
            <w:pPr>
              <w:jc w:val="center"/>
              <w:rPr>
                <w:rFonts w:cstheme="minorHAnsi"/>
                <w:sz w:val="18"/>
                <w:szCs w:val="18"/>
              </w:rPr>
            </w:pPr>
            <w:r w:rsidRPr="00880FAC">
              <w:rPr>
                <w:rFonts w:cstheme="minorHAnsi"/>
                <w:sz w:val="18"/>
                <w:szCs w:val="18"/>
              </w:rPr>
              <w:t>2-weeks history of fever, urinary incontinence, slurred and incoherent speech, overactivity, mood incongruent and reduced sleep</w:t>
            </w:r>
            <w:r w:rsidR="008A0117">
              <w:rPr>
                <w:rFonts w:cstheme="minorHAnsi"/>
                <w:sz w:val="18"/>
                <w:szCs w:val="18"/>
              </w:rPr>
              <w:t xml:space="preserve">. Psychosis improved with immunotherapy.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9523676" w14:textId="77777777" w:rsidR="0067377B" w:rsidRPr="00880FAC" w:rsidRDefault="0067377B"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200371D" w14:textId="77777777" w:rsidR="0067377B" w:rsidRPr="00880FAC" w:rsidRDefault="0067377B" w:rsidP="006D2829">
            <w:pPr>
              <w:jc w:val="center"/>
              <w:rPr>
                <w:rFonts w:cstheme="minorHAnsi"/>
                <w:sz w:val="18"/>
                <w:szCs w:val="18"/>
              </w:rPr>
            </w:pPr>
            <w:r w:rsidRPr="00880FAC">
              <w:rPr>
                <w:rFonts w:cstheme="minorHAnsi"/>
                <w:sz w:val="18"/>
                <w:szCs w:val="18"/>
              </w:rPr>
              <w:t>New-onset psychosis with anti-NMDA-R Abs. Also reported significant stress related to COVID-19 pandemic</w:t>
            </w:r>
          </w:p>
        </w:tc>
      </w:tr>
      <w:tr w:rsidR="00000109" w:rsidRPr="00880FAC" w14:paraId="127CF634"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tcPr>
          <w:p w14:paraId="6A105046" w14:textId="398D3AB6" w:rsidR="00000109" w:rsidRPr="00880FAC" w:rsidRDefault="00000109" w:rsidP="006D2829">
            <w:pPr>
              <w:jc w:val="center"/>
              <w:rPr>
                <w:rFonts w:cstheme="minorHAnsi"/>
                <w:b/>
                <w:bCs/>
                <w:sz w:val="18"/>
                <w:szCs w:val="18"/>
              </w:rPr>
            </w:pPr>
            <w:r w:rsidRPr="00000109">
              <w:rPr>
                <w:rFonts w:cstheme="minorHAnsi"/>
                <w:b/>
                <w:bCs/>
                <w:sz w:val="18"/>
                <w:szCs w:val="18"/>
              </w:rPr>
              <w:t>Panariello</w:t>
            </w:r>
            <w:r>
              <w:rPr>
                <w:rFonts w:cstheme="minorHAnsi"/>
                <w:b/>
                <w:bCs/>
                <w:sz w:val="18"/>
                <w:szCs w:val="18"/>
              </w:rPr>
              <w:t xml:space="preserve"> et al </w:t>
            </w:r>
            <w:r>
              <w:rPr>
                <w:rFonts w:cstheme="minorHAnsi"/>
                <w:b/>
                <w:bCs/>
                <w:sz w:val="18"/>
                <w:szCs w:val="18"/>
              </w:rPr>
              <w:fldChar w:fldCharType="begin" w:fldLock="1"/>
            </w:r>
            <w:r w:rsidR="006D2829">
              <w:rPr>
                <w:rFonts w:cstheme="minorHAnsi"/>
                <w:b/>
                <w:bCs/>
                <w:sz w:val="18"/>
                <w:szCs w:val="18"/>
              </w:rPr>
              <w:instrText>ADDIN CSL_CITATION {"citationItems":[{"id":"ITEM-1","itemData":{"DOI":"10.1016/J.BBI.2020.05.054","ISSN":"0889-1591","author":[{"dropping-particle":"","family":"Panariello","given":"Adelaide","non-dropping-particle":"","parse-names":false,"suffix":""},{"dropping-particle":"","family":"Bassetti","given":"Roberta","non-dropping-particle":"","parse-names":false,"suffix":""},{"dropping-particle":"","family":"Radice","given":"Anna","non-dropping-particle":"","parse-names":false,"suffix":""},{"dropping-particle":"","family":"Rossotti","given":"Roberto","non-dropping-particle":"","parse-names":false,"suffix":""},{"dropping-particle":"","family":"Puoti","given":"Massimo","non-dropping-particle":"","parse-names":false,"suffix":""},{"dropping-particle":"","family":"Corradin","given":"Matteo","non-dropping-particle":"","parse-names":false,"suffix":""},{"dropping-particle":"","family":"Moreno","given":"Mauro","non-dropping-particle":"","parse-names":false,"suffix":""},{"dropping-particle":"","family":"Percudani","given":"Mauro","non-dropping-particle":"","parse-names":false,"suffix":""}],"container-title":"Brain, Behavior, and Immunity","id":"ITEM-1","issued":{"date-parts":[["2020","7","1"]]},"page":"179-181","publisher":"Academic Press","title":"Anti-NMDA receptor encephalitis in a psychiatric Covid-19 patient: A case report","type":"article-journal","volume":"87"},"uris":["http://www.mendeley.com/documents/?uuid=8ee04dac-b21e-3be6-82da-4ff0cf70c3d5"]}],"mendeley":{"formattedCitation":"(75)","plainTextFormattedCitation":"(75)","previouslyFormattedCitation":"(75)"},"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75)</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tcPr>
          <w:p w14:paraId="0EE47BBA" w14:textId="4134974F" w:rsidR="00000109" w:rsidRPr="00880FAC" w:rsidRDefault="00000109" w:rsidP="006D2829">
            <w:pPr>
              <w:jc w:val="center"/>
              <w:rPr>
                <w:rFonts w:cstheme="minorHAnsi"/>
                <w:sz w:val="18"/>
                <w:szCs w:val="18"/>
              </w:rPr>
            </w:pPr>
            <w:r>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tcPr>
          <w:p w14:paraId="6E6B506E" w14:textId="6FFEEBE5" w:rsidR="00000109" w:rsidRPr="00880FAC" w:rsidRDefault="00000109" w:rsidP="006D2829">
            <w:pPr>
              <w:jc w:val="center"/>
              <w:rPr>
                <w:rFonts w:cstheme="minorHAnsi"/>
                <w:sz w:val="18"/>
                <w:szCs w:val="18"/>
              </w:rPr>
            </w:pPr>
            <w:r>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tcPr>
          <w:p w14:paraId="25F97F34" w14:textId="113E566A" w:rsidR="00000109" w:rsidRPr="00880FAC" w:rsidRDefault="00000109" w:rsidP="006D2829">
            <w:pPr>
              <w:jc w:val="center"/>
              <w:rPr>
                <w:rFonts w:cstheme="minorHAnsi"/>
                <w:sz w:val="18"/>
                <w:szCs w:val="18"/>
              </w:rPr>
            </w:pPr>
            <w:r w:rsidRPr="00880FAC">
              <w:rPr>
                <w:rFonts w:cstheme="minorHAnsi"/>
                <w:sz w:val="18"/>
                <w:szCs w:val="18"/>
              </w:rPr>
              <w:t>Anti-NMDA-R Abs</w:t>
            </w:r>
            <w:r w:rsidR="008A0117">
              <w:rPr>
                <w:rFonts w:cstheme="minorHAnsi"/>
                <w:sz w:val="18"/>
                <w:szCs w:val="18"/>
              </w:rPr>
              <w:t xml:space="preserve"> (CSF)</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tcPr>
          <w:p w14:paraId="6F91AF73" w14:textId="09963860" w:rsidR="00000109" w:rsidRPr="00880FAC" w:rsidRDefault="00000109" w:rsidP="006D2829">
            <w:pPr>
              <w:jc w:val="center"/>
              <w:rPr>
                <w:rFonts w:cstheme="minorHAnsi"/>
                <w:sz w:val="18"/>
                <w:szCs w:val="18"/>
              </w:rPr>
            </w:pPr>
            <w:r>
              <w:rPr>
                <w:rFonts w:cstheme="minorHAnsi"/>
                <w:sz w:val="18"/>
                <w:szCs w:val="18"/>
              </w:rPr>
              <w:t>1</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tcPr>
          <w:p w14:paraId="4304CC82" w14:textId="77777777" w:rsidR="00000109" w:rsidRPr="00880FAC" w:rsidRDefault="00000109" w:rsidP="006D2829">
            <w:pPr>
              <w:jc w:val="center"/>
              <w:rPr>
                <w:rFonts w:cstheme="minorHAnsi"/>
                <w:sz w:val="18"/>
                <w:szCs w:val="18"/>
              </w:rPr>
            </w:pP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tcPr>
          <w:p w14:paraId="2A266946" w14:textId="1134C79E" w:rsidR="00000109" w:rsidRPr="00880FAC" w:rsidRDefault="00000109" w:rsidP="006D2829">
            <w:pPr>
              <w:jc w:val="center"/>
              <w:rPr>
                <w:rFonts w:cstheme="minorHAnsi"/>
                <w:sz w:val="18"/>
                <w:szCs w:val="18"/>
              </w:rPr>
            </w:pPr>
            <w:r>
              <w:rPr>
                <w:rFonts w:cstheme="minorHAnsi"/>
                <w:sz w:val="18"/>
                <w:szCs w:val="18"/>
              </w:rPr>
              <w:t>1/0</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tcPr>
          <w:p w14:paraId="1EA1784D" w14:textId="329E2B40" w:rsidR="00000109" w:rsidRPr="00880FAC" w:rsidRDefault="00000109" w:rsidP="006D2829">
            <w:pPr>
              <w:jc w:val="center"/>
              <w:rPr>
                <w:rFonts w:cstheme="minorHAnsi"/>
                <w:sz w:val="18"/>
                <w:szCs w:val="18"/>
              </w:rPr>
            </w:pPr>
            <w:r>
              <w:rPr>
                <w:rFonts w:cstheme="minorHAnsi"/>
                <w:sz w:val="18"/>
                <w:szCs w:val="18"/>
              </w:rPr>
              <w:t>T</w:t>
            </w:r>
            <w:r w:rsidRPr="00000109">
              <w:rPr>
                <w:rFonts w:cstheme="minorHAnsi"/>
                <w:sz w:val="18"/>
                <w:szCs w:val="18"/>
              </w:rPr>
              <w:t>hought disorganization, persecutory delusions and auditory hallucination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tcPr>
          <w:p w14:paraId="3390DB98" w14:textId="4ECC8EDF" w:rsidR="00000109" w:rsidRPr="00880FAC" w:rsidRDefault="00000109" w:rsidP="006D2829">
            <w:pPr>
              <w:jc w:val="center"/>
              <w:rPr>
                <w:rFonts w:cstheme="minorHAnsi"/>
                <w:sz w:val="18"/>
                <w:szCs w:val="18"/>
              </w:rPr>
            </w:pPr>
            <w:r w:rsidRPr="00000109">
              <w:rPr>
                <w:rFonts w:cstheme="minorHAnsi"/>
                <w:sz w:val="18"/>
                <w:szCs w:val="18"/>
              </w:rPr>
              <w:t xml:space="preserve">substance use background (cannabinoids, cocaine and phencyclidine) </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tcPr>
          <w:p w14:paraId="574523D8" w14:textId="3B5C96F7" w:rsidR="00000109" w:rsidRPr="00880FAC" w:rsidRDefault="00000109" w:rsidP="006D2829">
            <w:pPr>
              <w:jc w:val="center"/>
              <w:rPr>
                <w:rFonts w:cstheme="minorHAnsi"/>
                <w:sz w:val="18"/>
                <w:szCs w:val="18"/>
              </w:rPr>
            </w:pPr>
            <w:r>
              <w:rPr>
                <w:rFonts w:cstheme="minorHAnsi"/>
                <w:sz w:val="18"/>
                <w:szCs w:val="18"/>
              </w:rPr>
              <w:t xml:space="preserve">Clinically improving with </w:t>
            </w:r>
            <w:r w:rsidR="008A0117">
              <w:rPr>
                <w:rFonts w:cstheme="minorHAnsi"/>
                <w:sz w:val="18"/>
                <w:szCs w:val="18"/>
              </w:rPr>
              <w:t>immunotherapy</w:t>
            </w:r>
          </w:p>
        </w:tc>
      </w:tr>
      <w:tr w:rsidR="00000109" w:rsidRPr="00880FAC" w14:paraId="0899D2FB"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24D3E7C9" w14:textId="42D67B12" w:rsidR="00000109" w:rsidRPr="00880FAC" w:rsidRDefault="00000109" w:rsidP="006D2829">
            <w:pPr>
              <w:jc w:val="center"/>
              <w:rPr>
                <w:rFonts w:cstheme="minorHAnsi"/>
                <w:sz w:val="18"/>
                <w:szCs w:val="18"/>
              </w:rPr>
            </w:pPr>
            <w:r w:rsidRPr="00880FAC">
              <w:rPr>
                <w:rFonts w:cstheme="minorHAnsi"/>
                <w:b/>
                <w:bCs/>
                <w:sz w:val="18"/>
                <w:szCs w:val="18"/>
              </w:rPr>
              <w:t>Correa-Palacio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PSYCHRES.2020.113115","ISSN":"0165-1781","author":[{"dropping-particle":"","family":"Correa-Palacio","given":"Andres F","non-dropping-particle":"","parse-names":false,"suffix":""},{"dropping-particle":"","family":"Hernandez-Huerta","given":"Daniel","non-dropping-particle":"","parse-names":false,"suffix":""},{"dropping-particle":"","family":"Gómez-Arnau","given":"Jorge","non-dropping-particle":"","parse-names":false,"suffix":""},{"dropping-particle":"","family":"Loeck","given":"Carmen","non-dropping-particle":"","parse-names":false,"suffix":""},{"dropping-particle":"","family":"Caballero","given":"Irene","non-dropping-particle":"","parse-names":false,"suffix":""}],"container-title":"Psychiatry Research","id":"ITEM-1","issued":{"date-parts":[["2020","8","1"]]},"page":"113115","publisher":"Elsevier","title":"Affective psychosis after COVID-19 infection in a previously healthy patient: a case report","type":"article-journal","volume":"290"},"uris":["http://www.mendeley.com/documents/?uuid=587d5d36-ea30-3a12-87cf-849e69dff501"]}],"mendeley":{"formattedCitation":"(96)","plainTextFormattedCitation":"(96)","previouslyFormattedCitation":"(96)"},"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96)</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06FD552" w14:textId="77777777" w:rsidR="00000109" w:rsidRPr="00880FAC" w:rsidRDefault="00000109" w:rsidP="006D2829">
            <w:pPr>
              <w:jc w:val="center"/>
              <w:rPr>
                <w:rFonts w:cstheme="minorHAnsi"/>
                <w:sz w:val="18"/>
                <w:szCs w:val="18"/>
              </w:rPr>
            </w:pPr>
            <w:r w:rsidRPr="00880FAC">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D5799B0"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4AFA1D1"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0DFC790" w14:textId="77777777" w:rsidR="00000109" w:rsidRPr="00880FAC" w:rsidRDefault="00000109" w:rsidP="006D2829">
            <w:pPr>
              <w:jc w:val="center"/>
              <w:rPr>
                <w:rFonts w:cstheme="minorHAnsi"/>
                <w:sz w:val="18"/>
                <w:szCs w:val="18"/>
              </w:rPr>
            </w:pPr>
            <w:r w:rsidRPr="00880FAC">
              <w:rPr>
                <w:rFonts w:cstheme="minorHAnsi"/>
                <w:sz w:val="18"/>
                <w:szCs w:val="18"/>
              </w:rPr>
              <w:t>1</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3F7A3DE" w14:textId="77777777" w:rsidR="00000109" w:rsidRPr="00880FAC" w:rsidRDefault="00000109" w:rsidP="006D2829">
            <w:pPr>
              <w:jc w:val="center"/>
              <w:rPr>
                <w:rFonts w:cstheme="minorHAnsi"/>
                <w:sz w:val="18"/>
                <w:szCs w:val="18"/>
              </w:rPr>
            </w:pPr>
            <w:r w:rsidRPr="00880FAC">
              <w:rPr>
                <w:rFonts w:cstheme="minorHAnsi"/>
                <w:sz w:val="18"/>
                <w:szCs w:val="18"/>
              </w:rPr>
              <w:t>43</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E568391" w14:textId="77777777" w:rsidR="00000109" w:rsidRPr="00880FAC" w:rsidRDefault="00000109" w:rsidP="006D2829">
            <w:pPr>
              <w:jc w:val="center"/>
              <w:rPr>
                <w:rFonts w:cstheme="minorHAnsi"/>
                <w:sz w:val="18"/>
                <w:szCs w:val="18"/>
              </w:rPr>
            </w:pPr>
            <w:r w:rsidRPr="00880FAC">
              <w:rPr>
                <w:rFonts w:cstheme="minorHAnsi"/>
                <w:sz w:val="18"/>
                <w:szCs w:val="18"/>
              </w:rPr>
              <w:t>1/0</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8023EB2" w14:textId="77777777" w:rsidR="00000109" w:rsidRPr="00880FAC" w:rsidRDefault="00000109" w:rsidP="006D2829">
            <w:pPr>
              <w:jc w:val="center"/>
              <w:rPr>
                <w:rFonts w:cstheme="minorHAnsi"/>
                <w:sz w:val="18"/>
                <w:szCs w:val="18"/>
              </w:rPr>
            </w:pPr>
            <w:r w:rsidRPr="00880FAC">
              <w:rPr>
                <w:rFonts w:cstheme="minorHAnsi"/>
                <w:sz w:val="18"/>
                <w:szCs w:val="18"/>
              </w:rPr>
              <w:t>Developed psychosis around 2 weeks after COVID-19 somatic symptoms, had also been treated with corticosteroid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92C1797" w14:textId="77777777" w:rsidR="00000109" w:rsidRPr="00880FAC" w:rsidRDefault="00000109"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B91EF65" w14:textId="77777777" w:rsidR="00000109" w:rsidRPr="00880FAC" w:rsidRDefault="00000109" w:rsidP="006D2829">
            <w:pPr>
              <w:jc w:val="center"/>
              <w:rPr>
                <w:rFonts w:cstheme="minorHAnsi"/>
                <w:sz w:val="18"/>
                <w:szCs w:val="18"/>
              </w:rPr>
            </w:pPr>
            <w:r w:rsidRPr="00880FAC">
              <w:rPr>
                <w:rFonts w:cstheme="minorHAnsi"/>
                <w:sz w:val="18"/>
                <w:szCs w:val="18"/>
              </w:rPr>
              <w:t>History of cocaine misuse</w:t>
            </w:r>
          </w:p>
        </w:tc>
      </w:tr>
      <w:tr w:rsidR="00000109" w:rsidRPr="00880FAC" w14:paraId="4DA3E072"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103FA022" w14:textId="2273EE87" w:rsidR="00000109" w:rsidRPr="00880FAC" w:rsidRDefault="00000109" w:rsidP="006D2829">
            <w:pPr>
              <w:jc w:val="center"/>
              <w:rPr>
                <w:rFonts w:cstheme="minorHAnsi"/>
                <w:sz w:val="18"/>
                <w:szCs w:val="18"/>
              </w:rPr>
            </w:pPr>
            <w:r w:rsidRPr="00880FAC">
              <w:rPr>
                <w:rFonts w:cstheme="minorHAnsi"/>
                <w:b/>
                <w:bCs/>
                <w:sz w:val="18"/>
                <w:szCs w:val="18"/>
              </w:rPr>
              <w:t>Noone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jpsychires.2020.07.042","ISSN":"1879-1379","PMID":"32823051","author":[{"dropping-particle":"","family":"Noone","given":"Rachel","non-dropping-particle":"","parse-names":false,"suffix":""},{"dropping-particle":"","family":"Cabassa","given":"Johanna A","non-dropping-particle":"","parse-names":false,"suffix":""},{"dropping-particle":"","family":"Gardner","given":"Laura","non-dropping-particle":"","parse-names":false,"suffix":""},{"dropping-particle":"","family":"Schwartz","given":"Bruce","non-dropping-particle":"","parse-names":false,"suffix":""},{"dropping-particle":"","family":"Alpert","given":"Jonathan E","non-dropping-particle":"","parse-names":false,"suffix":""},{"dropping-particle":"","family":"Gabbay","given":"Vilma","non-dropping-particle":"","parse-names":false,"suffix":""}],"container-title":"Journal of psychiatric research","id":"ITEM-1","issued":{"date-parts":[["2020","8","8"]]},"page":"177-179","publisher":"Elsevier","title":"Letter to the Editor: New onset psychosis and mania following COVID-19 infection.","type":"article-journal","volume":"130"},"uris":["http://www.mendeley.com/documents/?uuid=5b4aab12-4406-38ee-9fff-83de8a82355a"]}],"mendeley":{"formattedCitation":"(47)","plainTextFormattedCitation":"(47)","previouslyFormattedCitation":"(47)"},"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47)</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3EEED9F" w14:textId="77777777" w:rsidR="00000109" w:rsidRPr="00880FAC" w:rsidRDefault="00000109" w:rsidP="006D2829">
            <w:pPr>
              <w:jc w:val="center"/>
              <w:rPr>
                <w:rFonts w:cstheme="minorHAnsi"/>
                <w:sz w:val="18"/>
                <w:szCs w:val="18"/>
              </w:rPr>
            </w:pPr>
            <w:r w:rsidRPr="00880FAC">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01EF296"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E4D27DB"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0FEBB59" w14:textId="77777777" w:rsidR="00000109" w:rsidRPr="00880FAC" w:rsidRDefault="00000109" w:rsidP="006D2829">
            <w:pPr>
              <w:jc w:val="center"/>
              <w:rPr>
                <w:rFonts w:cstheme="minorHAnsi"/>
                <w:sz w:val="18"/>
                <w:szCs w:val="18"/>
              </w:rPr>
            </w:pPr>
            <w:r w:rsidRPr="00880FAC">
              <w:rPr>
                <w:rFonts w:cstheme="minorHAnsi"/>
                <w:sz w:val="18"/>
                <w:szCs w:val="18"/>
              </w:rPr>
              <w:t>2</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766276A" w14:textId="77777777" w:rsidR="00000109" w:rsidRPr="00880FAC" w:rsidRDefault="00000109" w:rsidP="006D2829">
            <w:pPr>
              <w:jc w:val="center"/>
              <w:rPr>
                <w:rFonts w:cstheme="minorHAnsi"/>
                <w:sz w:val="18"/>
                <w:szCs w:val="18"/>
              </w:rPr>
            </w:pPr>
            <w:r w:rsidRPr="00880FAC">
              <w:rPr>
                <w:rFonts w:cstheme="minorHAnsi"/>
                <w:sz w:val="18"/>
                <w:szCs w:val="18"/>
              </w:rPr>
              <w:t>41.5</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502DE6F" w14:textId="77777777" w:rsidR="00000109" w:rsidRPr="00880FAC" w:rsidRDefault="00000109" w:rsidP="006D2829">
            <w:pPr>
              <w:jc w:val="center"/>
              <w:rPr>
                <w:rFonts w:cstheme="minorHAnsi"/>
                <w:sz w:val="18"/>
                <w:szCs w:val="18"/>
              </w:rPr>
            </w:pPr>
            <w:r w:rsidRPr="00880FAC">
              <w:rPr>
                <w:rFonts w:cstheme="minorHAnsi"/>
                <w:sz w:val="18"/>
                <w:szCs w:val="18"/>
              </w:rPr>
              <w:t>1/1</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A1C0265" w14:textId="77777777" w:rsidR="00000109" w:rsidRPr="00880FAC" w:rsidRDefault="00000109" w:rsidP="006D2829">
            <w:pPr>
              <w:jc w:val="center"/>
              <w:rPr>
                <w:rFonts w:cstheme="minorHAnsi"/>
                <w:sz w:val="18"/>
                <w:szCs w:val="18"/>
              </w:rPr>
            </w:pPr>
            <w:r w:rsidRPr="00880FAC">
              <w:rPr>
                <w:rFonts w:cstheme="minorHAnsi"/>
                <w:sz w:val="18"/>
                <w:szCs w:val="18"/>
              </w:rPr>
              <w:t>Severe psychosis and mani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F94ADC4" w14:textId="77777777" w:rsidR="00000109" w:rsidRPr="00880FAC" w:rsidRDefault="00000109"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5DB0035" w14:textId="77777777" w:rsidR="00000109" w:rsidRPr="00880FAC" w:rsidRDefault="00000109" w:rsidP="006D2829">
            <w:pPr>
              <w:jc w:val="center"/>
              <w:rPr>
                <w:rFonts w:cstheme="minorHAnsi"/>
                <w:sz w:val="18"/>
                <w:szCs w:val="18"/>
              </w:rPr>
            </w:pPr>
          </w:p>
        </w:tc>
      </w:tr>
      <w:tr w:rsidR="00000109" w:rsidRPr="00880FAC" w14:paraId="399409C1"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22E66489" w14:textId="15725F52" w:rsidR="00000109" w:rsidRPr="00880FAC" w:rsidRDefault="00000109" w:rsidP="006D2829">
            <w:pPr>
              <w:jc w:val="center"/>
              <w:rPr>
                <w:rFonts w:cstheme="minorHAnsi"/>
                <w:sz w:val="18"/>
                <w:szCs w:val="18"/>
              </w:rPr>
            </w:pPr>
            <w:r w:rsidRPr="00880FAC">
              <w:rPr>
                <w:rFonts w:cstheme="minorHAnsi"/>
                <w:b/>
                <w:bCs/>
                <w:sz w:val="18"/>
                <w:szCs w:val="18"/>
              </w:rPr>
              <w:lastRenderedPageBreak/>
              <w:t>Rentero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psychres.2020.113097","ISSN":"1872-7123","PMID":"32480119","author":[{"dropping-particle":"","family":"Rentero","given":"David","non-dropping-particle":"","parse-names":false,"suffix":""},{"dropping-particle":"","family":"Juanes","given":"Alba","non-dropping-particle":"","parse-names":false,"suffix":""},{"dropping-particle":"","family":"Losada","given":"Cristina P","non-dropping-particle":"","parse-names":false,"suffix":""},{"dropping-particle":"","family":"Álvarez","given":"Sonia","non-dropping-particle":"","parse-names":false,"suffix":""},{"dropping-particle":"","family":"Parra","given":"Alba","non-dropping-particle":"","parse-names":false,"suffix":""},{"dropping-particle":"","family":"Santana","given":"Varinia","non-dropping-particle":"","parse-names":false,"suffix":""},{"dropping-particle":"","family":"Martí","given":"Inés","non-dropping-particle":"","parse-names":false,"suffix":""},{"dropping-particle":"","family":"Urricelqui","given":"Javier","non-dropping-particle":"","parse-names":false,"suffix":""}],"container-title":"Psychiatry research","id":"ITEM-1","issued":{"date-parts":[["2020"]]},"page":"113097","publisher":"Elsevier","title":"New-onset psychosis in COVID-19 pandemic: a case series in Madrid.","type":"article-journal","volume":"290"},"uris":["http://www.mendeley.com/documents/?uuid=cee3a193-a4ae-39a4-ae51-d7f465336ed6"]}],"mendeley":{"formattedCitation":"(52)","plainTextFormattedCitation":"(52)","previouslyFormattedCitation":"(52)"},"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52)</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BAB9D8E" w14:textId="77777777" w:rsidR="00000109" w:rsidRPr="00880FAC" w:rsidRDefault="00000109" w:rsidP="006D2829">
            <w:pPr>
              <w:jc w:val="center"/>
              <w:rPr>
                <w:rFonts w:cstheme="minorHAnsi"/>
                <w:sz w:val="18"/>
                <w:szCs w:val="18"/>
              </w:rPr>
            </w:pPr>
            <w:r w:rsidRPr="00880FAC">
              <w:rPr>
                <w:rFonts w:cstheme="minorHAnsi"/>
                <w:sz w:val="18"/>
                <w:szCs w:val="18"/>
              </w:rPr>
              <w:t>case-serie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1C83CDD"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9D38987"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34FF66F" w14:textId="77777777" w:rsidR="00000109" w:rsidRPr="00880FAC" w:rsidRDefault="00000109" w:rsidP="006D2829">
            <w:pPr>
              <w:jc w:val="center"/>
              <w:rPr>
                <w:rFonts w:cstheme="minorHAnsi"/>
                <w:sz w:val="18"/>
                <w:szCs w:val="18"/>
              </w:rPr>
            </w:pPr>
            <w:r w:rsidRPr="00880FAC">
              <w:rPr>
                <w:rFonts w:cstheme="minorHAnsi"/>
                <w:sz w:val="18"/>
                <w:szCs w:val="18"/>
              </w:rPr>
              <w:t>Not reported</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DADCA93"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F4169D4"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B85D0BE" w14:textId="77777777" w:rsidR="00000109" w:rsidRPr="00880FAC" w:rsidRDefault="00000109" w:rsidP="006D2829">
            <w:pPr>
              <w:jc w:val="center"/>
              <w:rPr>
                <w:rFonts w:cstheme="minorHAnsi"/>
                <w:sz w:val="18"/>
                <w:szCs w:val="18"/>
              </w:rPr>
            </w:pPr>
            <w:r w:rsidRPr="00880FAC">
              <w:rPr>
                <w:rFonts w:cstheme="minorHAnsi"/>
                <w:sz w:val="18"/>
                <w:szCs w:val="18"/>
              </w:rPr>
              <w:t>Psychotic symptoms characterised by thoughts of reference and structured delusional. To note patients with comorbid acute delirium remained psychotic once delirium resolved.</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7A5E3FC" w14:textId="77777777" w:rsidR="00000109" w:rsidRPr="00880FAC" w:rsidRDefault="00000109"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2282804" w14:textId="77777777" w:rsidR="00000109" w:rsidRPr="00880FAC" w:rsidRDefault="00000109" w:rsidP="006D2829">
            <w:pPr>
              <w:jc w:val="center"/>
              <w:rPr>
                <w:rFonts w:cstheme="minorHAnsi"/>
                <w:sz w:val="18"/>
                <w:szCs w:val="18"/>
              </w:rPr>
            </w:pPr>
          </w:p>
        </w:tc>
      </w:tr>
      <w:tr w:rsidR="00000109" w:rsidRPr="00880FAC" w14:paraId="5DBA6004"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7F4704F4" w14:textId="6093D6FD" w:rsidR="00000109" w:rsidRPr="00880FAC" w:rsidRDefault="00000109" w:rsidP="006D2829">
            <w:pPr>
              <w:jc w:val="center"/>
              <w:rPr>
                <w:rFonts w:cstheme="minorHAnsi"/>
                <w:sz w:val="18"/>
                <w:szCs w:val="18"/>
              </w:rPr>
            </w:pPr>
            <w:r w:rsidRPr="00880FAC">
              <w:rPr>
                <w:rFonts w:cstheme="minorHAnsi"/>
                <w:b/>
                <w:bCs/>
                <w:sz w:val="18"/>
                <w:szCs w:val="18"/>
              </w:rPr>
              <w:t>Ferrando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psym.2020.05.012","ISSN":"1545-7206","PMID":"32593479","author":[{"dropping-particle":"","family":"Ferrando","given":"Stephen J","non-dropping-particle":"","parse-names":false,"suffix":""},{"dropping-particle":"","family":"Klepacz","given":"Lidia","non-dropping-particle":"","parse-names":false,"suffix":""},{"dropping-particle":"","family":"Lynch","given":"Sean","non-dropping-particle":"","parse-names":false,"suffix":""},{"dropping-particle":"","family":"Tavakkoli","given":"Mohammad","non-dropping-particle":"","parse-names":false,"suffix":""},{"dropping-particle":"","family":"Dornbush","given":"Rhea","non-dropping-particle":"","parse-names":false,"suffix":""},{"dropping-particle":"","family":"Baharani","given":"Reena","non-dropping-particle":"","parse-names":false,"suffix":""},{"dropping-particle":"","family":"Smolin","given":"Yvette","non-dropping-particle":"","parse-names":false,"suffix":""},{"dropping-particle":"","family":"Bartell","given":"Abraham","non-dropping-particle":"","parse-names":false,"suffix":""}],"container-title":"Psychosomatics","id":"ITEM-1","issued":{"date-parts":[["2020","5","19"]]},"publisher":"Elsevier","title":"COVID-19 Psychosis: A Potential New Neuropsychiatric Condition Triggered by Novel Coronavirus Infection and the Inflammatory Response?","type":"article-journal"},"uris":["http://www.mendeley.com/documents/?uuid=a988056b-ba0f-3f63-8b6c-b06c3d60fc5c"]}],"mendeley":{"formattedCitation":"(53)","plainTextFormattedCitation":"(53)","previouslyFormattedCitation":"(53)"},"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53)</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2960EA8" w14:textId="77777777" w:rsidR="00000109" w:rsidRPr="00880FAC" w:rsidRDefault="00000109" w:rsidP="006D2829">
            <w:pPr>
              <w:jc w:val="center"/>
              <w:rPr>
                <w:rFonts w:cstheme="minorHAnsi"/>
                <w:sz w:val="18"/>
                <w:szCs w:val="18"/>
              </w:rPr>
            </w:pPr>
            <w:r w:rsidRPr="00880FAC">
              <w:rPr>
                <w:rFonts w:cstheme="minorHAnsi"/>
                <w:sz w:val="18"/>
                <w:szCs w:val="18"/>
              </w:rPr>
              <w:t>case-serie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1BD335A"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267C1E3"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185F22A" w14:textId="77777777" w:rsidR="00000109" w:rsidRPr="00880FAC" w:rsidRDefault="00000109" w:rsidP="006D2829">
            <w:pPr>
              <w:jc w:val="center"/>
              <w:rPr>
                <w:rFonts w:cstheme="minorHAnsi"/>
                <w:sz w:val="18"/>
                <w:szCs w:val="18"/>
              </w:rPr>
            </w:pPr>
            <w:r w:rsidRPr="00880FAC">
              <w:rPr>
                <w:rFonts w:cstheme="minorHAnsi"/>
                <w:sz w:val="18"/>
                <w:szCs w:val="18"/>
              </w:rPr>
              <w:t>3</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AA800CA" w14:textId="77777777" w:rsidR="00000109" w:rsidRPr="00880FAC" w:rsidRDefault="00000109" w:rsidP="006D2829">
            <w:pPr>
              <w:jc w:val="center"/>
              <w:rPr>
                <w:rFonts w:cstheme="minorHAnsi"/>
                <w:sz w:val="18"/>
                <w:szCs w:val="18"/>
              </w:rPr>
            </w:pPr>
            <w:r w:rsidRPr="00880FAC">
              <w:rPr>
                <w:rFonts w:cstheme="minorHAnsi"/>
                <w:sz w:val="18"/>
                <w:szCs w:val="18"/>
              </w:rPr>
              <w:t>32.3</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A32FC75" w14:textId="77777777" w:rsidR="00000109" w:rsidRPr="00880FAC" w:rsidRDefault="00000109" w:rsidP="006D2829">
            <w:pPr>
              <w:jc w:val="center"/>
              <w:rPr>
                <w:rFonts w:cstheme="minorHAnsi"/>
                <w:sz w:val="18"/>
                <w:szCs w:val="18"/>
              </w:rPr>
            </w:pPr>
            <w:r w:rsidRPr="00880FAC">
              <w:rPr>
                <w:rFonts w:cstheme="minorHAnsi"/>
                <w:sz w:val="18"/>
                <w:szCs w:val="18"/>
              </w:rPr>
              <w:t>2/1</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10BDB62" w14:textId="77777777" w:rsidR="00000109" w:rsidRPr="00880FAC" w:rsidRDefault="00000109" w:rsidP="006D2829">
            <w:pPr>
              <w:jc w:val="center"/>
              <w:rPr>
                <w:rFonts w:cstheme="minorHAnsi"/>
                <w:sz w:val="18"/>
                <w:szCs w:val="18"/>
              </w:rPr>
            </w:pPr>
            <w:r w:rsidRPr="00880FAC">
              <w:rPr>
                <w:rFonts w:cstheme="minorHAnsi"/>
                <w:sz w:val="18"/>
                <w:szCs w:val="18"/>
              </w:rPr>
              <w:t>All had new and recent-onset severe anxiety, agitation, paranoia, disorganized thinking. None had somatic symptoms of COVID-1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EEC385D" w14:textId="77777777" w:rsidR="00000109" w:rsidRPr="00880FAC" w:rsidRDefault="00000109" w:rsidP="006D2829">
            <w:pPr>
              <w:jc w:val="center"/>
              <w:rPr>
                <w:rFonts w:cstheme="minorHAnsi"/>
                <w:sz w:val="18"/>
                <w:szCs w:val="18"/>
              </w:rPr>
            </w:pPr>
            <w:r w:rsidRPr="00880FAC">
              <w:rPr>
                <w:rFonts w:cstheme="minorHAnsi"/>
                <w:sz w:val="18"/>
                <w:szCs w:val="18"/>
              </w:rPr>
              <w:t>﻿n=2 had pre-existing psychiatric illness</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73B01A1" w14:textId="77777777" w:rsidR="00000109" w:rsidRPr="00880FAC" w:rsidRDefault="00000109" w:rsidP="006D2829">
            <w:pPr>
              <w:jc w:val="center"/>
              <w:rPr>
                <w:rFonts w:cstheme="minorHAnsi"/>
                <w:sz w:val="18"/>
                <w:szCs w:val="18"/>
              </w:rPr>
            </w:pPr>
            <w:r w:rsidRPr="00880FAC">
              <w:rPr>
                <w:rFonts w:cstheme="minorHAnsi"/>
                <w:sz w:val="18"/>
                <w:szCs w:val="18"/>
              </w:rPr>
              <w:t>﻿Other confounders present: homelessness and substance abuse</w:t>
            </w:r>
          </w:p>
        </w:tc>
      </w:tr>
      <w:tr w:rsidR="00000109" w:rsidRPr="00880FAC" w14:paraId="05DE1EAB"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5202742F" w14:textId="59930AC7" w:rsidR="00000109" w:rsidRPr="00880FAC" w:rsidRDefault="00000109" w:rsidP="006D2829">
            <w:pPr>
              <w:jc w:val="center"/>
              <w:rPr>
                <w:rFonts w:cstheme="minorHAnsi"/>
                <w:sz w:val="18"/>
                <w:szCs w:val="18"/>
              </w:rPr>
            </w:pPr>
            <w:r w:rsidRPr="00880FAC">
              <w:rPr>
                <w:rFonts w:cstheme="minorHAnsi"/>
                <w:b/>
                <w:bCs/>
                <w:sz w:val="18"/>
                <w:szCs w:val="18"/>
              </w:rPr>
              <w:t>Smith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136/bcr-2020-236940","ISSN":"1757-790X","PMID":"32784244","abstract":"A 36-year-old previously healthy woman with no personal or family history of mental illness presented with new-onset psychosis after a diagnosis of symptomatic COVID-19. Her psychotic symptoms initially improved with antipsychotics and benzodiazepines and further improved with resolution of COVID-19 symptoms. This is the first case of COVID-19-associated psychosis in a patient with no personal or family history of a severe mood or psychotic disorder presenting with symptomatic COVID-19, highlighting the need for vigilant monitoring of neuropsychiatric symptoms in these individuals.","author":[{"dropping-particle":"","family":"Smith","given":"Colin M","non-dropping-particle":"","parse-names":false,"suffix":""},{"dropping-particle":"","family":"Komisar","given":"Jonathan R","non-dropping-particle":"","parse-names":false,"suffix":""},{"dropping-particle":"","family":"Mourad","given":"Ahmad","non-dropping-particle":"","parse-names":false,"suffix":""},{"dropping-particle":"","family":"Kincaid","given":"Brian R","non-dropping-particle":"","parse-names":false,"suffix":""}],"container-title":"BMJ case reports","id":"ITEM-1","issue":"8","issued":{"date-parts":[["2020","8","11"]]},"publisher":"BMJ Publishing Group","title":"COVID-19-associated brief psychotic disorder.","type":"article-journal","volume":"13"},"uris":["http://www.mendeley.com/documents/?uuid=9e957f12-b7c1-3df1-828f-c5e84360ba9c"]}],"mendeley":{"formattedCitation":"(51)","plainTextFormattedCitation":"(51)","previouslyFormattedCitation":"(51)"},"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51)</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3301D25" w14:textId="77777777" w:rsidR="00000109" w:rsidRPr="00880FAC" w:rsidRDefault="00000109" w:rsidP="006D2829">
            <w:pPr>
              <w:jc w:val="center"/>
              <w:rPr>
                <w:rFonts w:cstheme="minorHAnsi"/>
                <w:sz w:val="18"/>
                <w:szCs w:val="18"/>
              </w:rPr>
            </w:pPr>
            <w:r w:rsidRPr="00880FAC">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7DAE7C3"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3F9FD15" w14:textId="77777777" w:rsidR="00000109" w:rsidRPr="00880FAC" w:rsidRDefault="00000109" w:rsidP="006D2829">
            <w:pPr>
              <w:jc w:val="center"/>
              <w:rPr>
                <w:rFonts w:cstheme="minorHAnsi"/>
                <w:sz w:val="18"/>
                <w:szCs w:val="18"/>
              </w:rPr>
            </w:pPr>
            <w:r w:rsidRPr="00880FAC">
              <w:rPr>
                <w:rFonts w:cstheme="minorHAnsi"/>
                <w:sz w:val="18"/>
                <w:szCs w:val="18"/>
              </w:rPr>
              <w:t>Healthcare professional</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86ECEEA" w14:textId="77777777" w:rsidR="00000109" w:rsidRPr="00880FAC" w:rsidRDefault="00000109" w:rsidP="006D2829">
            <w:pPr>
              <w:jc w:val="center"/>
              <w:rPr>
                <w:rFonts w:cstheme="minorHAnsi"/>
                <w:sz w:val="18"/>
                <w:szCs w:val="18"/>
              </w:rPr>
            </w:pPr>
            <w:r w:rsidRPr="00880FAC">
              <w:rPr>
                <w:rFonts w:cstheme="minorHAnsi"/>
                <w:sz w:val="18"/>
                <w:szCs w:val="18"/>
              </w:rPr>
              <w:t>1</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E04E15D" w14:textId="77777777" w:rsidR="00000109" w:rsidRPr="00880FAC" w:rsidRDefault="00000109" w:rsidP="006D2829">
            <w:pPr>
              <w:jc w:val="center"/>
              <w:rPr>
                <w:rFonts w:cstheme="minorHAnsi"/>
                <w:sz w:val="18"/>
                <w:szCs w:val="18"/>
              </w:rPr>
            </w:pPr>
            <w:r w:rsidRPr="00880FAC">
              <w:rPr>
                <w:rFonts w:cstheme="minorHAnsi"/>
                <w:sz w:val="18"/>
                <w:szCs w:val="18"/>
              </w:rPr>
              <w:t>36</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C469E74" w14:textId="77777777" w:rsidR="00000109" w:rsidRPr="00880FAC" w:rsidRDefault="00000109" w:rsidP="006D2829">
            <w:pPr>
              <w:jc w:val="center"/>
              <w:rPr>
                <w:rFonts w:cstheme="minorHAnsi"/>
                <w:sz w:val="18"/>
                <w:szCs w:val="18"/>
              </w:rPr>
            </w:pPr>
            <w:r w:rsidRPr="00880FAC">
              <w:rPr>
                <w:rFonts w:cstheme="minorHAnsi"/>
                <w:sz w:val="18"/>
                <w:szCs w:val="18"/>
              </w:rPr>
              <w:t>0/1</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C3990AC" w14:textId="77777777" w:rsidR="00000109" w:rsidRPr="00880FAC" w:rsidRDefault="00000109" w:rsidP="006D2829">
            <w:pPr>
              <w:jc w:val="center"/>
              <w:rPr>
                <w:rFonts w:cstheme="minorHAnsi"/>
                <w:sz w:val="18"/>
                <w:szCs w:val="18"/>
              </w:rPr>
            </w:pPr>
            <w:r w:rsidRPr="00880FAC">
              <w:rPr>
                <w:rFonts w:cstheme="minorHAnsi"/>
                <w:sz w:val="18"/>
                <w:szCs w:val="18"/>
              </w:rPr>
              <w:t>insomnia and persecutory delusions which followed respiratory symptom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76FE9BB" w14:textId="77777777" w:rsidR="00000109" w:rsidRPr="00880FAC" w:rsidRDefault="00000109"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B667D34" w14:textId="77777777" w:rsidR="00000109" w:rsidRPr="00880FAC" w:rsidRDefault="00000109" w:rsidP="006D2829">
            <w:pPr>
              <w:jc w:val="center"/>
              <w:rPr>
                <w:rFonts w:cstheme="minorHAnsi"/>
                <w:sz w:val="18"/>
                <w:szCs w:val="18"/>
              </w:rPr>
            </w:pPr>
          </w:p>
        </w:tc>
      </w:tr>
      <w:tr w:rsidR="00000109" w:rsidRPr="00880FAC" w14:paraId="7ABD5A6F"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354B3361" w14:textId="1EFD8239" w:rsidR="00000109" w:rsidRPr="00880FAC" w:rsidRDefault="00000109" w:rsidP="006D2829">
            <w:pPr>
              <w:jc w:val="center"/>
              <w:rPr>
                <w:rFonts w:cstheme="minorHAnsi"/>
                <w:sz w:val="18"/>
                <w:szCs w:val="18"/>
              </w:rPr>
            </w:pPr>
            <w:r w:rsidRPr="00880FAC">
              <w:rPr>
                <w:rFonts w:cstheme="minorHAnsi"/>
                <w:b/>
                <w:bCs/>
                <w:sz w:val="18"/>
                <w:szCs w:val="18"/>
              </w:rPr>
              <w:t>Parra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psychres.2020.113254","ISSN":"1872-7123","PMID":"32603930","abstract":"Psychotic symptoms have been related to other coronavirus infections. We conducted a single-centre retrospective and observational study to describe new-onset psychotic episodes in COVID-19 patients. Ten patients infected by the novel coronavirus with psychotic symptoms and no previous history of psychosis were identified by the emergency and liaison psychiatry departments. Nine of the cases presented with psychotic symptoms at least two weeks after the first somatic manifestations attributed to COVID-19 and receiving pharmacological treatment. Structured delusions mixed with confusional features were the most frequent clinical presentations. Hence, COVID-19 patients can develop psychotic symptoms as a consequence of multiple concurrent factors.","author":[{"dropping-particle":"","family":"Parra","given":"A","non-dropping-particle":"","parse-names":false,"suffix":""},{"dropping-particle":"","family":"Juanes","given":"A","non-dropping-particle":"","parse-names":false,"suffix":""},{"dropping-particle":"","family":"Losada","given":"C P","non-dropping-particle":"","parse-names":false,"suffix":""},{"dropping-particle":"","family":"Álvarez-Sesmero","given":"S","non-dropping-particle":"","parse-names":false,"suffix":""},{"dropping-particle":"","family":"Santana","given":"V D","non-dropping-particle":"","parse-names":false,"suffix":""},{"dropping-particle":"","family":"Martí","given":"I","non-dropping-particle":"","parse-names":false,"suffix":""},{"dropping-particle":"","family":"Urricelqui","given":"J","non-dropping-particle":"","parse-names":false,"suffix":""},{"dropping-particle":"","family":"Rentero","given":"D","non-dropping-particle":"","parse-names":false,"suffix":""}],"container-title":"Psychiatry research","id":"ITEM-1","issued":{"date-parts":[["2020"]]},"page":"113254","publisher":"Psychiatry Res","title":"Psychotic symptoms in COVID-19 patients. A retrospective descriptive study.","type":"article-journal","volume":"291"},"uris":["http://www.mendeley.com/documents/?uuid=4e8fdfa6-3852-3c06-8c87-ba92542b0d63"]}],"mendeley":{"formattedCitation":"(55)","plainTextFormattedCitation":"(55)","previouslyFormattedCitation":"(55)"},"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55)</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0FEDEFD" w14:textId="77777777" w:rsidR="00000109" w:rsidRPr="00880FAC" w:rsidRDefault="00000109" w:rsidP="006D2829">
            <w:pPr>
              <w:jc w:val="center"/>
              <w:rPr>
                <w:rFonts w:cstheme="minorHAnsi"/>
                <w:sz w:val="18"/>
                <w:szCs w:val="18"/>
              </w:rPr>
            </w:pPr>
            <w:r w:rsidRPr="00880FAC">
              <w:rPr>
                <w:rFonts w:cstheme="minorHAnsi"/>
                <w:sz w:val="18"/>
                <w:szCs w:val="18"/>
              </w:rPr>
              <w:t>case-serie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CBD6613"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901E2C2"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865100F" w14:textId="77777777" w:rsidR="00000109" w:rsidRPr="00880FAC" w:rsidRDefault="00000109" w:rsidP="006D2829">
            <w:pPr>
              <w:jc w:val="center"/>
              <w:rPr>
                <w:rFonts w:cstheme="minorHAnsi"/>
                <w:sz w:val="18"/>
                <w:szCs w:val="18"/>
              </w:rPr>
            </w:pPr>
            <w:r w:rsidRPr="00880FAC">
              <w:rPr>
                <w:rFonts w:cstheme="minorHAnsi"/>
                <w:sz w:val="18"/>
                <w:szCs w:val="18"/>
              </w:rPr>
              <w:t>10</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825D248" w14:textId="77777777" w:rsidR="00000109" w:rsidRPr="00880FAC" w:rsidRDefault="00000109" w:rsidP="006D2829">
            <w:pPr>
              <w:jc w:val="center"/>
              <w:rPr>
                <w:rFonts w:cstheme="minorHAnsi"/>
                <w:sz w:val="18"/>
                <w:szCs w:val="18"/>
              </w:rPr>
            </w:pPr>
            <w:r w:rsidRPr="00880FAC">
              <w:rPr>
                <w:rFonts w:cstheme="minorHAnsi"/>
                <w:sz w:val="18"/>
                <w:szCs w:val="18"/>
              </w:rPr>
              <w:t>54.1</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E011542" w14:textId="77777777" w:rsidR="00000109" w:rsidRPr="00880FAC" w:rsidRDefault="00000109" w:rsidP="006D2829">
            <w:pPr>
              <w:jc w:val="center"/>
              <w:rPr>
                <w:rFonts w:cstheme="minorHAnsi"/>
                <w:sz w:val="18"/>
                <w:szCs w:val="18"/>
              </w:rPr>
            </w:pPr>
            <w:r w:rsidRPr="00880FAC">
              <w:rPr>
                <w:rFonts w:cstheme="minorHAnsi"/>
                <w:sz w:val="18"/>
                <w:szCs w:val="18"/>
              </w:rPr>
              <w:t>6/4</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A995D9D" w14:textId="77777777" w:rsidR="00000109" w:rsidRPr="00880FAC" w:rsidRDefault="00000109" w:rsidP="006D2829">
            <w:pPr>
              <w:jc w:val="center"/>
              <w:rPr>
                <w:rFonts w:cstheme="minorHAnsi"/>
                <w:sz w:val="18"/>
                <w:szCs w:val="18"/>
              </w:rPr>
            </w:pPr>
            <w:r w:rsidRPr="00880FAC">
              <w:rPr>
                <w:rFonts w:cstheme="minorHAnsi"/>
                <w:sz w:val="18"/>
                <w:szCs w:val="18"/>
              </w:rPr>
              <w:t>All patients presented with delusions (50% of were highly structured), orientation/attention disturbances (60%), auditory and visual hallucinations (40% and 10%, respectively).</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8A94BAB" w14:textId="77777777" w:rsidR="00000109" w:rsidRPr="00880FAC" w:rsidRDefault="00000109"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1C8ADB9" w14:textId="77777777" w:rsidR="00000109" w:rsidRPr="00880FAC" w:rsidRDefault="00000109" w:rsidP="006D2829">
            <w:pPr>
              <w:jc w:val="center"/>
              <w:rPr>
                <w:rFonts w:cstheme="minorHAnsi"/>
                <w:sz w:val="18"/>
                <w:szCs w:val="18"/>
              </w:rPr>
            </w:pPr>
            <w:r w:rsidRPr="00880FAC">
              <w:rPr>
                <w:rFonts w:cstheme="minorHAnsi"/>
                <w:sz w:val="18"/>
                <w:szCs w:val="18"/>
              </w:rPr>
              <w:t>In 80% psychosis appeared &gt;2 weeks after the first somatic manifestation of COVID-19 and resolved &lt;2 weeks.</w:t>
            </w:r>
          </w:p>
        </w:tc>
      </w:tr>
      <w:tr w:rsidR="00000109" w:rsidRPr="00880FAC" w14:paraId="4E922FBC"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4D43586C" w14:textId="2945CC5A" w:rsidR="00000109" w:rsidRPr="00880FAC" w:rsidRDefault="00000109" w:rsidP="006D2829">
            <w:pPr>
              <w:jc w:val="center"/>
              <w:rPr>
                <w:rFonts w:cstheme="minorHAnsi"/>
                <w:sz w:val="18"/>
                <w:szCs w:val="18"/>
              </w:rPr>
            </w:pPr>
            <w:r w:rsidRPr="00880FAC">
              <w:rPr>
                <w:rFonts w:cstheme="minorHAnsi"/>
                <w:b/>
                <w:bCs/>
                <w:sz w:val="18"/>
                <w:szCs w:val="18"/>
              </w:rPr>
              <w:t>Varatharaj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S2215-0366(20)30287-X","ISSN":"2215-0374","PMID":"32593341","abstract":"BACKGROUND Concerns regarding potential neurological complications of COVID-19 are being increasingly reported, primarily in small series. Larger studies have been limited by both geography and specialty. Comprehensive characterisation of clinical syndromes is crucial to allow rational selection and evaluation of potential therapies. The aim of this study was to investigate the breadth of complications of COVID-19 across the UK that affected the brain. METHODS During the exponential phase of the pandemic, we developed an online network of secure rapid-response case report notification portals across the spectrum of major UK neuroscience bodies, comprising the Association of British Neurologists (ABN), the British Association of Stroke Physicians (BASP), and the Royal College of Psychiatrists (RCPsych), and representing neurology, stroke, psychiatry, and intensive care. Broad clinical syndromes associated with COVID-19 were classified as a cerebrovascular event (defined as an acute ischaemic, haemorrhagic, or thrombotic vascular event involving the brain parenchyma or subarachnoid space), altered mental status (defined as an acute alteration in personality, behaviour, cognition, or consciousness), peripheral neurology (defined as involving nerve roots, peripheral nerves, neuromuscular junction, or muscle), or other (with free text boxes for those not meeting these syndromic presentations). Physicians were encouraged to report cases prospectively and we permitted recent cases to be notified retrospectively when assigned a confirmed date of admission or initial clinical assessment, allowing identification of cases that occurred before notification portals were available. Data collected were compared with the geographical, demographic, and temporal presentation of overall cases of COVID-19 as reported by UK Government public health bodies. FINDINGS The ABN portal was launched on April 2, 2020, the BASP portal on April 3, 2020, and the RCPsych portal on April 21, 2020. Data lock for this report was on April 26, 2020. During this period, the platforms received notification of 153 unique cases that met the clinical case definitions by clinicians in the UK, with an exponential growth in reported cases that was similar to overall COVID-19 data from UK Government public health bodies. Median patient age was 71 years (range 23-94; IQR 58-79). Complete clinical datasets were available for 125 (82%) of 153 patients. 77 (62%) of 125 patients presented with a cerebrov…","author":[{"dropping-particle":"","family":"Varatharaj","given":"Aravinthan","non-dropping-particle":"","parse-names":false,"suffix":""},{"dropping-particle":"","family":"Thomas","given":"Naomi","non-dropping-particle":"","parse-names":false,"suffix":""},{"dropping-particle":"","family":"Ellul","given":"Mark A","non-dropping-particle":"","parse-names":false,"suffix":""},{"dropping-particle":"","family":"Davies","given":"Nicholas W S","non-dropping-particle":"","parse-names":false,"suffix":""},{"dropping-particle":"","family":"Pollak","given":"Thomas A","non-dropping-particle":"","parse-names":false,"suffix":""},{"dropping-particle":"","family":"Tenorio","given":"Elizabeth L","non-dropping-particle":"","parse-names":false,"suffix":""},{"dropping-particle":"","family":"Sultan","given":"Mustafa","non-dropping-particle":"","parse-names":false,"suffix":""},{"dropping-particle":"","family":"Easton","given":"Ava","non-dropping-particle":"","parse-names":false,"suffix":""},{"dropping-particle":"","family":"Breen","given":"Gerome","non-dropping-particle":"","parse-names":false,"suffix":""},{"dropping-particle":"","family":"Zandi","given":"Michael","non-dropping-particle":"","parse-names":false,"suffix":""},{"dropping-particle":"","family":"Coles","given":"Jonathan P","non-dropping-particle":"","parse-names":false,"suffix":""},{"dropping-particle":"","family":"Manji","given":"Hadi","non-dropping-particle":"","parse-names":false,"suffix":""},{"dropping-particle":"","family":"Al-Shahi Salman","given":"Rustam","non-dropping-particle":"","parse-names":false,"suffix":""},{"dropping-particle":"","family":"Menon","given":"David K","non-dropping-particle":"","parse-names":false,"suffix":""},{"dropping-particle":"","family":"Nicholson","given":"Timothy R","non-dropping-particle":"","parse-names":false,"suffix":""},{"dropping-particle":"","family":"Benjamin","given":"Laura A","non-dropping-particle":"","parse-names":false,"suffix":""},{"dropping-particle":"","family":"Carson","given":"Alan","non-dropping-particle":"","parse-names":false,"suffix":""},{"dropping-particle":"","family":"Smith","given":"Craig","non-dropping-particle":"","parse-names":false,"suffix":""},{"dropping-particle":"","family":"Turner","given":"Martin R","non-dropping-particle":"","parse-names":false,"suffix":""},{"dropping-particle":"","family":"Solomon","given":"Tom","non-dropping-particle":"","parse-names":false,"suffix":""},{"dropping-particle":"","family":"Kneen","given":"Rachel","non-dropping-particle":"","parse-names":false,"suffix":""},{"dropping-particle":"","family":"Pett","given":"Sarah L","non-dropping-particle":"","parse-names":false,"suffix":""},{"dropping-particle":"","family":"Galea","given":"Ian","non-dropping-particle":"","parse-names":false,"suffix":""},{"dropping-particle":"","family":"Thomas","given":"Rhys H","non-dropping-particle":"","parse-names":false,"suffix":""},{"dropping-particle":"","family":"Michael","given":"Benedict D","non-dropping-particle":"","parse-names":false,"suffix":""},{"dropping-particle":"","family":"CoroNerve Study Group","given":"Claire","non-dropping-particle":"","parse-names":false,"suffix":""},{"dropping-particle":"","family":"Archibald","given":"Neil","non-dropping-particle":"","parse-names":false,"suffix":""},{"dropping-particle":"","family":"Arkell","given":"James","non-dropping-particle":"","parse-names":false,"suffix":""},{"dropping-particle":"","family":"Arthur-Farraj","given":"Peter","non-dropping-particle":"","parse-names":false,"suffix":""},{"dropping-particle":"","family":"Baker","given":"Mark","non-dropping-particle":"","parse-names":false,"suffix":""},{"dropping-particle":"","family":"Ball","given":"Harriet","non-dropping-particle":"","parse-names":false,"suffix":""},{"dropping-particle":"","family":"Bradley-Barker","given":"Verity","non-dropping-particle":"","parse-names":false,"suffix":""},{"dropping-particle":"","family":"Brown","given":"Zoe","non-dropping-particle":"","parse-names":false,"suffix":""},{"dropping-particle":"","family":"Bruno","given":"Stefania","non-dropping-particle":"","parse-names":false,"suffix":""},{"dropping-particle":"","family":"Carey","given":"Lois","non-dropping-particle":"","parse-names":false,"suffix":""},{"dropping-particle":"","family":"Carswell","given":"Christopher","non-dropping-particle":"","parse-names":false,"suffix":""},{"dropping-particle":"","family":"Chakrabarti","given":"Annie","non-dropping-particle":"","parse-names":false,"suffix":""},{"dropping-particle":"","family":"Choulerton","given":"James","non-dropping-particle":"","parse-names":false,"suffix":""},{"dropping-particle":"","family":"Daher","given":"Mazen","non-dropping-particle":"","parse-names":false,"suffix":""},{"dropping-particle":"","family":"Davies","given":"Ruth","non-dropping-particle":"","parse-names":false,"suffix":""},{"dropping-particle":"","family":"Barros","given":"Rafael Di Marco","non-dropping-particle":"","parse-names":false,"suffix":""},{"dropping-particle":"","family":"Dima","given":"Sofia","non-dropping-particle":"","parse-names":false,"suffix":""},{"dropping-particle":"","family":"Dunley","given":"Rachel","non-dropping-particle":"","parse-names":false,"suffix":""},{"dropping-particle":"","family":"Dutta","given":"Dipankar","non-dropping-particle":"","parse-names":false,"suffix":""},{"dropping-particle":"","family":"Ellis","given":"Richard","non-dropping-particle":"","parse-names":false,"suffix":""},{"dropping-particle":"","family":"Everitt","given":"Alex","non-dropping-particle":"","parse-names":false,"suffix":""},{"dropping-particle":"","family":"Fady","given":"Joseph","non-dropping-particle":"","parse-names":false,"suffix":""},{"dropping-particle":"","family":"Fearon","given":"Patricia","non-dropping-particle":"","parse-names":false,"suffix":""},{"dropping-particle":"","family":"Fisniku","given":"Leonora","non-dropping-particle":"","parse-names":false,"suffix":""},{"dropping-particle":"","family":"Gbinigie","given":"Ivie","non-dropping-particle":"","parse-names":false,"suffix":""},{"dropping-particle":"","family":"Gemski","given":"Alan","non-dropping-particle":"","parse-names":false,"suffix":""},{"dropping-particle":"","family":"Gillies","given":"Emma","non-dropping-particle":"","parse-names":false,"suffix":""},{"dropping-particle":"","family":"Gkrania-Klotsas","given":"Effrossyni","non-dropping-particle":"","parse-names":false,"suffix":""},{"dropping-particle":"","family":"Grigg","given":"Julie","non-dropping-particle":"","parse-names":false,"suffix":""},{"dropping-particle":"","family":"Hamdalla","given":"Hisham","non-dropping-particle":"","parse-names":false,"suffix":""},{"dropping-particle":"","family":"Hubbett","given":"Jack","non-dropping-particle":"","parse-names":false,"suffix":""},{"dropping-particle":"","family":"Hunter","given":"Neil","non-dropping-particle":"","parse-names":false,"suffix":""},{"dropping-particle":"","family":"Huys","given":"Anne-Catherine","non-dropping-particle":"","parse-names":false,"suffix":""},{"dropping-particle":"","family":"Ihmoda","given":"Ihmoda","non-dropping-particle":"","parse-names":false,"suffix":""},{"dropping-particle":"","family":"Ispoglou","given":"Sissi","non-dropping-particle":"","parse-names":false,"suffix":""},{"dropping-particle":"","family":"Jha","given":"Ashwani","non-dropping-particle":"","parse-names":false,"suffix":""},{"dropping-particle":"","family":"Joussi","given":"Ramzi","non-dropping-particle":"","parse-names":false,"suffix":""},{"dropping-particle":"","family":"Kalladka","given":"Dheeraj","non-dropping-particle":"","parse-names":false,"suffix":""},{"dropping-particle":"","family":"Khalifeh","given":"Hind","non-dropping-particle":"","parse-names":false,"suffix":""},{"dropping-particle":"","family":"Kooij","given":"Sander","non-dropping-particle":"","parse-names":false,"suffix":""},{"dropping-particle":"","family":"Kumar","given":"Guru","non-dropping-particle":"","parse-names":false,"suffix":""},{"dropping-particle":"","family":"Kyaw","given":"Sandar","non-dropping-particle":"","parse-names":false,"suffix":""},{"dropping-particle":"","family":"Li","given":"Lucia","non-dropping-particle":"","parse-names":false,"suffix":""},{"dropping-particle":"","family":"Littleton","given":"Edward","non-dropping-particle":"","parse-names":false,"suffix":""},{"dropping-particle":"","family":"Macleod","given":"Malcolm","non-dropping-particle":"","parse-names":false,"suffix":""},{"dropping-particle":"","family":"Macleod","given":"Mary Joan","non-dropping-particle":"","parse-names":false,"suffix":""},{"dropping-particle":"","family":"Madigan","given":"Barbara","non-dropping-particle":"","parse-names":false,"suffix":""},{"dropping-particle":"","family":"Mahadasa","given":"Vikram","non-dropping-particle":"","parse-names":false,"suffix":""},{"dropping-particle":"","family":"Manoharan","given":"Manonmani","non-dropping-particle":"","parse-names":false,"suffix":""},{"dropping-particle":"","family":"Marigold","given":"Richard","non-dropping-particle":"","parse-names":false,"suffix":""},{"dropping-particle":"","family":"Marks","given":"Isaac","non-dropping-particle":"","parse-names":false,"suffix":""},{"dropping-particle":"","family":"Matthews","given":"Paul","non-dropping-particle":"","parse-names":false,"suffix":""},{"dropping-particle":"","family":"Mccormick","given":"Michael","non-dropping-particle":"","parse-names":false,"suffix":""},{"dropping-particle":"","family":"Mcinnes","given":"Caroline","non-dropping-particle":"","parse-names":false,"suffix":""},{"dropping-particle":"","family":"Metastasio","given":"Antonio","non-dropping-particle":"","parse-names":false,"suffix":""},{"dropping-particle":"","family":"Milburn-McNulty","given":"Philip","non-dropping-particle":"","parse-names":false,"suffix":""},{"dropping-particle":"","family":"Mitchell","given":"Clinton","non-dropping-particle":"","parse-names":false,"suffix":""},{"dropping-particle":"","family":"Mitchell","given":"Duncan","non-dropping-particle":"","parse-names":false,"suffix":""},{"dropping-particle":"","family":"Morgans","given":"Clare","non-dropping-particle":"","parse-names":false,"suffix":""},{"dropping-particle":"","family":"Morris","given":"Huw","non-dropping-particle":"","parse-names":false,"suffix":""},{"dropping-particle":"","family":"Morrow","given":"Jasper","non-dropping-particle":"","parse-names":false,"suffix":""},{"dropping-particle":"","family":"Mohamed","given":"Ahmed Mubarak","non-dropping-particle":"","parse-names":false,"suffix":""},{"dropping-particle":"","family":"Mulvenna","given":"Paula","non-dropping-particle":"","parse-names":false,"suffix":""},{"dropping-particle":"","family":"Murphy","given":"Louis","non-dropping-particle":"","parse-names":false,"suffix":""},{"dropping-particle":"","family":"Namushi","given":"Robert","non-dropping-particle":"","parse-names":false,"suffix":""},{"dropping-particle":"","family":"Newman","given":"Edward","non-dropping-particle":"","parse-names":false,"suffix":""},{"dropping-particle":"","family":"Phillips","given":"Wendy","non-dropping-particle":"","parse-names":false,"suffix":""},{"dropping-particle":"","family":"Pinto","given":"Ashwin","non-dropping-particle":"","parse-names":false,"suffix":""},{"dropping-particle":"","family":"Price","given":"David Ashley","non-dropping-particle":"","parse-names":false,"suffix":""},{"dropping-particle":"","family":"Proschel","given":"Harald","non-dropping-particle":"","parse-names":false,"suffix":""},{"dropping-particle":"","family":"Quinn","given":"Terry","non-dropping-particle":"","parse-names":false,"suffix":""},{"dropping-particle":"","family":"Ramsey","given":"Deborah","non-dropping-particle":"","parse-names":false,"suffix":""},{"dropping-particle":"","family":"Roffe","given":"Christine","non-dropping-particle":"","parse-names":false,"suffix":""},{"dropping-particle":"","family":"Russell","given":"Amy Ross","non-dropping-particle":"","parse-names":false,"suffix":""},{"dropping-particle":"","family":"Samarasekera","given":"Neshika","non-dropping-particle":"","parse-names":false,"suffix":""},{"dropping-particle":"","family":"Sawcer","given":"Stephen","non-dropping-particle":"","parse-names":false,"suffix":""},{"dropping-particle":"","family":"Sayed","given":"Walee","non-dropping-particle":"","parse-names":false,"suffix":""},{"dropping-particle":"","family":"Sekaran","given":"Lakshmanan","non-dropping-particle":"","parse-names":false,"suffix":""},{"dropping-particle":"","family":"Serra-Mestres","given":"Jordi","non-dropping-particle":"","parse-names":false,"suffix":""},{"dropping-particle":"","family":"Snowdon","given":"Victoria","non-dropping-particle":"","parse-names":false,"suffix":""},{"dropping-particle":"","family":"Strike","given":"Gayle","non-dropping-particle":"","parse-names":false,"suffix":""},{"dropping-particle":"","family":"Sun","given":"James","non-dropping-particle":"","parse-names":false,"suffix":""},{"dropping-particle":"","family":"Tang","given":"Christina","non-dropping-particle":"","parse-names":false,"suffix":""},{"dropping-particle":"","family":"Vrana","given":"Mark","non-dropping-particle":"","parse-names":false,"suffix":""},{"dropping-particle":"","family":"Wade","given":"Ryckie","non-dropping-particle":"","parse-names":false,"suffix":""},{"dropping-particle":"","family":"Wharton","given":"Chris","non-dropping-particle":"","parse-names":false,"suffix":""},{"dropping-particle":"","family":"Wiblin","given":"Lou","non-dropping-particle":"","parse-names":false,"suffix":""},{"dropping-particle":"","family":"Boubriak","given":"Iryna","non-dropping-particle":"","parse-names":false,"suffix":""},{"dropping-particle":"","family":"Herman","given":"Katie","non-dropping-particle":"","parse-names":false,"suffix":""},{"dropping-particle":"","family":"Plant","given":"Gordon","non-dropping-particle":"","parse-names":false,"suffix":""}],"container-title":"The lancet. Psychiatry","id":"ITEM-1","issue":"0","issued":{"date-parts":[["2020","6","25"]]},"publisher":"Elsevier","title":"Neurological and neuropsychiatric complications of COVID-19 in 153 patients: a UK-wide surveillance study.","type":"article-journal","volume":"0"},"uris":["http://www.mendeley.com/documents/?uuid=6d5b9bd0-fd19-3a1e-a907-c54a8e904ec3"]}],"mendeley":{"formattedCitation":"(57)","plainTextFormattedCitation":"(57)","previouslyFormattedCitation":"(57)"},"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57)</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BA40A11" w14:textId="77777777" w:rsidR="00000109" w:rsidRPr="00880FAC" w:rsidRDefault="00000109" w:rsidP="006D2829">
            <w:pPr>
              <w:jc w:val="center"/>
              <w:rPr>
                <w:rFonts w:cstheme="minorHAnsi"/>
                <w:sz w:val="18"/>
                <w:szCs w:val="18"/>
              </w:rPr>
            </w:pPr>
            <w:r w:rsidRPr="00880FAC">
              <w:rPr>
                <w:rFonts w:cstheme="minorHAnsi"/>
                <w:sz w:val="18"/>
                <w:szCs w:val="18"/>
              </w:rPr>
              <w:t>case-serie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F22F80E"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B930EAD"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3A6B14E" w14:textId="77777777" w:rsidR="00000109" w:rsidRPr="00880FAC" w:rsidRDefault="00000109" w:rsidP="006D2829">
            <w:pPr>
              <w:jc w:val="center"/>
              <w:rPr>
                <w:rFonts w:cstheme="minorHAnsi"/>
                <w:sz w:val="18"/>
                <w:szCs w:val="18"/>
              </w:rPr>
            </w:pPr>
            <w:r w:rsidRPr="00880FAC">
              <w:rPr>
                <w:rFonts w:cstheme="minorHAnsi"/>
                <w:sz w:val="18"/>
                <w:szCs w:val="18"/>
              </w:rPr>
              <w:t>10</w:t>
            </w:r>
          </w:p>
        </w:tc>
        <w:tc>
          <w:tcPr>
            <w:tcW w:w="5244" w:type="dxa"/>
            <w:gridSpan w:val="3"/>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CECC87D" w14:textId="3C1A7832" w:rsidR="00000109" w:rsidRPr="00880FAC" w:rsidRDefault="008A0117" w:rsidP="006D2829">
            <w:pPr>
              <w:jc w:val="center"/>
              <w:rPr>
                <w:rFonts w:cstheme="minorHAnsi"/>
                <w:sz w:val="18"/>
                <w:szCs w:val="18"/>
              </w:rPr>
            </w:pPr>
            <w:r>
              <w:rPr>
                <w:rFonts w:cstheme="minorHAnsi"/>
                <w:b/>
                <w:bCs/>
                <w:sz w:val="18"/>
                <w:szCs w:val="18"/>
              </w:rPr>
              <w: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2D4445E" w14:textId="25A2D1C4" w:rsidR="00000109" w:rsidRPr="00880FAC" w:rsidRDefault="00000109" w:rsidP="006D2829">
            <w:pPr>
              <w:jc w:val="center"/>
              <w:rPr>
                <w:rFonts w:cstheme="minorHAnsi"/>
                <w:sz w:val="18"/>
                <w:szCs w:val="18"/>
              </w:rPr>
            </w:pPr>
            <w:r w:rsidRPr="00880FAC">
              <w:rPr>
                <w:rFonts w:cstheme="minorHAnsi"/>
                <w:sz w:val="18"/>
                <w:szCs w:val="18"/>
              </w:rPr>
              <w:t>new onset psych</w:t>
            </w:r>
            <w:r w:rsidR="00FA4961">
              <w:rPr>
                <w:rFonts w:cstheme="minorHAnsi"/>
                <w:sz w:val="18"/>
                <w:szCs w:val="18"/>
              </w:rPr>
              <w:t>iatric</w:t>
            </w:r>
            <w:r w:rsidRPr="00880FAC">
              <w:rPr>
                <w:rFonts w:cstheme="minorHAnsi"/>
                <w:sz w:val="18"/>
                <w:szCs w:val="18"/>
              </w:rPr>
              <w:t xml:space="preserve"> disorders</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44FA5A4" w14:textId="77777777" w:rsidR="00000109" w:rsidRPr="00880FAC" w:rsidRDefault="00000109" w:rsidP="006D2829">
            <w:pPr>
              <w:jc w:val="center"/>
              <w:rPr>
                <w:rFonts w:cstheme="minorHAnsi"/>
                <w:sz w:val="18"/>
                <w:szCs w:val="18"/>
              </w:rPr>
            </w:pPr>
            <w:r w:rsidRPr="00880FAC">
              <w:rPr>
                <w:rFonts w:cstheme="minorHAnsi"/>
                <w:sz w:val="18"/>
                <w:szCs w:val="18"/>
              </w:rPr>
              <w:t>Differentiated from neurocognitive (dementia-like) disorders new mood (affective) disorder. More common in younger patients.</w:t>
            </w:r>
          </w:p>
        </w:tc>
      </w:tr>
      <w:tr w:rsidR="00000109" w:rsidRPr="00880FAC" w14:paraId="61985ABD"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593E311D" w14:textId="060B934F" w:rsidR="00000109" w:rsidRPr="00880FAC" w:rsidRDefault="00000109" w:rsidP="006D2829">
            <w:pPr>
              <w:jc w:val="center"/>
              <w:rPr>
                <w:rFonts w:cstheme="minorHAnsi"/>
                <w:sz w:val="18"/>
                <w:szCs w:val="18"/>
              </w:rPr>
            </w:pPr>
            <w:r w:rsidRPr="00880FAC">
              <w:rPr>
                <w:rFonts w:cstheme="minorHAnsi"/>
                <w:b/>
                <w:bCs/>
                <w:sz w:val="18"/>
                <w:szCs w:val="18"/>
              </w:rPr>
              <w:t>Iqbal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192/bjo.2020.85","ISSN":"2056-4724","author":[{"dropping-particle":"","family":"Iqbal","given":"Yousaf","non-dropping-particle":"","parse-names":false,"suffix":""},{"dropping-particle":"","family":"Abdulla","given":"Majid Ali","non-dropping-particle":"Al","parse-names":false,"suffix":""},{"dropping-particle":"","family":"Albrahim","given":"Sultan","non-dropping-particle":"","parse-names":false,"suffix":""},{"dropping-particle":"","family":"Latoo","given":"Javed","non-dropping-particle":"","parse-names":false,"suffix":""},{"dropping-particle":"","family":"Kumar","given":"Rajeev","non-dropping-particle":"","parse-names":false,"suffix":""},{"dropping-particle":"","family":"Haddad","given":"Peter M.","non-dropping-particle":"","parse-names":false,"suffix":""}],"container-title":"BJPsych Open","id":"ITEM-1","issue":"5","issued":{"date-parts":[["2020","9","10"]]},"page":"e109","publisher":"Cambridge University Press","title":"Psychiatric presentation of patients with acute SARS-CoV-2 infection: a retrospective review of 50 consecutive patients seen by a consultation-liaison psychiatry team","type":"article-journal","volume":"6"},"uris":["http://www.mendeley.com/documents/?uuid=a41fadfe-a89a-302a-b8b8-43483f42eb64"]}],"mendeley":{"formattedCitation":"(56)","plainTextFormattedCitation":"(56)","previouslyFormattedCitation":"(56)"},"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56)</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1EEFC01" w14:textId="77777777" w:rsidR="00000109" w:rsidRPr="00880FAC" w:rsidRDefault="00000109" w:rsidP="006D2829">
            <w:pPr>
              <w:jc w:val="center"/>
              <w:rPr>
                <w:rFonts w:cstheme="minorHAnsi"/>
                <w:sz w:val="18"/>
                <w:szCs w:val="18"/>
              </w:rPr>
            </w:pPr>
            <w:r w:rsidRPr="00880FAC">
              <w:rPr>
                <w:rFonts w:cstheme="minorHAnsi"/>
                <w:sz w:val="18"/>
                <w:szCs w:val="18"/>
              </w:rPr>
              <w:t>case-serie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8467D5F"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344522C"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F111F5A" w14:textId="77777777" w:rsidR="00000109" w:rsidRPr="00880FAC" w:rsidRDefault="00000109" w:rsidP="006D2829">
            <w:pPr>
              <w:jc w:val="center"/>
              <w:rPr>
                <w:rFonts w:cstheme="minorHAnsi"/>
                <w:sz w:val="18"/>
                <w:szCs w:val="18"/>
              </w:rPr>
            </w:pPr>
            <w:r w:rsidRPr="00880FAC">
              <w:rPr>
                <w:rFonts w:cstheme="minorHAnsi"/>
                <w:sz w:val="18"/>
                <w:szCs w:val="18"/>
              </w:rPr>
              <w:t>9</w:t>
            </w:r>
          </w:p>
        </w:tc>
        <w:tc>
          <w:tcPr>
            <w:tcW w:w="2110" w:type="dxa"/>
            <w:gridSpan w:val="2"/>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EEC9079" w14:textId="77777777" w:rsidR="00000109" w:rsidRPr="00880FAC" w:rsidRDefault="00000109" w:rsidP="006D2829">
            <w:pPr>
              <w:jc w:val="center"/>
              <w:rPr>
                <w:rFonts w:cstheme="minorHAnsi"/>
                <w:sz w:val="18"/>
                <w:szCs w:val="18"/>
              </w:rPr>
            </w:pPr>
            <w:r w:rsidRPr="00880FAC">
              <w:rPr>
                <w:rFonts w:cstheme="minorHAnsi"/>
                <w:b/>
                <w:bCs/>
                <w:sz w:val="18"/>
                <w:szCs w:val="18"/>
              </w:rPr>
              <w:t>-</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46F1E18" w14:textId="77777777" w:rsidR="00000109" w:rsidRPr="00880FAC" w:rsidRDefault="00000109" w:rsidP="006D2829">
            <w:pPr>
              <w:jc w:val="center"/>
              <w:rPr>
                <w:rFonts w:cstheme="minorHAnsi"/>
                <w:sz w:val="18"/>
                <w:szCs w:val="18"/>
              </w:rPr>
            </w:pPr>
          </w:p>
        </w:tc>
        <w:tc>
          <w:tcPr>
            <w:tcW w:w="3686" w:type="dxa"/>
            <w:gridSpan w:val="2"/>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5E231AB" w14:textId="577306A0" w:rsidR="00000109" w:rsidRPr="00880FAC" w:rsidRDefault="00000109" w:rsidP="006D2829">
            <w:pPr>
              <w:jc w:val="center"/>
              <w:rPr>
                <w:rFonts w:cstheme="minorHAnsi"/>
                <w:sz w:val="18"/>
                <w:szCs w:val="18"/>
              </w:rPr>
            </w:pPr>
            <w:r w:rsidRPr="00880FAC">
              <w:rPr>
                <w:rFonts w:cstheme="minorHAnsi"/>
                <w:sz w:val="18"/>
                <w:szCs w:val="18"/>
              </w:rPr>
              <w:t>Half of those with psychosis or mania had no past psychiatric history: no concurrent delirium diagnoses.</w:t>
            </w:r>
            <w:r w:rsidR="006005E0">
              <w:rPr>
                <w:rFonts w:cstheme="minorHAnsi"/>
                <w:sz w:val="18"/>
                <w:szCs w:val="18"/>
              </w:rPr>
              <w:t xml:space="preserve"> </w:t>
            </w:r>
          </w:p>
        </w:tc>
      </w:tr>
      <w:tr w:rsidR="00000109" w:rsidRPr="00880FAC" w14:paraId="02DBD2AB"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2CDDFAE6" w14:textId="2420D847" w:rsidR="00000109" w:rsidRPr="00880FAC" w:rsidRDefault="00000109" w:rsidP="006D2829">
            <w:pPr>
              <w:jc w:val="center"/>
              <w:rPr>
                <w:rFonts w:cstheme="minorHAnsi"/>
                <w:sz w:val="18"/>
                <w:szCs w:val="18"/>
              </w:rPr>
            </w:pPr>
            <w:r w:rsidRPr="00880FAC">
              <w:rPr>
                <w:rFonts w:cstheme="minorHAnsi"/>
                <w:b/>
                <w:bCs/>
                <w:sz w:val="18"/>
                <w:szCs w:val="18"/>
              </w:rPr>
              <w:t>Subramanyam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ajp.2020.102406","ISSN":"18762018","author":[{"dropping-particle":"","family":"Subramanyam","given":"Alka A.","non-dropping-particle":"","parse-names":false,"suffix":""},{"dropping-particle":"","family":"Nachane","given":"Hrishikesh B.","non-dropping-particle":"","parse-names":false,"suffix":""},{"dropping-particle":"","family":"Mahajan","given":"Niraj N.","non-dropping-particle":"","parse-names":false,"suffix":""},{"dropping-particle":"","family":"Shinde","given":"Snehal","non-dropping-particle":"","parse-names":false,"suffix":""},{"dropping-particle":"","family":"D Mahale","given":"Smita","non-dropping-particle":"","parse-names":false,"suffix":""},{"dropping-particle":"","family":"Gajbhiye","given":"Rahul K","non-dropping-particle":"","parse-names":false,"suffix":""}],"container-title":"Asian Journal of Psychiatry","id":"ITEM-1","issued":{"date-parts":[["2020","12"]]},"page":"102406","publisher":"Elsevier","title":"Postpartum psychosis in mothers with SARS-CoV-2 infection: A case series from India","type":"article-journal","volume":"54"},"uris":["http://www.mendeley.com/documents/?uuid=9a35acd6-fcb6-342a-89fc-6cabe09c0190"]}],"mendeley":{"formattedCitation":"(54)","plainTextFormattedCitation":"(54)","previouslyFormattedCitation":"(54)"},"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54)</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AEF1528" w14:textId="77777777" w:rsidR="00000109" w:rsidRPr="00880FAC" w:rsidRDefault="00000109" w:rsidP="006D2829">
            <w:pPr>
              <w:jc w:val="center"/>
              <w:rPr>
                <w:rFonts w:cstheme="minorHAnsi"/>
                <w:sz w:val="18"/>
                <w:szCs w:val="18"/>
              </w:rPr>
            </w:pPr>
            <w:r w:rsidRPr="00880FAC">
              <w:rPr>
                <w:rFonts w:cstheme="minorHAnsi"/>
                <w:sz w:val="18"/>
                <w:szCs w:val="18"/>
              </w:rPr>
              <w:t>case-serie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10B83F0"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1D150F3" w14:textId="77777777" w:rsidR="00000109" w:rsidRPr="00880FAC" w:rsidRDefault="00000109" w:rsidP="006D2829">
            <w:pPr>
              <w:jc w:val="center"/>
              <w:rPr>
                <w:rFonts w:cstheme="minorHAnsi"/>
                <w:sz w:val="18"/>
                <w:szCs w:val="18"/>
              </w:rPr>
            </w:pPr>
            <w:r w:rsidRPr="00880FAC">
              <w:rPr>
                <w:rFonts w:cstheme="minorHAnsi"/>
                <w:sz w:val="18"/>
                <w:szCs w:val="18"/>
              </w:rPr>
              <w:t>Postpartum</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61B4E0C" w14:textId="77777777" w:rsidR="00000109" w:rsidRPr="00880FAC" w:rsidRDefault="00000109" w:rsidP="006D2829">
            <w:pPr>
              <w:jc w:val="center"/>
              <w:rPr>
                <w:rFonts w:cstheme="minorHAnsi"/>
                <w:sz w:val="18"/>
                <w:szCs w:val="18"/>
              </w:rPr>
            </w:pPr>
            <w:r w:rsidRPr="00880FAC">
              <w:rPr>
                <w:rFonts w:cstheme="minorHAnsi"/>
                <w:sz w:val="18"/>
                <w:szCs w:val="18"/>
              </w:rPr>
              <w:t>3</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08DFF0C" w14:textId="77777777" w:rsidR="00000109" w:rsidRPr="00880FAC" w:rsidRDefault="00000109" w:rsidP="006D2829">
            <w:pPr>
              <w:jc w:val="center"/>
              <w:rPr>
                <w:rFonts w:cstheme="minorHAnsi"/>
                <w:sz w:val="18"/>
                <w:szCs w:val="18"/>
              </w:rPr>
            </w:pPr>
            <w:r w:rsidRPr="00880FAC">
              <w:rPr>
                <w:rFonts w:cstheme="minorHAnsi"/>
                <w:sz w:val="18"/>
                <w:szCs w:val="18"/>
              </w:rPr>
              <w:t>23.3</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27E3D49" w14:textId="77777777" w:rsidR="00000109" w:rsidRPr="00880FAC" w:rsidRDefault="00000109" w:rsidP="006D2829">
            <w:pPr>
              <w:jc w:val="center"/>
              <w:rPr>
                <w:rFonts w:cstheme="minorHAnsi"/>
                <w:sz w:val="18"/>
                <w:szCs w:val="18"/>
              </w:rPr>
            </w:pPr>
            <w:r w:rsidRPr="00880FAC">
              <w:rPr>
                <w:rFonts w:cstheme="minorHAnsi"/>
                <w:sz w:val="18"/>
                <w:szCs w:val="18"/>
              </w:rPr>
              <w:t>0/3</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001EFC3" w14:textId="77777777" w:rsidR="00000109" w:rsidRPr="00880FAC" w:rsidRDefault="00000109" w:rsidP="006D2829">
            <w:pPr>
              <w:jc w:val="center"/>
              <w:rPr>
                <w:rFonts w:cstheme="minorHAnsi"/>
                <w:sz w:val="18"/>
                <w:szCs w:val="18"/>
              </w:rPr>
            </w:pPr>
            <w:r w:rsidRPr="00880FAC">
              <w:rPr>
                <w:rFonts w:cstheme="minorHAnsi"/>
                <w:sz w:val="18"/>
                <w:szCs w:val="18"/>
              </w:rPr>
              <w:t>3-7 days duration, in 2 patients, psychotic symptoms concerned COVID-1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557E84D" w14:textId="577C2793" w:rsidR="00000109" w:rsidRPr="00880FAC" w:rsidRDefault="00000109"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877B15B" w14:textId="77777777" w:rsidR="00000109" w:rsidRPr="00880FAC" w:rsidRDefault="00000109" w:rsidP="006D2829">
            <w:pPr>
              <w:jc w:val="center"/>
              <w:rPr>
                <w:rFonts w:cstheme="minorHAnsi"/>
                <w:sz w:val="18"/>
                <w:szCs w:val="18"/>
              </w:rPr>
            </w:pPr>
          </w:p>
        </w:tc>
      </w:tr>
      <w:tr w:rsidR="00000109" w:rsidRPr="00880FAC" w14:paraId="197A1B8A"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462D9F18" w14:textId="1DA7E323" w:rsidR="00000109" w:rsidRPr="00880FAC" w:rsidRDefault="00000109" w:rsidP="006D2829">
            <w:pPr>
              <w:jc w:val="center"/>
              <w:rPr>
                <w:rFonts w:cstheme="minorHAnsi"/>
                <w:sz w:val="18"/>
                <w:szCs w:val="18"/>
              </w:rPr>
            </w:pPr>
            <w:r w:rsidRPr="00880FAC">
              <w:rPr>
                <w:rFonts w:cstheme="minorHAnsi"/>
                <w:b/>
                <w:bCs/>
                <w:sz w:val="18"/>
                <w:szCs w:val="18"/>
              </w:rPr>
              <w:t>Chandra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PSYCHRES.2020.113136","ISSN":"0165-1781","author":[{"dropping-particle":"","family":"Chandra","given":"Prabha S","non-dropping-particle":"","parse-names":false,"suffix":""},{"dropping-particle":"","family":"Shiva","given":"Lakshmi","non-dropping-particle":"","parse-names":false,"suffix":""},{"dropping-particle":"","family":"Nagendrappa","given":"Sachin","non-dropping-particle":"","parse-names":false,"suffix":""},{"dropping-particle":"","family":"Ganjekar","given":"Sundarnag","non-dropping-particle":"","parse-names":false,"suffix":""},{"dropping-particle":"","family":"Thippeswamy","given":"Harish","non-dropping-particle":"","parse-names":false,"suffix":""}],"container-title":"Psychiatry Research","id":"ITEM-1","issued":{"date-parts":[["2020","8","1"]]},"page":"113136","publisher":"Elsevier","title":"COVID 19 related Psychosis as an interface of fears, socio-cultural issues and vulnerability- case report of two women from India","type":"article-journal","volume":"290"},"uris":["http://www.mendeley.com/documents/?uuid=c33ea1be-f45c-3f2c-9c61-7e47047abf93"]}],"mendeley":{"formattedCitation":"(45)","plainTextFormattedCitation":"(45)","previouslyFormattedCitation":"(45)"},"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45)</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5F3D45AB" w14:textId="77777777" w:rsidR="00000109" w:rsidRPr="00880FAC" w:rsidRDefault="00000109" w:rsidP="006D2829">
            <w:pPr>
              <w:jc w:val="center"/>
              <w:rPr>
                <w:rFonts w:cstheme="minorHAnsi"/>
                <w:sz w:val="18"/>
                <w:szCs w:val="18"/>
              </w:rPr>
            </w:pPr>
            <w:r w:rsidRPr="00880FAC">
              <w:rPr>
                <w:rFonts w:cstheme="minorHAnsi"/>
                <w:sz w:val="18"/>
                <w:szCs w:val="18"/>
              </w:rPr>
              <w:t>case-serie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CA69BD2" w14:textId="77777777" w:rsidR="00000109" w:rsidRPr="00880FAC" w:rsidRDefault="00000109" w:rsidP="006D2829">
            <w:pPr>
              <w:jc w:val="center"/>
              <w:rPr>
                <w:rFonts w:cstheme="minorHAnsi"/>
                <w:sz w:val="18"/>
                <w:szCs w:val="18"/>
              </w:rPr>
            </w:pPr>
            <w:r w:rsidRPr="00880FAC">
              <w:rPr>
                <w:rFonts w:cstheme="minorHAnsi"/>
                <w:sz w:val="18"/>
                <w:szCs w:val="18"/>
              </w:rPr>
              <w:t>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EB493F1" w14:textId="77777777" w:rsidR="00000109" w:rsidRPr="00880FAC" w:rsidRDefault="00000109" w:rsidP="006D2829">
            <w:pPr>
              <w:jc w:val="center"/>
              <w:rPr>
                <w:rFonts w:cstheme="minorHAnsi"/>
                <w:sz w:val="18"/>
                <w:szCs w:val="18"/>
              </w:rPr>
            </w:pPr>
            <w:r w:rsidRPr="00880FAC">
              <w:rPr>
                <w:rFonts w:cstheme="minorHAnsi"/>
                <w:sz w:val="18"/>
                <w:szCs w:val="18"/>
              </w:rPr>
              <w:t>One patient postpartum</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09C576B" w14:textId="77777777" w:rsidR="00000109" w:rsidRPr="00880FAC" w:rsidRDefault="00000109" w:rsidP="006D2829">
            <w:pPr>
              <w:jc w:val="center"/>
              <w:rPr>
                <w:rFonts w:cstheme="minorHAnsi"/>
                <w:sz w:val="18"/>
                <w:szCs w:val="18"/>
              </w:rPr>
            </w:pPr>
            <w:r w:rsidRPr="00880FAC">
              <w:rPr>
                <w:rFonts w:cstheme="minorHAnsi"/>
                <w:sz w:val="18"/>
                <w:szCs w:val="18"/>
              </w:rPr>
              <w:t>2</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8D2A006" w14:textId="77777777" w:rsidR="00000109" w:rsidRPr="00880FAC" w:rsidRDefault="00000109" w:rsidP="006D2829">
            <w:pPr>
              <w:jc w:val="center"/>
              <w:rPr>
                <w:rFonts w:cstheme="minorHAnsi"/>
                <w:sz w:val="18"/>
                <w:szCs w:val="18"/>
              </w:rPr>
            </w:pPr>
            <w:r w:rsidRPr="00880FAC">
              <w:rPr>
                <w:rFonts w:cstheme="minorHAnsi"/>
                <w:sz w:val="18"/>
                <w:szCs w:val="18"/>
              </w:rPr>
              <w:t>29</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352058E" w14:textId="77777777" w:rsidR="00000109" w:rsidRPr="00880FAC" w:rsidRDefault="00000109" w:rsidP="006D2829">
            <w:pPr>
              <w:jc w:val="center"/>
              <w:rPr>
                <w:rFonts w:cstheme="minorHAnsi"/>
                <w:sz w:val="18"/>
                <w:szCs w:val="18"/>
              </w:rPr>
            </w:pPr>
            <w:r w:rsidRPr="00880FAC">
              <w:rPr>
                <w:rFonts w:cstheme="minorHAnsi"/>
                <w:sz w:val="18"/>
                <w:szCs w:val="18"/>
              </w:rPr>
              <w:t>0/2</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CAC10B3" w14:textId="77777777" w:rsidR="00000109" w:rsidRPr="00880FAC" w:rsidRDefault="00000109" w:rsidP="006D2829">
            <w:pPr>
              <w:jc w:val="center"/>
              <w:rPr>
                <w:rFonts w:cstheme="minorHAnsi"/>
                <w:sz w:val="18"/>
                <w:szCs w:val="18"/>
              </w:rPr>
            </w:pPr>
            <w:r w:rsidRPr="00880FAC">
              <w:rPr>
                <w:rFonts w:cstheme="minorHAnsi"/>
                <w:sz w:val="18"/>
                <w:szCs w:val="18"/>
              </w:rPr>
              <w:t>one patient believed the family deity had cursed her with COVID-19, whereas the other patient was obsessional about her or her baby contracting SARS-CoV-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0095D18" w14:textId="77777777" w:rsidR="00000109" w:rsidRPr="00880FAC" w:rsidRDefault="00000109"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2455927" w14:textId="77777777" w:rsidR="00000109" w:rsidRPr="00880FAC" w:rsidRDefault="00000109" w:rsidP="006D2829">
            <w:pPr>
              <w:jc w:val="center"/>
              <w:rPr>
                <w:rFonts w:cstheme="minorHAnsi"/>
                <w:sz w:val="18"/>
                <w:szCs w:val="18"/>
              </w:rPr>
            </w:pPr>
          </w:p>
        </w:tc>
      </w:tr>
      <w:tr w:rsidR="00000109" w:rsidRPr="00880FAC" w14:paraId="451C2B51"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7C7F45F6" w14:textId="0A50D741" w:rsidR="00000109" w:rsidRPr="00880FAC" w:rsidRDefault="00000109" w:rsidP="006D2829">
            <w:pPr>
              <w:jc w:val="center"/>
              <w:rPr>
                <w:rFonts w:cstheme="minorHAnsi"/>
                <w:sz w:val="18"/>
                <w:szCs w:val="18"/>
              </w:rPr>
            </w:pPr>
            <w:r w:rsidRPr="00880FAC">
              <w:rPr>
                <w:rFonts w:cstheme="minorHAnsi"/>
                <w:b/>
                <w:bCs/>
                <w:sz w:val="18"/>
                <w:szCs w:val="18"/>
              </w:rPr>
              <w:t>Lu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016/j.jad.2020.08.031","ISSN":"1573-2517","PMID":"32858315","abstract":"BACKGROUND In December 2019, the novel coronavirus (SARS-CoV-2) infection was first reported in Wuhan city, central China, which has spread rapidly. The common clinical features of patients with SARS-CoV-2 infection included fever, fatigue, and damage to the respiratory or digestive system. However, it is still unclear whether SARS-CoV-2 infection could cause damage to the central nervous system (CNS) inducing psychiatric symptoms. CASE REPORT Herein, we present the first case of SARS-CoV-2 infection with manic-like symptoms and describe the diagnosis, clinical course, and treatment of the case, focusing on the identifications of SARS-CoV-2 in the specimen of cerebrospinal fluid (CSF). The patient developed manic-like symptoms when his vital signs recovered on illness day 17. After manic-like attack, the detection of SARS-CoV-2 specific IgG antibody in CSF was positive, while the reverse transcriptase-polymerase chain reaction (RT-PCR) on CSF for the SARS-CoV-2 was negative. The patient received Olanzapine for treatment and his mood problems concurrently improved as indicated by scores of Young Manic Rating Scale (YMRS). LIMITATION This is a single case report only, and the RT-PCR test for SARS-CoV-2 in CSF was not performed simultaneously when SARS-CoV-2 was positive in samples of sputum and stool. CONCLUSION This first case of COVID-19 patient with manic-like symptoms highlights the importance of evaluation of mental health status and may contribute to our understanding of potential risk of CNS impairments by SARS-CoV-2 infection.","author":[{"dropping-particle":"","family":"Lu","given":"Shaojia","non-dropping-particle":"","parse-names":false,"suffix":""},{"dropping-particle":"","family":"Wei","given":"Ning","non-dropping-particle":"","parse-names":false,"suffix":""},{"dropping-particle":"","family":"Jiang","given":"Jiajun","non-dropping-particle":"","parse-names":false,"suffix":""},{"dropping-particle":"","family":"Wu","given":"Lingling","non-dropping-particle":"","parse-names":false,"suffix":""},{"dropping-particle":"","family":"Sheng","given":"Jifang","non-dropping-particle":"","parse-names":false,"suffix":""},{"dropping-particle":"","family":"Zhou","given":"Jianying","non-dropping-particle":"","parse-names":false,"suffix":""},{"dropping-particle":"","family":"Fang","given":"Qiang","non-dropping-particle":"","parse-names":false,"suffix":""},{"dropping-particle":"","family":"Chen","given":"Yu","non-dropping-particle":"","parse-names":false,"suffix":""},{"dropping-particle":"","family":"Zheng","given":"Shufa","non-dropping-particle":"","parse-names":false,"suffix":""},{"dropping-particle":"","family":"Chen","given":"Feng","non-dropping-particle":"","parse-names":false,"suffix":""},{"dropping-particle":"","family":"Liang","given":"Tingbo","non-dropping-particle":"","parse-names":false,"suffix":""},{"dropping-particle":"","family":"Hu","given":"Shaohua","non-dropping-particle":"","parse-names":false,"suffix":""}],"container-title":"Journal of affective disorders","id":"ITEM-1","issued":{"date-parts":[["2020","8","20"]]},"page":"337-340","publisher":"Elsevier","title":"First report of manic-like symptoms in a COVID-19 patient with no previous history of a psychiatric disorder.","type":"article-journal","volume":"277"},"uris":["http://www.mendeley.com/documents/?uuid=ae8e7627-f765-373e-af07-31dc7cfb8d10"]}],"mendeley":{"formattedCitation":"(97)","plainTextFormattedCitation":"(97)","previouslyFormattedCitation":"(97)"},"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97)</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9ABDD7D" w14:textId="77777777" w:rsidR="00000109" w:rsidRPr="00880FAC" w:rsidRDefault="00000109" w:rsidP="006D2829">
            <w:pPr>
              <w:jc w:val="center"/>
              <w:rPr>
                <w:rFonts w:cstheme="minorHAnsi"/>
                <w:sz w:val="18"/>
                <w:szCs w:val="18"/>
              </w:rPr>
            </w:pPr>
            <w:r w:rsidRPr="00880FAC">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15CC646"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2F2F384F"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18FF01D" w14:textId="77777777" w:rsidR="00000109" w:rsidRPr="00880FAC" w:rsidRDefault="00000109" w:rsidP="006D2829">
            <w:pPr>
              <w:jc w:val="center"/>
              <w:rPr>
                <w:rFonts w:cstheme="minorHAnsi"/>
                <w:sz w:val="18"/>
                <w:szCs w:val="18"/>
              </w:rPr>
            </w:pPr>
            <w:r w:rsidRPr="00880FAC">
              <w:rPr>
                <w:rFonts w:cstheme="minorHAnsi"/>
                <w:sz w:val="18"/>
                <w:szCs w:val="18"/>
              </w:rPr>
              <w:t>1</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9FB51F7" w14:textId="77777777" w:rsidR="00000109" w:rsidRPr="00880FAC" w:rsidRDefault="00000109" w:rsidP="006D2829">
            <w:pPr>
              <w:jc w:val="center"/>
              <w:rPr>
                <w:rFonts w:cstheme="minorHAnsi"/>
                <w:sz w:val="18"/>
                <w:szCs w:val="18"/>
              </w:rPr>
            </w:pPr>
            <w:r w:rsidRPr="00880FAC">
              <w:rPr>
                <w:rFonts w:cstheme="minorHAnsi"/>
                <w:sz w:val="18"/>
                <w:szCs w:val="18"/>
              </w:rPr>
              <w:t>51</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9844ADE" w14:textId="77777777" w:rsidR="00000109" w:rsidRPr="00880FAC" w:rsidRDefault="00000109" w:rsidP="006D2829">
            <w:pPr>
              <w:jc w:val="center"/>
              <w:rPr>
                <w:rFonts w:cstheme="minorHAnsi"/>
                <w:sz w:val="18"/>
                <w:szCs w:val="18"/>
              </w:rPr>
            </w:pPr>
            <w:r w:rsidRPr="00880FAC">
              <w:rPr>
                <w:rFonts w:cstheme="minorHAnsi"/>
                <w:sz w:val="18"/>
                <w:szCs w:val="18"/>
              </w:rPr>
              <w:t>1/0</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3391431" w14:textId="035EBCE1" w:rsidR="00000109" w:rsidRPr="00880FAC" w:rsidRDefault="00000109" w:rsidP="006D2829">
            <w:pPr>
              <w:jc w:val="center"/>
              <w:rPr>
                <w:rFonts w:cstheme="minorHAnsi"/>
                <w:sz w:val="18"/>
                <w:szCs w:val="18"/>
              </w:rPr>
            </w:pPr>
            <w:r w:rsidRPr="00880FAC">
              <w:rPr>
                <w:rFonts w:cstheme="minorHAnsi"/>
                <w:sz w:val="18"/>
                <w:szCs w:val="18"/>
              </w:rPr>
              <w:t xml:space="preserve">Manic episode, with grandiose </w:t>
            </w:r>
            <w:r w:rsidR="006005E0">
              <w:rPr>
                <w:rFonts w:cstheme="minorHAnsi"/>
                <w:sz w:val="18"/>
                <w:szCs w:val="18"/>
              </w:rPr>
              <w:t>delusions</w:t>
            </w:r>
            <w:r w:rsidRPr="00880FAC">
              <w:rPr>
                <w:rFonts w:cstheme="minorHAnsi"/>
                <w:sz w:val="18"/>
                <w:szCs w:val="18"/>
              </w:rPr>
              <w:t>, early morning waking and excitable yet irritable. At all times was ale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FC88B11" w14:textId="77777777" w:rsidR="00000109" w:rsidRPr="00880FAC" w:rsidRDefault="00000109"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7B8C0156" w14:textId="188C667D" w:rsidR="00000109" w:rsidRPr="00880FAC" w:rsidRDefault="006005E0" w:rsidP="006D2829">
            <w:pPr>
              <w:jc w:val="center"/>
              <w:rPr>
                <w:rFonts w:cstheme="minorHAnsi"/>
                <w:sz w:val="18"/>
                <w:szCs w:val="18"/>
              </w:rPr>
            </w:pPr>
            <w:r>
              <w:rPr>
                <w:rFonts w:cstheme="minorHAnsi"/>
                <w:sz w:val="18"/>
                <w:szCs w:val="18"/>
              </w:rPr>
              <w:t>SARS-CoV-2 IgG positive, but PCR negative, in CSF.</w:t>
            </w:r>
          </w:p>
        </w:tc>
      </w:tr>
      <w:tr w:rsidR="00000109" w:rsidRPr="00880FAC" w14:paraId="67B6BF5D" w14:textId="77777777" w:rsidTr="006D2829">
        <w:trPr>
          <w:trHeight w:val="869"/>
        </w:trPr>
        <w:tc>
          <w:tcPr>
            <w:tcW w:w="2117" w:type="dxa"/>
            <w:tcBorders>
              <w:top w:val="single" w:sz="8" w:space="0" w:color="000000"/>
              <w:left w:val="single" w:sz="8" w:space="0" w:color="000000"/>
              <w:bottom w:val="single" w:sz="8" w:space="0" w:color="000000"/>
              <w:right w:val="single" w:sz="8" w:space="0" w:color="000000"/>
            </w:tcBorders>
            <w:shd w:val="clear" w:color="auto" w:fill="A6A6A6"/>
            <w:tcMar>
              <w:top w:w="5" w:type="dxa"/>
              <w:left w:w="5" w:type="dxa"/>
              <w:bottom w:w="0" w:type="dxa"/>
              <w:right w:w="5" w:type="dxa"/>
            </w:tcMar>
            <w:vAlign w:val="center"/>
            <w:hideMark/>
          </w:tcPr>
          <w:p w14:paraId="64B68BA1" w14:textId="2A49A3E6" w:rsidR="00000109" w:rsidRPr="00880FAC" w:rsidRDefault="00000109" w:rsidP="006D2829">
            <w:pPr>
              <w:jc w:val="center"/>
              <w:rPr>
                <w:rFonts w:cstheme="minorHAnsi"/>
                <w:sz w:val="18"/>
                <w:szCs w:val="18"/>
              </w:rPr>
            </w:pPr>
            <w:r w:rsidRPr="00880FAC">
              <w:rPr>
                <w:rFonts w:cstheme="minorHAnsi"/>
                <w:b/>
                <w:bCs/>
                <w:sz w:val="18"/>
                <w:szCs w:val="18"/>
              </w:rPr>
              <w:lastRenderedPageBreak/>
              <w:t>Lim et al</w:t>
            </w:r>
            <w:r>
              <w:rPr>
                <w:rFonts w:cstheme="minorHAnsi"/>
                <w:b/>
                <w:bCs/>
                <w:sz w:val="18"/>
                <w:szCs w:val="18"/>
              </w:rPr>
              <w:t xml:space="preserve"> </w:t>
            </w:r>
            <w:r>
              <w:rPr>
                <w:rFonts w:cstheme="minorHAnsi"/>
                <w:b/>
                <w:bCs/>
                <w:sz w:val="18"/>
                <w:szCs w:val="18"/>
              </w:rPr>
              <w:fldChar w:fldCharType="begin" w:fldLock="1"/>
            </w:r>
            <w:r w:rsidR="006D2829">
              <w:rPr>
                <w:rFonts w:cstheme="minorHAnsi"/>
                <w:b/>
                <w:bCs/>
                <w:sz w:val="18"/>
                <w:szCs w:val="18"/>
              </w:rPr>
              <w:instrText>ADDIN CSL_CITATION {"citationItems":[{"id":"ITEM-1","itemData":{"DOI":"10.1192/bjo.2020.76","ISSN":"2056-4724","PMID":"32696735","abstract":"To date, there have been no detailed reports of patients developing persistent psychotic symptoms following Coronavirus disease 2019 (COVID-19) infection. There have been reports of patients developing transient delirium (with and without hypoxia) after COVID-19 infection as well as other neurological manifestations. We report on a female patient who, post-COVID-19 infection, developed an initial delirium followed by persistent and florid psychotic symptoms consisting of persecutory delusion, complex visual and auditory hallucinations and Capgras phenomenon in the absence of hypoxia but elevated tumour necrosis factor (TNF)-α. The psychotic symptoms persisted for about 40 days. Her magnetic resonance imaging brain scan, electroencephalogram, cerebrospinal fluid examination and extensive autoimmune panel did not show any abnormalities. The cause of the psychotic symptoms in this patient were not ascertained but we propose either an inflammatory state, characterised by the patient's elevated TNF-alpha levels as a possible contributing mechanism for her psychosis in line with the proinflammatory changes observed in some cases of psychosis. Or, an alternative, but unproven, hypothesis is one of an antibody-mediated encephalitic event induced by viral infection.","author":[{"dropping-particle":"","family":"Lim","given":"Soon Tjin","non-dropping-particle":"","parse-names":false,"suffix":""},{"dropping-particle":"","family":"Janaway","given":"Benjamin","non-dropping-particle":"","parse-names":false,"suffix":""},{"dropping-particle":"","family":"Costello","given":"Harry","non-dropping-particle":"","parse-names":false,"suffix":""},{"dropping-particle":"","family":"Trip","given":"Anand","non-dropping-particle":"","parse-names":false,"suffix":""},{"dropping-particle":"","family":"Price","given":"Gary","non-dropping-particle":"","parse-names":false,"suffix":""}],"container-title":"BJPsych open","id":"ITEM-1","issue":"5","issued":{"date-parts":[["2020","7","22"]]},"page":"e105","publisher":"Cambridge University Press","title":"Persistent psychotic symptoms following COVID-19 infection.","type":"article-journal","volume":"6"},"uris":["http://www.mendeley.com/documents/?uuid=78a07a15-d852-3c96-a75b-f352000c0513"]}],"mendeley":{"formattedCitation":"(85)","plainTextFormattedCitation":"(85)","previouslyFormattedCitation":"(85)"},"properties":{"noteIndex":0},"schema":"https://github.com/citation-style-language/schema/raw/master/csl-citation.json"}</w:instrText>
            </w:r>
            <w:r>
              <w:rPr>
                <w:rFonts w:cstheme="minorHAnsi"/>
                <w:b/>
                <w:bCs/>
                <w:sz w:val="18"/>
                <w:szCs w:val="18"/>
              </w:rPr>
              <w:fldChar w:fldCharType="separate"/>
            </w:r>
            <w:r w:rsidR="00456FB1" w:rsidRPr="00456FB1">
              <w:rPr>
                <w:rFonts w:cstheme="minorHAnsi"/>
                <w:bCs/>
                <w:noProof/>
                <w:sz w:val="18"/>
                <w:szCs w:val="18"/>
              </w:rPr>
              <w:t>(85)</w:t>
            </w:r>
            <w:r>
              <w:rPr>
                <w:rFonts w:cstheme="minorHAnsi"/>
                <w:b/>
                <w:bCs/>
                <w:sz w:val="18"/>
                <w:szCs w:val="18"/>
              </w:rPr>
              <w:fldChar w:fldCharType="end"/>
            </w:r>
          </w:p>
        </w:tc>
        <w:tc>
          <w:tcPr>
            <w:tcW w:w="992"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A178B16" w14:textId="77777777" w:rsidR="00000109" w:rsidRPr="00880FAC" w:rsidRDefault="00000109" w:rsidP="006D2829">
            <w:pPr>
              <w:jc w:val="center"/>
              <w:rPr>
                <w:rFonts w:cstheme="minorHAnsi"/>
                <w:sz w:val="18"/>
                <w:szCs w:val="18"/>
              </w:rPr>
            </w:pPr>
            <w:r w:rsidRPr="00880FAC">
              <w:rPr>
                <w:rFonts w:cstheme="minorHAnsi"/>
                <w:sz w:val="18"/>
                <w:szCs w:val="18"/>
              </w:rPr>
              <w:t>case-report</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43F9E8B" w14:textId="77777777" w:rsidR="00000109" w:rsidRPr="00880FAC" w:rsidRDefault="00000109" w:rsidP="006D2829">
            <w:pPr>
              <w:jc w:val="center"/>
              <w:rPr>
                <w:rFonts w:cstheme="minorHAnsi"/>
                <w:sz w:val="18"/>
                <w:szCs w:val="18"/>
              </w:rPr>
            </w:pPr>
            <w:r w:rsidRPr="00880FAC">
              <w:rPr>
                <w:rFonts w:cstheme="minorHAnsi"/>
                <w:sz w:val="18"/>
                <w:szCs w:val="18"/>
              </w:rPr>
              <w:t>y</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7B1DBEB" w14:textId="77777777" w:rsidR="00000109" w:rsidRPr="00880FAC" w:rsidRDefault="00000109" w:rsidP="006D2829">
            <w:pPr>
              <w:jc w:val="center"/>
              <w:rPr>
                <w:rFonts w:cstheme="minorHAnsi"/>
                <w:sz w:val="18"/>
                <w:szCs w:val="18"/>
              </w:rPr>
            </w:pPr>
            <w:r w:rsidRPr="00880FAC">
              <w:rPr>
                <w:rFonts w:cstheme="minorHAnsi"/>
                <w:sz w:val="18"/>
                <w:szCs w:val="18"/>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1D4E7A4D" w14:textId="77777777" w:rsidR="00000109" w:rsidRPr="00880FAC" w:rsidRDefault="00000109" w:rsidP="006D2829">
            <w:pPr>
              <w:jc w:val="center"/>
              <w:rPr>
                <w:rFonts w:cstheme="minorHAnsi"/>
                <w:sz w:val="18"/>
                <w:szCs w:val="18"/>
              </w:rPr>
            </w:pPr>
            <w:r w:rsidRPr="00880FAC">
              <w:rPr>
                <w:rFonts w:cstheme="minorHAnsi"/>
                <w:sz w:val="18"/>
                <w:szCs w:val="18"/>
              </w:rPr>
              <w:t>1</w:t>
            </w:r>
          </w:p>
        </w:tc>
        <w:tc>
          <w:tcPr>
            <w:tcW w:w="971"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6B68ABA" w14:textId="77777777" w:rsidR="00000109" w:rsidRPr="00880FAC" w:rsidRDefault="00000109" w:rsidP="006D2829">
            <w:pPr>
              <w:jc w:val="center"/>
              <w:rPr>
                <w:rFonts w:cstheme="minorHAnsi"/>
                <w:sz w:val="18"/>
                <w:szCs w:val="18"/>
              </w:rPr>
            </w:pPr>
            <w:r w:rsidRPr="00880FAC">
              <w:rPr>
                <w:rFonts w:cstheme="minorHAnsi"/>
                <w:sz w:val="18"/>
                <w:szCs w:val="18"/>
              </w:rPr>
              <w:t>55</w:t>
            </w:r>
          </w:p>
        </w:tc>
        <w:tc>
          <w:tcPr>
            <w:tcW w:w="1139"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03F4E89A" w14:textId="77777777" w:rsidR="00000109" w:rsidRPr="00880FAC" w:rsidRDefault="00000109" w:rsidP="006D2829">
            <w:pPr>
              <w:jc w:val="center"/>
              <w:rPr>
                <w:rFonts w:cstheme="minorHAnsi"/>
                <w:sz w:val="18"/>
                <w:szCs w:val="18"/>
              </w:rPr>
            </w:pPr>
            <w:r w:rsidRPr="00880FAC">
              <w:rPr>
                <w:rFonts w:cstheme="minorHAnsi"/>
                <w:sz w:val="18"/>
                <w:szCs w:val="18"/>
              </w:rPr>
              <w:t>0/1</w:t>
            </w:r>
          </w:p>
        </w:tc>
        <w:tc>
          <w:tcPr>
            <w:tcW w:w="3134"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658C060E" w14:textId="77777777" w:rsidR="00000109" w:rsidRPr="00880FAC" w:rsidRDefault="00000109" w:rsidP="006D2829">
            <w:pPr>
              <w:jc w:val="center"/>
              <w:rPr>
                <w:rFonts w:cstheme="minorHAnsi"/>
                <w:sz w:val="18"/>
                <w:szCs w:val="18"/>
              </w:rPr>
            </w:pPr>
            <w:r w:rsidRPr="00880FAC">
              <w:rPr>
                <w:rFonts w:cstheme="minorHAnsi"/>
                <w:sz w:val="18"/>
                <w:szCs w:val="18"/>
              </w:rPr>
              <w:t>Initial delirium followed by persistent florid psychosis: persecutory delusion, complex hallucinations and Capgras phenomenon, lasted 40 day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47D12412" w14:textId="77777777" w:rsidR="00000109" w:rsidRPr="00880FAC" w:rsidRDefault="00000109" w:rsidP="006D2829">
            <w:pPr>
              <w:jc w:val="center"/>
              <w:rPr>
                <w:rFonts w:cstheme="minorHAnsi"/>
                <w:sz w:val="18"/>
                <w:szCs w:val="18"/>
              </w:rPr>
            </w:pPr>
            <w:r w:rsidRPr="00880FAC">
              <w:rPr>
                <w:rFonts w:cstheme="minorHAnsi"/>
                <w:sz w:val="18"/>
                <w:szCs w:val="18"/>
              </w:rPr>
              <w:t>nil</w:t>
            </w:r>
          </w:p>
        </w:tc>
        <w:tc>
          <w:tcPr>
            <w:tcW w:w="2410" w:type="dxa"/>
            <w:tcBorders>
              <w:top w:val="single" w:sz="8" w:space="0" w:color="000000"/>
              <w:left w:val="single" w:sz="8" w:space="0" w:color="000000"/>
              <w:bottom w:val="single" w:sz="8" w:space="0" w:color="000000"/>
              <w:right w:val="single" w:sz="8" w:space="0" w:color="000000"/>
            </w:tcBorders>
            <w:shd w:val="clear" w:color="auto" w:fill="auto"/>
            <w:tcMar>
              <w:top w:w="5" w:type="dxa"/>
              <w:left w:w="5" w:type="dxa"/>
              <w:bottom w:w="0" w:type="dxa"/>
              <w:right w:w="5" w:type="dxa"/>
            </w:tcMar>
            <w:vAlign w:val="center"/>
            <w:hideMark/>
          </w:tcPr>
          <w:p w14:paraId="3D61B057" w14:textId="3AA537C5" w:rsidR="00000109" w:rsidRPr="00880FAC" w:rsidRDefault="006005E0" w:rsidP="006D2829">
            <w:pPr>
              <w:jc w:val="center"/>
              <w:rPr>
                <w:rFonts w:cstheme="minorHAnsi"/>
                <w:sz w:val="18"/>
                <w:szCs w:val="18"/>
              </w:rPr>
            </w:pPr>
            <w:r>
              <w:rPr>
                <w:rFonts w:cstheme="minorHAnsi"/>
                <w:sz w:val="18"/>
                <w:szCs w:val="18"/>
              </w:rPr>
              <w:t>E</w:t>
            </w:r>
            <w:r w:rsidR="00000109" w:rsidRPr="00880FAC">
              <w:rPr>
                <w:rFonts w:cstheme="minorHAnsi"/>
                <w:sz w:val="18"/>
                <w:szCs w:val="18"/>
              </w:rPr>
              <w:t xml:space="preserve">levated </w:t>
            </w:r>
            <w:r>
              <w:rPr>
                <w:rFonts w:cstheme="minorHAnsi"/>
                <w:sz w:val="18"/>
                <w:szCs w:val="18"/>
              </w:rPr>
              <w:t xml:space="preserve">serum </w:t>
            </w:r>
            <w:r w:rsidR="00000109" w:rsidRPr="00880FAC">
              <w:rPr>
                <w:rFonts w:cstheme="minorHAnsi"/>
                <w:sz w:val="18"/>
                <w:szCs w:val="18"/>
              </w:rPr>
              <w:t>tumour necrosis factor (TNF)-</w:t>
            </w:r>
            <w:r w:rsidR="00000109" w:rsidRPr="00880FAC">
              <w:rPr>
                <w:rFonts w:cstheme="minorHAnsi"/>
                <w:sz w:val="18"/>
                <w:szCs w:val="18"/>
                <w:lang w:val="el-GR"/>
              </w:rPr>
              <w:t>α.</w:t>
            </w:r>
          </w:p>
        </w:tc>
      </w:tr>
    </w:tbl>
    <w:p w14:paraId="3BFFBCB0" w14:textId="6EA0BC00" w:rsidR="00880FAC" w:rsidRPr="00EC5585" w:rsidRDefault="00880FAC">
      <w:pPr>
        <w:rPr>
          <w:b/>
          <w:bCs/>
        </w:rPr>
      </w:pPr>
    </w:p>
    <w:p w14:paraId="4372CB14" w14:textId="5DF191CC" w:rsidR="00880FAC" w:rsidRDefault="00EC5585">
      <w:pPr>
        <w:rPr>
          <w:b/>
          <w:bCs/>
        </w:rPr>
      </w:pPr>
      <w:r w:rsidRPr="00EC5585">
        <w:rPr>
          <w:b/>
          <w:bCs/>
        </w:rPr>
        <w:t>Table 1</w:t>
      </w:r>
      <w:r w:rsidR="006D2829">
        <w:rPr>
          <w:b/>
          <w:bCs/>
        </w:rPr>
        <w:t>: Reported cases of psychosis or psychotic symptoms in patients with SARS-CoV-2 infection, and those with pandemic-related stress.</w:t>
      </w:r>
    </w:p>
    <w:p w14:paraId="5A2D190C" w14:textId="77777777" w:rsidR="00EC5585" w:rsidRDefault="00EC5585">
      <w:pPr>
        <w:rPr>
          <w:b/>
          <w:bCs/>
        </w:rPr>
      </w:pPr>
    </w:p>
    <w:p w14:paraId="5EDC632F" w14:textId="77777777" w:rsidR="00EC5585" w:rsidRDefault="00EC5585">
      <w:pPr>
        <w:rPr>
          <w:b/>
          <w:bCs/>
        </w:rPr>
      </w:pPr>
    </w:p>
    <w:p w14:paraId="5FC74BD3" w14:textId="75913029" w:rsidR="006D2829" w:rsidRPr="006D2829" w:rsidRDefault="00EC5585" w:rsidP="006D2829">
      <w:pPr>
        <w:rPr>
          <w:b/>
          <w:bCs/>
        </w:rPr>
      </w:pPr>
      <w:r>
        <w:rPr>
          <w:b/>
          <w:bCs/>
        </w:rPr>
        <w:t xml:space="preserve">Figure 1: </w:t>
      </w:r>
      <w:r w:rsidRPr="00EC5585">
        <w:rPr>
          <w:b/>
          <w:bCs/>
        </w:rPr>
        <w:t xml:space="preserve">Potential mechanisms of COVID-19 </w:t>
      </w:r>
      <w:r>
        <w:rPr>
          <w:b/>
          <w:bCs/>
        </w:rPr>
        <w:t xml:space="preserve">psychosis </w:t>
      </w:r>
      <w:r w:rsidRPr="00EC5585">
        <w:rPr>
          <w:b/>
          <w:bCs/>
        </w:rPr>
        <w:t>based on knowledge of other viruses</w:t>
      </w:r>
      <w:r w:rsidR="006D2829">
        <w:rPr>
          <w:b/>
          <w:bCs/>
        </w:rPr>
        <w:t xml:space="preserve">, adapted from Ellul et al., 2020 </w:t>
      </w:r>
      <w:r w:rsidR="006D2829">
        <w:rPr>
          <w:b/>
          <w:bCs/>
        </w:rPr>
        <w:fldChar w:fldCharType="begin" w:fldLock="1"/>
      </w:r>
      <w:r w:rsidR="006D2829">
        <w:rPr>
          <w:b/>
          <w:bCs/>
        </w:rPr>
        <w:instrText>ADDIN CSL_CITATION {"citationItems":[{"id":"ITEM-1","itemData":{"DOI":"10.1016/S1474-4422(20)30221-0","ISSN":"1474-4465","PMID":"32622375","abstract":"BACKGROUND The COVID-19 pandemic, caused by severe acute respiratory syndrome coronavirus 2 (SARS-CoV-2), is of a scale not seen since the 1918 influenza pandemic. Although the predominant clinical presentation is with respiratory disease, neurological manifestations are being recognised increasingly. On the basis of knowledge of other coronaviruses, especially those that caused the severe acute respiratory syndrome and Middle East respiratory syndrome epidemics, cases of CNS and peripheral nervous system disease caused by SARS-CoV-2 might be expected to be rare. RECENT DEVELOPMENTS A growing number of case reports and series describe a wide array of neurological manifestations in 901 patients, but many have insufficient detail, reflecting the challenge of studying such patients. Encephalopathy has been reported for 93 patients in total, including 16 (7%) of 214 hospitalised patients with COVID-19 in Wuhan, China, and 40 (69%) of 58 patients in intensive care with COVID-19 in France. Encephalitis has been described in eight patients to date, and Guillain-Barré syndrome in 19 patients. SARS-CoV-2 has been detected in the CSF of some patients. Anosmia and ageusia are common, and can occur in the absence of other clinical features. Unexpectedly, acute cerebrovascular disease is also emerging as an important complication, with cohort studies reporting stroke in 2-6% of patients hospitalised with COVID-19. So far, 96 patients with stroke have been described, who frequently had vascular events in the context of a pro-inflammatory hypercoagulable state with elevated C-reactive protein, D-dimer, and ferritin. WHERE NEXT?: Careful clinical, diagnostic, and epidemiological studies are needed to help define the manifestations and burden of neurological disease caused by SARS-CoV-2. Precise case definitions must be used to distinguish non-specific complications of severe disease (eg, hypoxic encephalopathy and critical care neuropathy) from those caused directly or indirectly by the virus, including infectious, para-infectious, and post-infectious encephalitis, hypercoagulable states leading to stroke, and acute neuropathies such as Guillain-Barré syndrome. Recognition of neurological disease associated with SARS-CoV-2 in patients whose respiratory infection is mild or asymptomatic might prove challenging, especially if the primary COVID-19 illness occurred weeks earlier. The proportion of infections leading to neurological disease will probably remain small. Howev…","author":[{"dropping-particle":"","family":"Ellul","given":"Mark A","non-dropping-particle":"","parse-names":false,"suffix":""},{"dropping-particle":"","family":"Benjamin","given":"Laura","non-dropping-particle":"","parse-names":false,"suffix":""},{"dropping-particle":"","family":"Singh","given":"Bhagteshwar","non-dropping-particle":"","parse-names":false,"suffix":""},{"dropping-particle":"","family":"Lant","given":"Suzannah","non-dropping-particle":"","parse-names":false,"suffix":""},{"dropping-particle":"","family":"Michael","given":"Benedict Daniel","non-dropping-particle":"","parse-names":false,"suffix":""},{"dropping-particle":"","family":"Easton","given":"Ava","non-dropping-particle":"","parse-names":false,"suffix":""},{"dropping-particle":"","family":"Kneen","given":"Rachel","non-dropping-particle":"","parse-names":false,"suffix":""},{"dropping-particle":"","family":"Defres","given":"Sylviane","non-dropping-particle":"","parse-names":false,"suffix":""},{"dropping-particle":"","family":"Sejvar","given":"Jim","non-dropping-particle":"","parse-names":false,"suffix":""},{"dropping-particle":"","family":"Solomon","given":"Tom","non-dropping-particle":"","parse-names":false,"suffix":""}],"container-title":"The Lancet. Neurology","id":"ITEM-1","issue":"9","issued":{"date-parts":[["2020","9","1"]]},"page":"767-783","publisher":"Elsevier","title":"Neurological associations of COVID-19.","type":"article-journal","volume":"19"},"uris":["http://www.mendeley.com/documents/?uuid=ee7fe559-14ca-355e-88f1-95fdf11e627a"]}],"mendeley":{"formattedCitation":"(98)","plainTextFormattedCitation":"(98)"},"properties":{"noteIndex":0},"schema":"https://github.com/citation-style-language/schema/raw/master/csl-citation.json"}</w:instrText>
      </w:r>
      <w:r w:rsidR="006D2829">
        <w:rPr>
          <w:b/>
          <w:bCs/>
        </w:rPr>
        <w:fldChar w:fldCharType="separate"/>
      </w:r>
      <w:r w:rsidR="006D2829" w:rsidRPr="006D2829">
        <w:rPr>
          <w:bCs/>
          <w:noProof/>
        </w:rPr>
        <w:t>(98)</w:t>
      </w:r>
      <w:r w:rsidR="006D2829">
        <w:rPr>
          <w:b/>
          <w:bCs/>
        </w:rPr>
        <w:fldChar w:fldCharType="end"/>
      </w:r>
      <w:r w:rsidR="006D2829">
        <w:rPr>
          <w:b/>
          <w:bCs/>
        </w:rPr>
        <w:t xml:space="preserve"> c</w:t>
      </w:r>
      <w:r w:rsidR="006D2829" w:rsidRPr="006D2829">
        <w:rPr>
          <w:b/>
          <w:bCs/>
        </w:rPr>
        <w:t>reated with</w:t>
      </w:r>
      <w:hyperlink r:id="rId10" w:tgtFrame="_blank" w:history="1">
        <w:r w:rsidR="006D2829" w:rsidRPr="006D2829">
          <w:rPr>
            <w:rStyle w:val="Hyperlink"/>
            <w:b/>
            <w:bCs/>
          </w:rPr>
          <w:t xml:space="preserve"> BioRender.com</w:t>
        </w:r>
      </w:hyperlink>
      <w:r w:rsidR="006D2829">
        <w:rPr>
          <w:b/>
          <w:bCs/>
        </w:rPr>
        <w:t>.</w:t>
      </w:r>
    </w:p>
    <w:p w14:paraId="41C30382" w14:textId="7BB4C2F4" w:rsidR="00EC5585" w:rsidRPr="00EC5585" w:rsidRDefault="00EC5585">
      <w:pPr>
        <w:rPr>
          <w:b/>
          <w:bCs/>
        </w:rPr>
        <w:sectPr w:rsidR="00EC5585" w:rsidRPr="00EC5585" w:rsidSect="00880FAC">
          <w:pgSz w:w="16840" w:h="11900" w:orient="landscape"/>
          <w:pgMar w:top="1440" w:right="1440" w:bottom="1440" w:left="1440" w:header="708" w:footer="708" w:gutter="0"/>
          <w:cols w:space="708"/>
          <w:docGrid w:linePitch="360"/>
        </w:sectPr>
      </w:pPr>
    </w:p>
    <w:p w14:paraId="77D31C55" w14:textId="32AA13B6" w:rsidR="00880FAC" w:rsidRDefault="00880FAC"/>
    <w:p w14:paraId="1A8874EF" w14:textId="77777777" w:rsidR="00880FAC" w:rsidRDefault="00880FAC" w:rsidP="00205791">
      <w:pPr>
        <w:jc w:val="both"/>
      </w:pPr>
    </w:p>
    <w:p w14:paraId="366BB56D" w14:textId="615CFD59" w:rsidR="006D2829" w:rsidRPr="006D2829" w:rsidRDefault="00880FAC" w:rsidP="006D2829">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6D2829" w:rsidRPr="006D2829">
        <w:rPr>
          <w:rFonts w:ascii="Calibri" w:hAnsi="Calibri" w:cs="Calibri"/>
          <w:noProof/>
        </w:rPr>
        <w:t xml:space="preserve">1. </w:t>
      </w:r>
      <w:r w:rsidR="006D2829" w:rsidRPr="006D2829">
        <w:rPr>
          <w:rFonts w:ascii="Calibri" w:hAnsi="Calibri" w:cs="Calibri"/>
          <w:noProof/>
        </w:rPr>
        <w:tab/>
        <w:t>Owen MJ, Sawa A, Mortensen PB. Schizophrenia. Lancet (London, England) [Internet]. 2016 Jul 2 [cited 2020 Sep 9];388(10039):86–97. Available from: http://www.ncbi.nlm.nih.gov/pubmed/26777917</w:t>
      </w:r>
    </w:p>
    <w:p w14:paraId="5D1BD71C"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 </w:t>
      </w:r>
      <w:r w:rsidRPr="006D2829">
        <w:rPr>
          <w:rFonts w:ascii="Calibri" w:hAnsi="Calibri" w:cs="Calibri"/>
          <w:noProof/>
        </w:rPr>
        <w:tab/>
        <w:t>Khandaker GM, Cousins L, Deakin J, Lennox BR, Yolken R, Jones PB. Inflammation and immunity in schizophrenia: implications for pathophysiology and treatment. The lancet Psychiatry [Internet]. 2015 Mar [cited 2020 Sep 24];2(3):258–70. Available from: http://www.ncbi.nlm.nih.gov/pubmed/26359903</w:t>
      </w:r>
    </w:p>
    <w:p w14:paraId="10183613"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 </w:t>
      </w:r>
      <w:r w:rsidRPr="006D2829">
        <w:rPr>
          <w:rFonts w:ascii="Calibri" w:hAnsi="Calibri" w:cs="Calibri"/>
          <w:noProof/>
        </w:rPr>
        <w:tab/>
        <w:t>Schizophrenia Working Group of the Psychiatric Genomics Consortium SWG of the PG, Ripke S, Neale BM, Corvin A, Walters JT, Farh K-H, et al. Biological insights from 108 schizophrenia-associated genetic loci. Nature [Internet]. 2014 Jul 24 [cited 2020 Sep 9];511(7510):421–7. Available from: http://www.ncbi.nlm.nih.gov/pubmed/25056061</w:t>
      </w:r>
    </w:p>
    <w:p w14:paraId="0BDF35C5"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 </w:t>
      </w:r>
      <w:r w:rsidRPr="006D2829">
        <w:rPr>
          <w:rFonts w:ascii="Calibri" w:hAnsi="Calibri" w:cs="Calibri"/>
          <w:noProof/>
        </w:rPr>
        <w:tab/>
        <w:t>Sekar A, Bialas AR, de Rivera H, Davis A, Hammond TR, Kamitaki N, et al. Schizophrenia risk from complex variation of complement component 4. Nature [Internet]. 2016 Feb 11 [cited 2020 Sep 9];530(7589):177–83. Available from: http://www.ncbi.nlm.nih.gov/pubmed/26814963</w:t>
      </w:r>
    </w:p>
    <w:p w14:paraId="0D1E8942"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 </w:t>
      </w:r>
      <w:r w:rsidRPr="006D2829">
        <w:rPr>
          <w:rFonts w:ascii="Calibri" w:hAnsi="Calibri" w:cs="Calibri"/>
          <w:noProof/>
        </w:rPr>
        <w:tab/>
        <w:t>Pollak TA, Lennox BR, Müller S, Benros ME, Prüss H, Tebartz van Elst L, et al. Autoimmune psychosis: an international consensus on an approach to the diagnosis and management of psychosis of suspected autoimmune origin. The lancet Psychiatry [Internet]. 2020 Jan 1 [cited 2020 Sep 24];7(1):93–108. Available from: http://www.ncbi.nlm.nih.gov/pubmed/31669058</w:t>
      </w:r>
    </w:p>
    <w:p w14:paraId="67844F6A"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 </w:t>
      </w:r>
      <w:r w:rsidRPr="006D2829">
        <w:rPr>
          <w:rFonts w:ascii="Calibri" w:hAnsi="Calibri" w:cs="Calibri"/>
          <w:noProof/>
        </w:rPr>
        <w:tab/>
        <w:t>Al-Diwani AAJ, Pollak TA, Irani SR, Lennox BR. Psychosis: an autoimmune disease? Immunology [Internet]. 2017 [cited 2020 Sep 13];152(3):388–401. Available from: http://www.ncbi.nlm.nih.gov/pubmed/28704576</w:t>
      </w:r>
    </w:p>
    <w:p w14:paraId="59E77650"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 </w:t>
      </w:r>
      <w:r w:rsidRPr="006D2829">
        <w:rPr>
          <w:rFonts w:ascii="Calibri" w:hAnsi="Calibri" w:cs="Calibri"/>
          <w:noProof/>
        </w:rPr>
        <w:tab/>
        <w:t>Prüss H. Postviral autoimmune encephalitis: manifestations in children and adults. Curr Opin Neurol [Internet]. 2017 [cited 2020 Sep 24];30(3):327–33. Available from: http://www.ncbi.nlm.nih.gov/pubmed/28234798</w:t>
      </w:r>
    </w:p>
    <w:p w14:paraId="1FB2CEFB"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 </w:t>
      </w:r>
      <w:r w:rsidRPr="006D2829">
        <w:rPr>
          <w:rFonts w:ascii="Calibri" w:hAnsi="Calibri" w:cs="Calibri"/>
          <w:noProof/>
        </w:rPr>
        <w:tab/>
        <w:t>Köhler-Forsberg O, Petersen L, Gasse C, Mortensen PB, Dalsgaard S, Yolken RH, et al. A Nationwide Study in Denmark of the Association Between Treated Infections and the Subsequent Risk of Treated Mental Disorders in Children and Adolescents. JAMA psychiatry [Internet]. 2019 [cited 2020 Sep 13];76(3):271–9. Available from: http://www.ncbi.nlm.nih.gov/pubmed/30516814</w:t>
      </w:r>
    </w:p>
    <w:p w14:paraId="29BB2696"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 </w:t>
      </w:r>
      <w:r w:rsidRPr="006D2829">
        <w:rPr>
          <w:rFonts w:ascii="Calibri" w:hAnsi="Calibri" w:cs="Calibri"/>
          <w:noProof/>
        </w:rPr>
        <w:tab/>
        <w:t>Köhler O, Petersen L, Mors O, Mortensen PB, Yolken RH, Gasse C, et al. Infections and exposure to anti-infective agents and the risk of severe mental disorders: a nationwide study. Acta Psychiatr Scand [Internet]. 2017 Feb 1 [cited 2020 Sep 24];135(2):97–105. Available from: http://doi.wiley.com/10.1111/acps.12671</w:t>
      </w:r>
    </w:p>
    <w:p w14:paraId="0BC41333"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0. </w:t>
      </w:r>
      <w:r w:rsidRPr="006D2829">
        <w:rPr>
          <w:rFonts w:ascii="Calibri" w:hAnsi="Calibri" w:cs="Calibri"/>
          <w:noProof/>
        </w:rPr>
        <w:tab/>
        <w:t>Benros ME, Nielsen PR, Nordentoft M, Eaton WW, Dalton SO, Mortensen PB. Autoimmune diseases and severe infections as risk factors for schizophrenia: a 30-year population-based register study. Am J Psychiatry [Internet]. 2011 Dec [cited 2020 Sep 13];168(12):1303–10. Available from: http://www.ncbi.nlm.nih.gov/pubmed/22193673</w:t>
      </w:r>
    </w:p>
    <w:p w14:paraId="7C2142AC"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1. </w:t>
      </w:r>
      <w:r w:rsidRPr="006D2829">
        <w:rPr>
          <w:rFonts w:ascii="Calibri" w:hAnsi="Calibri" w:cs="Calibri"/>
          <w:noProof/>
        </w:rPr>
        <w:tab/>
        <w:t xml:space="preserve">Benros ME, Pedersen MG, Rasmussen H, Eaton WW, Nordentoft M, Mortensen PB. A Nationwide Study on the Risk of Autoimmune Diseases in Individuals With a Personal or a Family History of Schizophrenia and Related Psychosis. Am J Psychiatry [Internet]. 2014 Feb 1 [cited 2020 Sep 13];171(2):218–26. Available from: </w:t>
      </w:r>
      <w:r w:rsidRPr="006D2829">
        <w:rPr>
          <w:rFonts w:ascii="Calibri" w:hAnsi="Calibri" w:cs="Calibri"/>
          <w:noProof/>
        </w:rPr>
        <w:lastRenderedPageBreak/>
        <w:t>http://psychiatryonline.org/doi/abs/10.1176/appi.ajp.2013.13010086</w:t>
      </w:r>
    </w:p>
    <w:p w14:paraId="2307B4B3"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2. </w:t>
      </w:r>
      <w:r w:rsidRPr="006D2829">
        <w:rPr>
          <w:rFonts w:ascii="Calibri" w:hAnsi="Calibri" w:cs="Calibri"/>
          <w:noProof/>
        </w:rPr>
        <w:tab/>
        <w:t>Cullen AE, Holmes S, Pollak TA, Blackman G, Joyce DW, Kempton MJ, et al. Associations Between Non-neurological Autoimmune Disorders and Psychosis: A Meta-analysis. Biol Psychiatry [Internet]. 2019 [cited 2020 Sep 24];85(1):35–48. Available from: http://www.ncbi.nlm.nih.gov/pubmed/30122288</w:t>
      </w:r>
    </w:p>
    <w:p w14:paraId="79AC0660"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3. </w:t>
      </w:r>
      <w:r w:rsidRPr="006D2829">
        <w:rPr>
          <w:rFonts w:ascii="Calibri" w:hAnsi="Calibri" w:cs="Calibri"/>
          <w:noProof/>
        </w:rPr>
        <w:tab/>
        <w:t>Khandaker GM, Zimbron J, Lewis G, Jones PB. Prenatal maternal infection, neurodevelopment and adult schizophrenia: a systematic review of population-based studies. Psychol Med [Internet]. 2013 [cited 2020 Sep 9];43(2):239. Available from: https://www.ncbi.nlm.nih.gov/pmc/articles/PMC3479084/</w:t>
      </w:r>
    </w:p>
    <w:p w14:paraId="577D786D"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4. </w:t>
      </w:r>
      <w:r w:rsidRPr="006D2829">
        <w:rPr>
          <w:rFonts w:ascii="Calibri" w:hAnsi="Calibri" w:cs="Calibri"/>
          <w:noProof/>
        </w:rPr>
        <w:tab/>
        <w:t>Khandaker GM, Zimbron J, Dalman C, Lewis G, Jones PB. Childhood infection and adult schizophrenia: a meta-analysis of population-based studies. Schizophr Res [Internet]. 2012 Aug [cited 2020 Sep 13];139(1–3):161–8. Available from: http://www.ncbi.nlm.nih.gov/pubmed/22704639</w:t>
      </w:r>
    </w:p>
    <w:p w14:paraId="0381C8A4"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5. </w:t>
      </w:r>
      <w:r w:rsidRPr="006D2829">
        <w:rPr>
          <w:rFonts w:ascii="Calibri" w:hAnsi="Calibri" w:cs="Calibri"/>
          <w:noProof/>
        </w:rPr>
        <w:tab/>
        <w:t>Yolken RH, Torrey EF. Are some cases of psychosis caused by microbial agents? A review of the evidence. Mol Psychiatry [Internet]. 2008 May [cited 2020 Sep 24];13(5):470–9. Available from: http://www.ncbi.nlm.nih.gov/pubmed/18268502</w:t>
      </w:r>
    </w:p>
    <w:p w14:paraId="24FAE34B"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6. </w:t>
      </w:r>
      <w:r w:rsidRPr="006D2829">
        <w:rPr>
          <w:rFonts w:ascii="Calibri" w:hAnsi="Calibri" w:cs="Calibri"/>
          <w:noProof/>
        </w:rPr>
        <w:tab/>
        <w:t>Khandaker GM, Stochl J, Zammit S, Lewis G, Jones PB. Childhood Epstein-Barr Virus infection and subsequent risk of psychotic experiences in adolescence: a population-based prospective serological study. Schizophr Res [Internet]. 2014 Sep [cited 2020 Sep 24];158(1–3):19–24. Available from: http://www.ncbi.nlm.nih.gov/pubmed/25048425</w:t>
      </w:r>
    </w:p>
    <w:p w14:paraId="47EE7210"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7. </w:t>
      </w:r>
      <w:r w:rsidRPr="006D2829">
        <w:rPr>
          <w:rFonts w:ascii="Calibri" w:hAnsi="Calibri" w:cs="Calibri"/>
          <w:noProof/>
        </w:rPr>
        <w:tab/>
        <w:t>Nimgaonkar VL, Yolken RH. Neurotropic infectious agents and cognitive impairment in schizophrenia. Schizophr Bull [Internet]. 2012 Nov [cited 2020 Sep 24];38(6):1135–6. Available from: http://www.ncbi.nlm.nih.gov/pubmed/23117985</w:t>
      </w:r>
    </w:p>
    <w:p w14:paraId="219AA409"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8. </w:t>
      </w:r>
      <w:r w:rsidRPr="006D2829">
        <w:rPr>
          <w:rFonts w:ascii="Calibri" w:hAnsi="Calibri" w:cs="Calibri"/>
          <w:noProof/>
        </w:rPr>
        <w:tab/>
        <w:t xml:space="preserve">Honigsbaum M. A History of the Great Influenza Pandemics: Death, Panic and Hysteria. London: I.B. Tauris; 2014. p. 1830–920. </w:t>
      </w:r>
    </w:p>
    <w:p w14:paraId="4493A70A"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19. </w:t>
      </w:r>
      <w:r w:rsidRPr="006D2829">
        <w:rPr>
          <w:rFonts w:ascii="Calibri" w:hAnsi="Calibri" w:cs="Calibri"/>
          <w:noProof/>
        </w:rPr>
        <w:tab/>
        <w:t>Honigsbaum M. The art of medicine: “an inexpressible dread”: Psychoses of influenza at fin-de-siècle. Lancet [Internet]. 2013 Mar 23 [cited 2020 Oct 2];381(9871):988–9. Available from: http://www.ncbi.nlm.nih.gov/pubmed/23668571</w:t>
      </w:r>
    </w:p>
    <w:p w14:paraId="6F7C0631"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0. </w:t>
      </w:r>
      <w:r w:rsidRPr="006D2829">
        <w:rPr>
          <w:rFonts w:ascii="Calibri" w:hAnsi="Calibri" w:cs="Calibri"/>
          <w:noProof/>
        </w:rPr>
        <w:tab/>
        <w:t>Kępińska AP, Iyegbe CO, Vernon AC, Yolken R, Murray RM, Pollak TA. Schizophrenia and Influenza at the Centenary of the 1918-1919 Spanish Influenza Pandemic: Mechanisms of Psychosis Risk. Front psychiatry [Internet]. 2020 [cited 2020 Sep 13];11:72. Available from: http://www.ncbi.nlm.nih.gov/pubmed/32174851</w:t>
      </w:r>
    </w:p>
    <w:p w14:paraId="040684A9"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1. </w:t>
      </w:r>
      <w:r w:rsidRPr="006D2829">
        <w:rPr>
          <w:rFonts w:ascii="Calibri" w:hAnsi="Calibri" w:cs="Calibri"/>
          <w:noProof/>
        </w:rPr>
        <w:tab/>
        <w:t>MENNINGER KA. PSYCHOSES ASSOCIATED WITH INFLUENZA. J Am Med Assoc [Internet]. 1919 Jan 25 [cited 2020 Sep 24];72(4):235. Available from: http://jama.jamanetwork.com/article.aspx?doi=10.1001/jama.1919.02610040001001</w:t>
      </w:r>
    </w:p>
    <w:p w14:paraId="091BE871"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2. </w:t>
      </w:r>
      <w:r w:rsidRPr="006D2829">
        <w:rPr>
          <w:rFonts w:ascii="Calibri" w:hAnsi="Calibri" w:cs="Calibri"/>
          <w:noProof/>
        </w:rPr>
        <w:tab/>
        <w:t>Menninger KA. Influenza and schizophrenia. An analysis of post-influenzal &amp;quot;dementia precox,&amp;quot; as of 1918, and five years later further studies of the psychiatric aspects of influenza. 1926. Am J Psychiatry [Internet]. 1994 Jun [cited 2020 Sep 24];151(6 Suppl):182–7. Available from: http://www.ncbi.nlm.nih.gov/pubmed/8192197</w:t>
      </w:r>
    </w:p>
    <w:p w14:paraId="0EB0EE80"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3. </w:t>
      </w:r>
      <w:r w:rsidRPr="006D2829">
        <w:rPr>
          <w:rFonts w:ascii="Calibri" w:hAnsi="Calibri" w:cs="Calibri"/>
          <w:noProof/>
        </w:rPr>
        <w:tab/>
        <w:t>Menninger KA. REVERSIBLE SCHIZOPHRENIA. Am J Psychiatry [Internet]. 1922 Apr 1 [cited 2020 Sep 24];78(4):573–88. Available from: http://psychiatryonline.org/doi/abs/10.1176/ajp.78.4.573</w:t>
      </w:r>
    </w:p>
    <w:p w14:paraId="34BA67DD"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4. </w:t>
      </w:r>
      <w:r w:rsidRPr="006D2829">
        <w:rPr>
          <w:rFonts w:ascii="Calibri" w:hAnsi="Calibri" w:cs="Calibri"/>
          <w:noProof/>
        </w:rPr>
        <w:tab/>
        <w:t xml:space="preserve">Helleberg M, Pedersen MG, Pedersen CB, Mortensen PB, Obel N. Associations between HIV and schizophrenia and their effect on HIV treatment outcomes: a </w:t>
      </w:r>
      <w:r w:rsidRPr="006D2829">
        <w:rPr>
          <w:rFonts w:ascii="Calibri" w:hAnsi="Calibri" w:cs="Calibri"/>
          <w:noProof/>
        </w:rPr>
        <w:lastRenderedPageBreak/>
        <w:t>nationwide population-based cohort study in Denmark. lancet HIV [Internet]. 2015 Aug [cited 2020 Sep 13];2(8):e344-50. Available from: http://www.ncbi.nlm.nih.gov/pubmed/26423377</w:t>
      </w:r>
    </w:p>
    <w:p w14:paraId="6E2F4813"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5. </w:t>
      </w:r>
      <w:r w:rsidRPr="006D2829">
        <w:rPr>
          <w:rFonts w:ascii="Calibri" w:hAnsi="Calibri" w:cs="Calibri"/>
          <w:noProof/>
        </w:rPr>
        <w:tab/>
        <w:t>Chang C-H, Chang Y-C, Tzang R-F. Childhood Psychosis After H1N1 Influenza. J Neuropsychiatry Clin Neurosci [Internet]. 2015 Jan 26 [cited 2020 Oct 2];27(1):e87–9. Available from: http://psychiatryonline.org/doi/abs/10.1176/appi.neuropsych.14010012</w:t>
      </w:r>
    </w:p>
    <w:p w14:paraId="26ECE2FC"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6. </w:t>
      </w:r>
      <w:r w:rsidRPr="006D2829">
        <w:rPr>
          <w:rFonts w:ascii="Calibri" w:hAnsi="Calibri" w:cs="Calibri"/>
          <w:noProof/>
        </w:rPr>
        <w:tab/>
        <w:t>Khandaker G, Zurynski Y, Buttery J, Marshall H, Richmond PC, Dale RC, et al. Neurologic complications of influenza A(H1N1)pdm09: surveillance in 6 pediatric hospitals. Neurology [Internet]. 2012 Oct 2 [cited 2020 Oct 2];79(14):1474–81. Available from: http://www.ncbi.nlm.nih.gov/pubmed/22993280</w:t>
      </w:r>
    </w:p>
    <w:p w14:paraId="68CCAE8B"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7. </w:t>
      </w:r>
      <w:r w:rsidRPr="006D2829">
        <w:rPr>
          <w:rFonts w:ascii="Calibri" w:hAnsi="Calibri" w:cs="Calibri"/>
          <w:noProof/>
        </w:rPr>
        <w:tab/>
        <w:t>Goenka A, Michael BD, Ledger E, Hart IJ, Absoud M, Chow G, et al. Neurological manifestations of influenza infection in children and adults: results of a National British Surveillance Study. Clin Infect Dis [Internet]. 2014 Mar [cited 2020 Sep 28];58(6):775–84. Available from: http://www.ncbi.nlm.nih.gov/pubmed/24352349</w:t>
      </w:r>
    </w:p>
    <w:p w14:paraId="0F50F1E7"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8. </w:t>
      </w:r>
      <w:r w:rsidRPr="006D2829">
        <w:rPr>
          <w:rFonts w:ascii="Calibri" w:hAnsi="Calibri" w:cs="Calibri"/>
          <w:noProof/>
        </w:rPr>
        <w:tab/>
        <w:t>Mednick SA, Machon RA, Huttunen MO, Bonett D. Adult Schizophrenia Following Prenatal Exposure to an Influenza Epidemic. Arch Gen Psychiatry [Internet]. 1988 Feb 1 [cited 2020 Sep 24];45(2):189. Available from: http://www.ncbi.nlm.nih.gov/pubmed/3337616</w:t>
      </w:r>
    </w:p>
    <w:p w14:paraId="2F5CD182"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29. </w:t>
      </w:r>
      <w:r w:rsidRPr="006D2829">
        <w:rPr>
          <w:rFonts w:ascii="Calibri" w:hAnsi="Calibri" w:cs="Calibri"/>
          <w:noProof/>
        </w:rPr>
        <w:tab/>
        <w:t>Brown AS, Begg MD, Gravenstein S, Schaefer CA, Wyatt RJ, Bresnahan M, et al. Serologic evidence of prenatal influenza in the etiology of schizophrenia. Arch Gen Psychiatry [Internet]. 2004 Aug [cited 2020 Sep 24];61(8):774–80. Available from: http://www.ncbi.nlm.nih.gov/pubmed/15289276</w:t>
      </w:r>
    </w:p>
    <w:p w14:paraId="16DE309C"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0. </w:t>
      </w:r>
      <w:r w:rsidRPr="006D2829">
        <w:rPr>
          <w:rFonts w:ascii="Calibri" w:hAnsi="Calibri" w:cs="Calibri"/>
          <w:noProof/>
        </w:rPr>
        <w:tab/>
        <w:t>Brown AS, Derkits EJ. Prenatal infection and schizophrenia: a review of epidemiologic and translational studies. Am J Psychiatry [Internet]. 2010 Mar [cited 2020 Sep 24];167(3):261–80. Available from: http://www.ncbi.nlm.nih.gov/pubmed/20123911</w:t>
      </w:r>
    </w:p>
    <w:p w14:paraId="64FB95FB"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1. </w:t>
      </w:r>
      <w:r w:rsidRPr="006D2829">
        <w:rPr>
          <w:rFonts w:ascii="Calibri" w:hAnsi="Calibri" w:cs="Calibri"/>
          <w:noProof/>
        </w:rPr>
        <w:tab/>
        <w:t>Estes ML, McAllister AK. Maternal immune activation: Implications for neuropsychiatric disorders. Science [Internet]. 2016 Aug 19 [cited 2020 Sep 24];353(6301):772–7. Available from: http://www.ncbi.nlm.nih.gov/pubmed/27540164</w:t>
      </w:r>
    </w:p>
    <w:p w14:paraId="22B598B3"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2. </w:t>
      </w:r>
      <w:r w:rsidRPr="006D2829">
        <w:rPr>
          <w:rFonts w:ascii="Calibri" w:hAnsi="Calibri" w:cs="Calibri"/>
          <w:noProof/>
        </w:rPr>
        <w:tab/>
        <w:t>Severance EG, Dickerson FB, Viscidi RP, Bossis I, Stallings CR, Origoni AE, et al. Coronavirus immunoreactivity in individuals with a recent onset of psychotic symptoms. Schizophr Bull [Internet]. 2011 Jan [cited 2020 Sep 11];37(1):101–7. Available from: http://www.ncbi.nlm.nih.gov/pubmed/19491313</w:t>
      </w:r>
    </w:p>
    <w:p w14:paraId="2BAFCEB0"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3. </w:t>
      </w:r>
      <w:r w:rsidRPr="006D2829">
        <w:rPr>
          <w:rFonts w:ascii="Calibri" w:hAnsi="Calibri" w:cs="Calibri"/>
          <w:noProof/>
        </w:rPr>
        <w:tab/>
        <w:t>Okusaga O, Yolken RH, Langenberg P, Lapidus M, Arling TA, Dickerson FB, et al. Association of seropositivity for influenza and coronaviruses with history of mood disorders and suicide attempts. J Affect Disord [Internet]. 2011 Apr [cited 2020 Sep 13];130(1–2):220–5. Available from: http://www.ncbi.nlm.nih.gov/pubmed/21030090</w:t>
      </w:r>
    </w:p>
    <w:p w14:paraId="1299109B"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4. </w:t>
      </w:r>
      <w:r w:rsidRPr="006D2829">
        <w:rPr>
          <w:rFonts w:ascii="Calibri" w:hAnsi="Calibri" w:cs="Calibri"/>
          <w:noProof/>
        </w:rPr>
        <w:tab/>
        <w:t>Meagher DJ, Moran M, Raju B, Gibbons D, Donnelly S, Saunders J, et al. Phenomenology of delirium. Assessment of 100 adult cases using standardised measures. Br J Psychiatry [Internet]. 2007 Feb [cited 2020 Sep 22];190:135–41. Available from: http://www.ncbi.nlm.nih.gov/pubmed/17267930</w:t>
      </w:r>
    </w:p>
    <w:p w14:paraId="151EB58C"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5. </w:t>
      </w:r>
      <w:r w:rsidRPr="006D2829">
        <w:rPr>
          <w:rFonts w:ascii="Calibri" w:hAnsi="Calibri" w:cs="Calibri"/>
          <w:noProof/>
        </w:rPr>
        <w:tab/>
        <w:t>Webster R, Holroyd S. Prevalence of psychotic symptoms in delirium. Psychosomatics [Internet]. 2000 [cited 2020 Sep 22];41(6):519–22. Available from: http://www.ncbi.nlm.nih.gov/pubmed/11110116</w:t>
      </w:r>
    </w:p>
    <w:p w14:paraId="562767EB"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6. </w:t>
      </w:r>
      <w:r w:rsidRPr="006D2829">
        <w:rPr>
          <w:rFonts w:ascii="Calibri" w:hAnsi="Calibri" w:cs="Calibri"/>
          <w:noProof/>
        </w:rPr>
        <w:tab/>
        <w:t xml:space="preserve">Ellul M, Varatharaj A, Nicholson TR, Pollak TA, Thomas N, Easton A, et al. Defining </w:t>
      </w:r>
      <w:r w:rsidRPr="006D2829">
        <w:rPr>
          <w:rFonts w:ascii="Calibri" w:hAnsi="Calibri" w:cs="Calibri"/>
          <w:noProof/>
        </w:rPr>
        <w:lastRenderedPageBreak/>
        <w:t>causality in COVID-19 and neurological disorders. J Neurol Neurosurg Psychiatry [Internet]. 2020 Aug 1 [cited 2020 Sep 25];91(8):811–2. Available from: http://www.ncbi.nlm.nih.gov/pubmed/32503883</w:t>
      </w:r>
    </w:p>
    <w:p w14:paraId="40CA74B8"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7. </w:t>
      </w:r>
      <w:r w:rsidRPr="006D2829">
        <w:rPr>
          <w:rFonts w:ascii="Calibri" w:hAnsi="Calibri" w:cs="Calibri"/>
          <w:noProof/>
        </w:rPr>
        <w:tab/>
        <w:t>Needham EJ, Chou SH-Y, Coles AJ, Menon DK. Neurological Implications of COVID-19 Infections. Neurocrit Care [Internet]. 2020 Jun 28 [cited 2020 Sep 13];32(3):667–71. Available from: http://link.springer.com/10.1007/s12028-020-00978-4</w:t>
      </w:r>
    </w:p>
    <w:p w14:paraId="31EC8239"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8. </w:t>
      </w:r>
      <w:r w:rsidRPr="006D2829">
        <w:rPr>
          <w:rFonts w:ascii="Calibri" w:hAnsi="Calibri" w:cs="Calibri"/>
          <w:noProof/>
        </w:rPr>
        <w:tab/>
        <w:t>Moriguchi T, Harii N, Goto J, Harada D, Sugawara H, Takamino J, et al. A first case of meningitis/encephalitis associated with SARS-Coronavirus-2. Int J Infect Dis [Internet]. 2020 May [cited 2020 Sep 13];94:55–8. Available from: http://www.ncbi.nlm.nih.gov/pubmed/32251791</w:t>
      </w:r>
    </w:p>
    <w:p w14:paraId="594C9434"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39. </w:t>
      </w:r>
      <w:r w:rsidRPr="006D2829">
        <w:rPr>
          <w:rFonts w:ascii="Calibri" w:hAnsi="Calibri" w:cs="Calibri"/>
          <w:noProof/>
        </w:rPr>
        <w:tab/>
        <w:t>Virhammar J, Kumlien E, Fällmar D, Frithiof R, Jackmann S, Sköld MK, et al. Acute necrotizing encephalopathy with SARS-CoV-2 RNA confirmed in cerebrospinal fluid. Neurology [Internet]. 2020 [cited 2020 Sep 13];95(10):445–9. Available from: http://www.ncbi.nlm.nih.gov/pubmed/32586897</w:t>
      </w:r>
    </w:p>
    <w:p w14:paraId="69DE8460"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0. </w:t>
      </w:r>
      <w:r w:rsidRPr="006D2829">
        <w:rPr>
          <w:rFonts w:ascii="Calibri" w:hAnsi="Calibri" w:cs="Calibri"/>
          <w:noProof/>
        </w:rPr>
        <w:tab/>
        <w:t>Song E, Zhang C, Israelow B, Lu-Culligan A, Prado AV, Skriabine S, et al. Neuroinvasion of SARS-CoV-2 in human and mouse brain. bioRxiv [Internet]. 2020 Sep 8 [cited 2020 Sep 13];2020.06.25.169946. Available from: https://www.biorxiv.org/content/10.1101/2020.06.25.169946v2.full.pdf+html</w:t>
      </w:r>
    </w:p>
    <w:p w14:paraId="18894FE3"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1. </w:t>
      </w:r>
      <w:r w:rsidRPr="006D2829">
        <w:rPr>
          <w:rFonts w:ascii="Calibri" w:hAnsi="Calibri" w:cs="Calibri"/>
          <w:noProof/>
        </w:rPr>
        <w:tab/>
        <w:t>Almqvist J, Granberg T, Tzortzakakis A, Klironomos S, Kollia E, Öhberg C, et al. Neurological manifestations of coronavirus infections – a systematic review. Ann Clin Transl Neurol [Internet]. 2020 Aug 27 [cited 2020 Sep 11];acn3.51166. Available from: https://onlinelibrary.wiley.com/doi/abs/10.1002/acn3.51166</w:t>
      </w:r>
    </w:p>
    <w:p w14:paraId="66CA785A"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2. </w:t>
      </w:r>
      <w:r w:rsidRPr="006D2829">
        <w:rPr>
          <w:rFonts w:ascii="Calibri" w:hAnsi="Calibri" w:cs="Calibri"/>
          <w:noProof/>
        </w:rPr>
        <w:tab/>
        <w:t>Montes de Oca Rivas VC, Hernández-Huerta D, Pérez da Silva C, Gómez-Arnau J. Reactive Psychosis in a Health Care Worker During the COVID-19 Pandemic. Prim Care Companion CNS Disord [Internet]. 2020 Jul 9 [cited 2020 Sep 11];22(4):0–0. Available from: http://www.psychiatrist.com/PCC/article/Pages/2020/v22n04/20l02692.aspx</w:t>
      </w:r>
    </w:p>
    <w:p w14:paraId="0077FA14"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3. </w:t>
      </w:r>
      <w:r w:rsidRPr="006D2829">
        <w:rPr>
          <w:rFonts w:ascii="Calibri" w:hAnsi="Calibri" w:cs="Calibri"/>
          <w:noProof/>
        </w:rPr>
        <w:tab/>
        <w:t>Huarcaya-Victoria J, Herrera D, Castillo C. Psychosis in a patient with anxiety related to COVID-19: A case report. Psychiatry Res [Internet]. 2020 Jul 1 [cited 2020 Sep 11];289:113052. Available from: https://www.sciencedirect.com/science/article/pii/S0165178120311689?via%3Dihub#!</w:t>
      </w:r>
    </w:p>
    <w:p w14:paraId="15C17B87"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4. </w:t>
      </w:r>
      <w:r w:rsidRPr="006D2829">
        <w:rPr>
          <w:rFonts w:ascii="Calibri" w:hAnsi="Calibri" w:cs="Calibri"/>
          <w:noProof/>
        </w:rPr>
        <w:tab/>
        <w:t>D’Agostino A, D’Angelo S, Giordano B, Cigognini AC, Chirico ML, Redaelli C, et al. Brief Psychotic Disorder during the national lockdown in Italy: an emerging clinical phenomenon of the coronavirus pandemic. Schizophr Bull [Internet]. 2020 Aug 6 [cited 2020 Sep 20]; Available from: http://www.ncbi.nlm.nih.gov/pubmed/32761196</w:t>
      </w:r>
    </w:p>
    <w:p w14:paraId="3AACAE9B"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5. </w:t>
      </w:r>
      <w:r w:rsidRPr="006D2829">
        <w:rPr>
          <w:rFonts w:ascii="Calibri" w:hAnsi="Calibri" w:cs="Calibri"/>
          <w:noProof/>
        </w:rPr>
        <w:tab/>
        <w:t>Chandra PS, Shiva L, Nagendrappa S, Ganjekar S, Thippeswamy H. COVID 19 related Psychosis as an interface of fears, socio-cultural issues and vulnerability- case report of two women from India. Psychiatry Res [Internet]. 2020 Aug 1 [cited 2020 Sep 20];290:113136. Available from: https://www.sciencedirect.com/science/article/pii/S0165178120315353?via%3Dihub</w:t>
      </w:r>
    </w:p>
    <w:p w14:paraId="0DB33702"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6. </w:t>
      </w:r>
      <w:r w:rsidRPr="006D2829">
        <w:rPr>
          <w:rFonts w:ascii="Calibri" w:hAnsi="Calibri" w:cs="Calibri"/>
          <w:noProof/>
        </w:rPr>
        <w:tab/>
        <w:t>Hu W, Su L, Qiao J, Zhu J, Zhou Y, Zhou Y, et al. COVID-19 outbreak increased risk of schizophrenia in aged adults. preprint [Internet]. 2020 [cited 2020 Sep 25]; Available from: https://www.clinicaltmssociety.org/system/files/2020.02.29-chinaxiv-covid-19-outbreak-increased-risk-of-schizophrenia-in-aged-adults.pdf</w:t>
      </w:r>
    </w:p>
    <w:p w14:paraId="2F51F67C"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7. </w:t>
      </w:r>
      <w:r w:rsidRPr="006D2829">
        <w:rPr>
          <w:rFonts w:ascii="Calibri" w:hAnsi="Calibri" w:cs="Calibri"/>
          <w:noProof/>
        </w:rPr>
        <w:tab/>
        <w:t xml:space="preserve">Noone R, Cabassa JA, Gardner L, Schwartz B, Alpert JE, Gabbay V. Letter to the Editor: New onset psychosis and mania following COVID-19 infection. J Psychiatr Res [Internet]. 2020 Aug 8 [cited 2020 Sep 11];130:177–9. Available from: </w:t>
      </w:r>
      <w:r w:rsidRPr="006D2829">
        <w:rPr>
          <w:rFonts w:ascii="Calibri" w:hAnsi="Calibri" w:cs="Calibri"/>
          <w:noProof/>
        </w:rPr>
        <w:lastRenderedPageBreak/>
        <w:t>http://www.ncbi.nlm.nih.gov/pubmed/32823051</w:t>
      </w:r>
    </w:p>
    <w:p w14:paraId="7669B3B5"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8. </w:t>
      </w:r>
      <w:r w:rsidRPr="006D2829">
        <w:rPr>
          <w:rFonts w:ascii="Calibri" w:hAnsi="Calibri" w:cs="Calibri"/>
          <w:noProof/>
        </w:rPr>
        <w:tab/>
        <w:t>Huarcaya-Victoria J, Meneses-Saco A, Luna-Cuadros MA. Psychotic symptoms in COVID-19 infection: A case series from Lima, Peru. Psychiatry Res [Internet]. 2020 Aug 9 [cited 2020 Sep 11];293:113378. Available from: http://www.ncbi.nlm.nih.gov/pubmed/32805590</w:t>
      </w:r>
    </w:p>
    <w:p w14:paraId="50201D97"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49. </w:t>
      </w:r>
      <w:r w:rsidRPr="006D2829">
        <w:rPr>
          <w:rFonts w:ascii="Calibri" w:hAnsi="Calibri" w:cs="Calibri"/>
          <w:noProof/>
        </w:rPr>
        <w:tab/>
        <w:t>Slooter AJC, Otte WM, Devlin JW, Arora RC, Bleck TP, Claassen J, et al. Updated nomenclature of delirium and acute encephalopathy: statement of ten Societies. Intensive Care Med [Internet]. 2020 May [cited 2020 Sep 22];46(5):1020–2. Available from: http://www.ncbi.nlm.nih.gov/pubmed/32055887</w:t>
      </w:r>
    </w:p>
    <w:p w14:paraId="7B1C06FD"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0. </w:t>
      </w:r>
      <w:r w:rsidRPr="006D2829">
        <w:rPr>
          <w:rFonts w:ascii="Calibri" w:hAnsi="Calibri" w:cs="Calibri"/>
          <w:noProof/>
        </w:rPr>
        <w:tab/>
        <w:t>Helms J, Kremer S, Merdji H, Schenck M, Severac F, Clere-Jehl R, et al. Delirium and encephalopathy in severe COVID-19: a cohort analysis of ICU patients. Crit Care [Internet]. 2020 Dec 8 [cited 2020 Sep 13];24(1):491. Available from: https://ccforum.biomedcentral.com/articles/10.1186/s13054-020-03200-1</w:t>
      </w:r>
    </w:p>
    <w:p w14:paraId="7D450FA4"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1. </w:t>
      </w:r>
      <w:r w:rsidRPr="006D2829">
        <w:rPr>
          <w:rFonts w:ascii="Calibri" w:hAnsi="Calibri" w:cs="Calibri"/>
          <w:noProof/>
        </w:rPr>
        <w:tab/>
        <w:t>Smith CM, Komisar JR, Mourad A, Kincaid BR. COVID-19-associated brief psychotic disorder. BMJ Case Rep [Internet]. 2020 Aug 11 [cited 2020 Sep 11];13(8). Available from: http://www.ncbi.nlm.nih.gov/pubmed/32784244</w:t>
      </w:r>
    </w:p>
    <w:p w14:paraId="5D7610F8"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2. </w:t>
      </w:r>
      <w:r w:rsidRPr="006D2829">
        <w:rPr>
          <w:rFonts w:ascii="Calibri" w:hAnsi="Calibri" w:cs="Calibri"/>
          <w:noProof/>
        </w:rPr>
        <w:tab/>
        <w:t>Rentero D, Juanes A, Losada CP, Álvarez S, Parra A, Santana V, et al. New-onset psychosis in COVID-19 pandemic: a case series in Madrid. Psychiatry Res [Internet]. 2020 [cited 2020 Sep 11];290:113097. Available from: http://www.ncbi.nlm.nih.gov/pubmed/32480119</w:t>
      </w:r>
    </w:p>
    <w:p w14:paraId="1575E6D1"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3. </w:t>
      </w:r>
      <w:r w:rsidRPr="006D2829">
        <w:rPr>
          <w:rFonts w:ascii="Calibri" w:hAnsi="Calibri" w:cs="Calibri"/>
          <w:noProof/>
        </w:rPr>
        <w:tab/>
        <w:t>Ferrando SJ, Klepacz L, Lynch S, Tavakkoli M, Dornbush R, Baharani R, et al. COVID-19 Psychosis: A Potential New Neuropsychiatric Condition Triggered by Novel Coronavirus Infection and the Inflammatory Response? Psychosomatics [Internet]. 2020 May 19 [cited 2020 Sep 11]; Available from: http://www.ncbi.nlm.nih.gov/pubmed/32593479</w:t>
      </w:r>
    </w:p>
    <w:p w14:paraId="6724A8E7"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4. </w:t>
      </w:r>
      <w:r w:rsidRPr="006D2829">
        <w:rPr>
          <w:rFonts w:ascii="Calibri" w:hAnsi="Calibri" w:cs="Calibri"/>
          <w:noProof/>
        </w:rPr>
        <w:tab/>
        <w:t>Subramanyam AA, Nachane HB, Mahajan NN, Shinde S, D Mahale S, Gajbhiye RK. Postpartum psychosis in mothers with SARS-CoV-2 infection: A case series from India. Asian J Psychiatr [Internet]. 2020 Dec [cited 2020 Sep 20];54:102406. Available from: https://linkinghub.elsevier.com/retrieve/pii/S1876201820305190</w:t>
      </w:r>
    </w:p>
    <w:p w14:paraId="0470A2FA"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5. </w:t>
      </w:r>
      <w:r w:rsidRPr="006D2829">
        <w:rPr>
          <w:rFonts w:ascii="Calibri" w:hAnsi="Calibri" w:cs="Calibri"/>
          <w:noProof/>
        </w:rPr>
        <w:tab/>
        <w:t>Parra A, Juanes A, Losada CP, Álvarez-Sesmero S, Santana VD, Martí I, et al. Psychotic symptoms in COVID-19 patients. A retrospective descriptive study. Psychiatry Res [Internet]. 2020 [cited 2020 Sep 11];291:113254. Available from: http://www.ncbi.nlm.nih.gov/pubmed/32603930</w:t>
      </w:r>
    </w:p>
    <w:p w14:paraId="70290A5D"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6. </w:t>
      </w:r>
      <w:r w:rsidRPr="006D2829">
        <w:rPr>
          <w:rFonts w:ascii="Calibri" w:hAnsi="Calibri" w:cs="Calibri"/>
          <w:noProof/>
        </w:rPr>
        <w:tab/>
        <w:t>Iqbal Y, Al Abdulla MA, Albrahim S, Latoo J, Kumar R, Haddad PM. Psychiatric presentation of patients with acute SARS-CoV-2 infection: a retrospective review of 50 consecutive patients seen by a consultation-liaison psychiatry team. BJPsych Open [Internet]. 2020 Sep 10 [cited 2020 Sep 25];6(5):e109. Available from: https://www.cambridge.org/core/product/identifier/S205647242000085X/type/journal_article</w:t>
      </w:r>
    </w:p>
    <w:p w14:paraId="717F7ECE"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7. </w:t>
      </w:r>
      <w:r w:rsidRPr="006D2829">
        <w:rPr>
          <w:rFonts w:ascii="Calibri" w:hAnsi="Calibri" w:cs="Calibri"/>
          <w:noProof/>
        </w:rPr>
        <w:tab/>
        <w:t>Varatharaj A, Thomas N, Ellul MA, Davies NWS, Pollak TA, Tenorio EL, et al. Neurological and neuropsychiatric complications of COVID-19 in 153 patients: a UK-wide surveillance study. The lancet Psychiatry [Internet]. 2020 Jun 25 [cited 2020 Sep 6];0(0). Available from: http://www.ncbi.nlm.nih.gov/pubmed/32593341</w:t>
      </w:r>
    </w:p>
    <w:p w14:paraId="433089C4"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8. </w:t>
      </w:r>
      <w:r w:rsidRPr="006D2829">
        <w:rPr>
          <w:rFonts w:ascii="Calibri" w:hAnsi="Calibri" w:cs="Calibri"/>
          <w:noProof/>
        </w:rPr>
        <w:tab/>
        <w:t>Paterson RW, Brown RL, Benjamin L, Nortley R, Wiethoff S, Bharucha T, et al. The emerging spectrum of COVID-19 neurology: clinical, radiological and laboratory findings. Brain [Internet]. 2020 Jul 8 [cited 2020 Sep 13]; Available from: https://academic.oup.com/brain/advance-</w:t>
      </w:r>
      <w:r w:rsidRPr="006D2829">
        <w:rPr>
          <w:rFonts w:ascii="Calibri" w:hAnsi="Calibri" w:cs="Calibri"/>
          <w:noProof/>
        </w:rPr>
        <w:lastRenderedPageBreak/>
        <w:t>article/doi/10.1093/brain/awaa240/5868408</w:t>
      </w:r>
    </w:p>
    <w:p w14:paraId="3821F174"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59. </w:t>
      </w:r>
      <w:r w:rsidRPr="006D2829">
        <w:rPr>
          <w:rFonts w:ascii="Calibri" w:hAnsi="Calibri" w:cs="Calibri"/>
          <w:noProof/>
        </w:rPr>
        <w:tab/>
        <w:t>Mao L, Jin H, Wang M, Hu Y, Chen S, He Q, et al. Neurologic Manifestations of Hospitalized Patients With Coronavirus Disease 2019 in Wuhan, China. JAMA Neurol [Internet]. 2020 Jun 1 [cited 2020 Sep 13];77(6):683. Available from: https://jamanetwork.com/journals/jamaneurology/fullarticle/2764549</w:t>
      </w:r>
    </w:p>
    <w:p w14:paraId="0938D366"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0. </w:t>
      </w:r>
      <w:r w:rsidRPr="006D2829">
        <w:rPr>
          <w:rFonts w:ascii="Calibri" w:hAnsi="Calibri" w:cs="Calibri"/>
          <w:noProof/>
        </w:rPr>
        <w:tab/>
        <w:t>Iadecola C, Anrather J, Kamel H. Effects of COVID-19 on the Nervous System. Cell [Internet]. 2020 Aug 19 [cited 2020 Sep 6];0(0). Available from: http://www.ncbi.nlm.nih.gov/pubmed/32882182</w:t>
      </w:r>
    </w:p>
    <w:p w14:paraId="6412A4E1"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1. </w:t>
      </w:r>
      <w:r w:rsidRPr="006D2829">
        <w:rPr>
          <w:rFonts w:ascii="Calibri" w:hAnsi="Calibri" w:cs="Calibri"/>
          <w:noProof/>
        </w:rPr>
        <w:tab/>
        <w:t>Efe IE, Aydin OU, Alabulut A, Celik O, Aydin K. COVID-19−Associated Encephalitis Mimicking Glial Tumor. World Neurosurg [Internet]. 2020 Aug 1 [cited 2020 Sep 13];140:46–8. Available from: https://www.sciencedirect.com/science/article/pii/S1878875020311657?via%3Dihub</w:t>
      </w:r>
    </w:p>
    <w:p w14:paraId="3A4C27C0"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2. </w:t>
      </w:r>
      <w:r w:rsidRPr="006D2829">
        <w:rPr>
          <w:rFonts w:ascii="Calibri" w:hAnsi="Calibri" w:cs="Calibri"/>
          <w:noProof/>
        </w:rPr>
        <w:tab/>
        <w:t>Pilotto A, Odolini S, Masciocchi S, Comelli A, Volonghi I, Gazzina S, et al. Steroid‐Responsive Encephalitis in Coronavirus Disease 2019. Ann Neurol [Internet]. 2020 Aug 9 [cited 2020 Sep 13];88(2):423–7. Available from: https://onlinelibrary.wiley.com/doi/abs/10.1002/ana.25783</w:t>
      </w:r>
    </w:p>
    <w:p w14:paraId="169DCCB1"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3. </w:t>
      </w:r>
      <w:r w:rsidRPr="006D2829">
        <w:rPr>
          <w:rFonts w:ascii="Calibri" w:hAnsi="Calibri" w:cs="Calibri"/>
          <w:noProof/>
        </w:rPr>
        <w:tab/>
        <w:t>Alexopoulos H, Magira E, Bitzogli K, Kafasi N, Vlachoyiannopoulos P, Tzioufas A, et al. Anti-SARS-CoV-2 antibodies in the CSF, blood-brain barrier dysfunction, and neurological outcome: Studies in 8 stuporous and comatose patients. Neurol Neuroimmunol neuroinflammation [Internet]. 2020 Nov [cited 2020 Sep 28];7(6). Available from: http://www.ncbi.nlm.nih.gov/pubmed/32978291</w:t>
      </w:r>
    </w:p>
    <w:p w14:paraId="3EC250E8"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4. </w:t>
      </w:r>
      <w:r w:rsidRPr="006D2829">
        <w:rPr>
          <w:rFonts w:ascii="Calibri" w:hAnsi="Calibri" w:cs="Calibri"/>
          <w:noProof/>
        </w:rPr>
        <w:tab/>
        <w:t>Yang L, Han Y, Nilsson-Payant BE, Gupta V, Wang P, Duan X, et al. A Human Pluripotent Stem Cell-based Platform to Study SARS-CoV-2 Tropism and Model Virus Infection in Human Cells and Organoids. Cell Stem Cell [Internet]. 2020 Jul 2 [cited 2020 Sep 13];27(1):125-136.e7. Available from: http://www.ncbi.nlm.nih.gov/pubmed/32579880</w:t>
      </w:r>
    </w:p>
    <w:p w14:paraId="3FA6AD5F"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5. </w:t>
      </w:r>
      <w:r w:rsidRPr="006D2829">
        <w:rPr>
          <w:rFonts w:ascii="Calibri" w:hAnsi="Calibri" w:cs="Calibri"/>
          <w:noProof/>
        </w:rPr>
        <w:tab/>
        <w:t>Cebrián J, Gonzalez-Martinez A, García-Blanco MJ, Celdrán-Vivancos D, Palacios EL, Reig-Roselló G, et al. Headache and impaired consciousness level associated with SARS-CoV-2 in CSF: A case report. Neurology [Internet]. 2020 Aug 11 [cited 2020 Sep 13];95(6):266–8. Available from: http://www.ncbi.nlm.nih.gov/pubmed/32641532</w:t>
      </w:r>
    </w:p>
    <w:p w14:paraId="7855EE39"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6. </w:t>
      </w:r>
      <w:r w:rsidRPr="006D2829">
        <w:rPr>
          <w:rFonts w:ascii="Calibri" w:hAnsi="Calibri" w:cs="Calibri"/>
          <w:noProof/>
        </w:rPr>
        <w:tab/>
        <w:t>Solomon IH, Normandin E, Bhattacharyya S, Mukerji SS, Keller K, Ali AS, et al. Neuropathological Features of Covid-19. N Engl J Med [Internet]. 2020 Sep 3 [cited 2020 Sep 13];383(10):989–92. Available from: http://www.nejm.org/doi/10.1056/NEJMc2019373</w:t>
      </w:r>
    </w:p>
    <w:p w14:paraId="13A1034F"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7. </w:t>
      </w:r>
      <w:r w:rsidRPr="006D2829">
        <w:rPr>
          <w:rFonts w:ascii="Calibri" w:hAnsi="Calibri" w:cs="Calibri"/>
          <w:noProof/>
        </w:rPr>
        <w:tab/>
        <w:t>Ramani A, Müller L, Niklas Ostermann P, Gabriel E, Abida‐Islam P, Müller‐Schiffmann A, et al. SARS‐CoV‐2 targets neurons of 3D human brain organoids. EMBO J [Internet]. 2020 Sep 2 [cited 2020 Sep 13]; Available from: https://onlinelibrary.wiley.com/doi/abs/10.15252/embj.2020106230</w:t>
      </w:r>
    </w:p>
    <w:p w14:paraId="2308B841"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8. </w:t>
      </w:r>
      <w:r w:rsidRPr="006D2829">
        <w:rPr>
          <w:rFonts w:ascii="Calibri" w:hAnsi="Calibri" w:cs="Calibri"/>
          <w:noProof/>
        </w:rPr>
        <w:tab/>
        <w:t>Zhang B-Z, Chu H, Han S, Shuai H, Deng J, Hu Y, et al. SARS-CoV-2 infects human neural progenitor cells and brain organoids. Cell Res [Internet]. 2020 Aug 4 [cited 2020 Sep 13];1–4. Available from: http://www.nature.com/articles/s41422-020-0390-x</w:t>
      </w:r>
    </w:p>
    <w:p w14:paraId="20916530"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69. </w:t>
      </w:r>
      <w:r w:rsidRPr="006D2829">
        <w:rPr>
          <w:rFonts w:ascii="Calibri" w:hAnsi="Calibri" w:cs="Calibri"/>
          <w:noProof/>
        </w:rPr>
        <w:tab/>
        <w:t>Khatoon F, Prasad K, Kumar V. Neurological manifestations of COVID-19: available evidences and a new paradigm. J Neurovirol [Internet]. 2020 Aug 24 [cited 2020 Sep 13];1–12. Available from: http://link.springer.com/10.1007/s13365-020-00895-4</w:t>
      </w:r>
    </w:p>
    <w:p w14:paraId="04E3B889"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0. </w:t>
      </w:r>
      <w:r w:rsidRPr="006D2829">
        <w:rPr>
          <w:rFonts w:ascii="Calibri" w:hAnsi="Calibri" w:cs="Calibri"/>
          <w:noProof/>
        </w:rPr>
        <w:tab/>
        <w:t xml:space="preserve">Winkler ES, Bailey AL, Kafai NM, Nair S, McCune BT, Yu J, et al. SARS-CoV-2 infection in the lungs of human ACE2 transgenic mice causes severe inflammation, immune cell </w:t>
      </w:r>
      <w:r w:rsidRPr="006D2829">
        <w:rPr>
          <w:rFonts w:ascii="Calibri" w:hAnsi="Calibri" w:cs="Calibri"/>
          <w:noProof/>
        </w:rPr>
        <w:lastRenderedPageBreak/>
        <w:t>infiltration, and compromised respiratory function. bioRxiv [Internet]. 2020 Jul 10 [cited 2020 Sep 28];2020.07.09.196188. Available from: https://www.biorxiv.org/content/10.1101/2020.07.09.196188v1</w:t>
      </w:r>
    </w:p>
    <w:p w14:paraId="2F2B07EF"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1. </w:t>
      </w:r>
      <w:r w:rsidRPr="006D2829">
        <w:rPr>
          <w:rFonts w:ascii="Calibri" w:hAnsi="Calibri" w:cs="Calibri"/>
          <w:noProof/>
        </w:rPr>
        <w:tab/>
        <w:t>Toscano G, Palmerini F, Ravaglia S, Ruiz L, Invernizzi P, Cuzzoni MG, et al. Guillain–Barré Syndrome Associated with SARS-CoV-2. N Engl J Med [Internet]. 2020 Jun 25 [cited 2020 Sep 13];382(26):2574–6. Available from: http://www.nejm.org/doi/10.1056/NEJMc2009191</w:t>
      </w:r>
    </w:p>
    <w:p w14:paraId="20DC1D17"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2. </w:t>
      </w:r>
      <w:r w:rsidRPr="006D2829">
        <w:rPr>
          <w:rFonts w:ascii="Calibri" w:hAnsi="Calibri" w:cs="Calibri"/>
          <w:noProof/>
        </w:rPr>
        <w:tab/>
        <w:t>Parsons T, Banks S, Bae C, Gelber J, Alahmadi H, Tichauer M. COVID-19-associated acute disseminated encephalomyelitis (ADEM). J Neurol [Internet]. 2020 May 30 [cited 2020 Sep 13];1–4. Available from: http://link.springer.com/10.1007/s00415-020-09951-9</w:t>
      </w:r>
    </w:p>
    <w:p w14:paraId="3754B6D9"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3. </w:t>
      </w:r>
      <w:r w:rsidRPr="006D2829">
        <w:rPr>
          <w:rFonts w:ascii="Calibri" w:hAnsi="Calibri" w:cs="Calibri"/>
          <w:noProof/>
        </w:rPr>
        <w:tab/>
        <w:t>Carceles-Cordon M, Mannara F, Aguilar E, Castellanos A, Planagumà J, Dalmau J. NMDAR Antibodies Alter Dopamine Receptors and Cause Psychotic Behavior in Mice. Ann Neurol [Internet]. 2020 Jun 25 [cited 2020 Sep 25]; Available from: http://www.ncbi.nlm.nih.gov/pubmed/32583480</w:t>
      </w:r>
    </w:p>
    <w:p w14:paraId="47F78536"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4. </w:t>
      </w:r>
      <w:r w:rsidRPr="006D2829">
        <w:rPr>
          <w:rFonts w:ascii="Calibri" w:hAnsi="Calibri" w:cs="Calibri"/>
          <w:noProof/>
        </w:rPr>
        <w:tab/>
        <w:t>Pan H, Oliveira B, Saher G, Dere E, Tapken D, Mitjans M, et al. Uncoupling the widespread occurrence of anti-NMDAR1 autoantibodies from neuropsychiatric disease in a novel autoimmune model. Mol Psychiatry [Internet]. 2019 [cited 2020 Sep 25];24(10):1489–501. Available from: http://www.ncbi.nlm.nih.gov/pubmed/29426955</w:t>
      </w:r>
    </w:p>
    <w:p w14:paraId="7DBE5569"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5. </w:t>
      </w:r>
      <w:r w:rsidRPr="006D2829">
        <w:rPr>
          <w:rFonts w:ascii="Calibri" w:hAnsi="Calibri" w:cs="Calibri"/>
          <w:noProof/>
        </w:rPr>
        <w:tab/>
        <w:t>Panariello A, Bassetti R, Radice A, Rossotti R, Puoti M, Corradin M, et al. Anti-NMDA receptor encephalitis in a psychiatric Covid-19 patient: A case report. Brain Behav Immun [Internet]. 2020 Jul 1 [cited 2020 Sep 13];87:179–81. Available from: https://www.sciencedirect.com/science/article/pii/S0889159120308734?via%3Dihub</w:t>
      </w:r>
    </w:p>
    <w:p w14:paraId="09DF9376"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6. </w:t>
      </w:r>
      <w:r w:rsidRPr="006D2829">
        <w:rPr>
          <w:rFonts w:ascii="Calibri" w:hAnsi="Calibri" w:cs="Calibri"/>
          <w:noProof/>
        </w:rPr>
        <w:tab/>
        <w:t>Moideen S, Thomas R, Suresh Kumar PN, Uvais NA, Ul Haq Katshu MZ. Psychosis in a patient with anti-NMDA-receptor antibodies experiencing significant stress related to COVID-19. Brain, Behav Immun - Heal [Internet]. 2020 Aug [cited 2020 Sep 20];7:100125. Available from: http://www.ncbi.nlm.nih.gov/pubmed/32835301</w:t>
      </w:r>
    </w:p>
    <w:p w14:paraId="6128C226"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7. </w:t>
      </w:r>
      <w:r w:rsidRPr="006D2829">
        <w:rPr>
          <w:rFonts w:ascii="Calibri" w:hAnsi="Calibri" w:cs="Calibri"/>
          <w:noProof/>
        </w:rPr>
        <w:tab/>
        <w:t>Monti G, Giovannini G, Marudi A, Bedin R, Melegari A, Simone AM, et al. Anti-NMDA receptor encephalitis presenting as new onset refractory status epilepticus in COVID-19. Seizure [Internet]. 2020 Jul 15 [cited 2020 Sep 22];81:18–20. Available from: http://www.ncbi.nlm.nih.gov/pubmed/32688169</w:t>
      </w:r>
    </w:p>
    <w:p w14:paraId="73AD130E"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8. </w:t>
      </w:r>
      <w:r w:rsidRPr="006D2829">
        <w:rPr>
          <w:rFonts w:ascii="Calibri" w:hAnsi="Calibri" w:cs="Calibri"/>
          <w:noProof/>
        </w:rPr>
        <w:tab/>
        <w:t>Franke C, Ferse C, Kreye J, Reincke M, Sanchez-Sendin E, Rocco A, et al. High frequency of cerebrospinal fluid autoantibodies in COVID-19 patients with neurological symptoms. medRxiv [Internet]. 2020 Jul 6 [cited 2020 Sep 13];2020.07.01.20143214. Available from: https://www.medrxiv.org/content/10.1101/2020.07.01.20143214v1</w:t>
      </w:r>
    </w:p>
    <w:p w14:paraId="51C0E577"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79. </w:t>
      </w:r>
      <w:r w:rsidRPr="006D2829">
        <w:rPr>
          <w:rFonts w:ascii="Calibri" w:hAnsi="Calibri" w:cs="Calibri"/>
          <w:noProof/>
        </w:rPr>
        <w:tab/>
        <w:t>Mulder J, Feresiadou A, Fallmar D, Frithiof R, Virhammar J, Rasmusson A, et al. Autoimmune Encephalitis Presenting with Acute Excited Catatonia in a 40-Year-Old Male Patient with Covid-19. medRxiv [Internet]. 2020 Aug 4 [cited 2020 Sep 22];2020.07.23.20160770. Available from: https://www.medrxiv.org/content/10.1101/2020.07.23.20160770v1.full.pdf+html</w:t>
      </w:r>
    </w:p>
    <w:p w14:paraId="702FD6ED"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0. </w:t>
      </w:r>
      <w:r w:rsidRPr="006D2829">
        <w:rPr>
          <w:rFonts w:ascii="Calibri" w:hAnsi="Calibri" w:cs="Calibri"/>
          <w:noProof/>
        </w:rPr>
        <w:tab/>
        <w:t>Endres D, Maier V, Leypoldt F, Wandinger K-P, Lennox B, Pollak TA, et al. Autoantibody-associated psychiatric syndromes: a systematic literature review resulting in 145 cases. Psychol Med [Internet]. 2020 Sep 7 [cited 2020 Sep 22];1–12. Available from: https://www.cambridge.org/core/product/identifier/S0033291720002895/type/jour</w:t>
      </w:r>
      <w:r w:rsidRPr="006D2829">
        <w:rPr>
          <w:rFonts w:ascii="Calibri" w:hAnsi="Calibri" w:cs="Calibri"/>
          <w:noProof/>
        </w:rPr>
        <w:lastRenderedPageBreak/>
        <w:t>nal_article</w:t>
      </w:r>
    </w:p>
    <w:p w14:paraId="765533FC"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1. </w:t>
      </w:r>
      <w:r w:rsidRPr="006D2829">
        <w:rPr>
          <w:rFonts w:ascii="Calibri" w:hAnsi="Calibri" w:cs="Calibri"/>
          <w:noProof/>
        </w:rPr>
        <w:tab/>
        <w:t>Pillinger T, Osimo EF, Brugger S, Mondelli V, McCutcheon RA, Howes OD. A Meta-analysis of Immune Parameters, Variability, and Assessment of Modal Distribution in Psychosis and Test of the Immune Subgroup Hypothesis. Schizophr Bull [Internet]. 2019 Sep 11 [cited 2020 Sep 25];45(5):1120–33. Available from: https://academic.oup.com/schizophreniabulletin/article/45/5/1120/5164363</w:t>
      </w:r>
    </w:p>
    <w:p w14:paraId="3DB84E59"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2. </w:t>
      </w:r>
      <w:r w:rsidRPr="006D2829">
        <w:rPr>
          <w:rFonts w:ascii="Calibri" w:hAnsi="Calibri" w:cs="Calibri"/>
          <w:noProof/>
        </w:rPr>
        <w:tab/>
        <w:t>Goldsmith DR, Rapaport MH, Miller BJ. A meta-analysis of blood cytokine network alterations in psychiatric patients: comparisons between schizophrenia, bipolar disorder and depression. Mol Psychiatry [Internet]. 2016 Dec 23 [cited 2020 Sep 25];21(12):1696–709. Available from: http://www.nature.com/articles/mp20163</w:t>
      </w:r>
    </w:p>
    <w:p w14:paraId="62A2734A"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3. </w:t>
      </w:r>
      <w:r w:rsidRPr="006D2829">
        <w:rPr>
          <w:rFonts w:ascii="Calibri" w:hAnsi="Calibri" w:cs="Calibri"/>
          <w:noProof/>
        </w:rPr>
        <w:tab/>
        <w:t>Miller BJ, Buckley P, Seabolt W, Mellor A, Kirkpatrick B. Meta-analysis of cytokine alterations in schizophrenia: clinical status and antipsychotic effects. Biol Psychiatry [Internet]. 2011 Oct 1 [cited 2020 Sep 25];70(7):663–71. Available from: http://www.ncbi.nlm.nih.gov/pubmed/21641581</w:t>
      </w:r>
    </w:p>
    <w:p w14:paraId="0D2DB840"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4. </w:t>
      </w:r>
      <w:r w:rsidRPr="006D2829">
        <w:rPr>
          <w:rFonts w:ascii="Calibri" w:hAnsi="Calibri" w:cs="Calibri"/>
          <w:noProof/>
        </w:rPr>
        <w:tab/>
        <w:t>Essali N, Goldsmith DR, Carbone L, Miller BJ. Psychosis as an adverse effect of monoclonal antibody immunotherapy. Brain Behav Immun [Internet]. 2019 [cited 2020 Sep 28];81:646–9. Available from: http://www.ncbi.nlm.nih.gov/pubmed/31170448</w:t>
      </w:r>
    </w:p>
    <w:p w14:paraId="2E0224FA"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5. </w:t>
      </w:r>
      <w:r w:rsidRPr="006D2829">
        <w:rPr>
          <w:rFonts w:ascii="Calibri" w:hAnsi="Calibri" w:cs="Calibri"/>
          <w:noProof/>
        </w:rPr>
        <w:tab/>
        <w:t>Lim ST, Janaway B, Costello H, Trip A, Price G. Persistent psychotic symptoms following COVID-19 infection. BJPsych open [Internet]. 2020 Jul 22 [cited 2020 Sep 25];6(5):e105. Available from: http://www.ncbi.nlm.nih.gov/pubmed/32696735</w:t>
      </w:r>
    </w:p>
    <w:p w14:paraId="2351475D"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6. </w:t>
      </w:r>
      <w:r w:rsidRPr="006D2829">
        <w:rPr>
          <w:rFonts w:ascii="Calibri" w:hAnsi="Calibri" w:cs="Calibri"/>
          <w:noProof/>
        </w:rPr>
        <w:tab/>
        <w:t>Owen MJ, O’Donovan MC, Thapar A, Craddock N. Neurodevelopmental hypothesis of schizophrenia. Br J Psychiatry [Internet]. 2011 Mar [cited 2020 Sep 13];198(3):173–5. Available from: http://www.ncbi.nlm.nih.gov/pubmed/21357874</w:t>
      </w:r>
    </w:p>
    <w:p w14:paraId="002B8BA3"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7. </w:t>
      </w:r>
      <w:r w:rsidRPr="006D2829">
        <w:rPr>
          <w:rFonts w:ascii="Calibri" w:hAnsi="Calibri" w:cs="Calibri"/>
          <w:noProof/>
        </w:rPr>
        <w:tab/>
        <w:t>Kirov G. CNVs in neuropsychiatric disorders. Hum Mol Genet [Internet]. 2015 Oct 15 [cited 2020 Sep 13];24(R1):R45–9. Available from: https://academic.oup.com/hmg/article-lookup/doi/10.1093/hmg/ddv253</w:t>
      </w:r>
    </w:p>
    <w:p w14:paraId="21989F51"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8. </w:t>
      </w:r>
      <w:r w:rsidRPr="006D2829">
        <w:rPr>
          <w:rFonts w:ascii="Calibri" w:hAnsi="Calibri" w:cs="Calibri"/>
          <w:noProof/>
        </w:rPr>
        <w:tab/>
        <w:t>Khashan AS, Abel KM, McNamee R, Pedersen MG, Webb RT, Baker PN, et al. Higher Risk of Offspring Schizophrenia Following Antenatal Maternal Exposure to Severe Adverse Life Events. Arch Gen Psychiatry [Internet]. 2008 Feb 1 [cited 2020 Sep 9];65(2):146–52. Available from: https://jamanetwork.com/journals/jamapsychiatry/fullarticle/482586</w:t>
      </w:r>
    </w:p>
    <w:p w14:paraId="7724BB9E"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89. </w:t>
      </w:r>
      <w:r w:rsidRPr="006D2829">
        <w:rPr>
          <w:rFonts w:ascii="Calibri" w:hAnsi="Calibri" w:cs="Calibri"/>
          <w:noProof/>
        </w:rPr>
        <w:tab/>
        <w:t>Brown AS. Epidemiologic studies of exposure to prenatal infection and risk of schizophrenia and autism. Dev Neurobiol [Internet]. 2012 Oct [cited 2020 Sep 9];72(10):1272–6. Available from: http://www.ncbi.nlm.nih.gov/pubmed/22488761</w:t>
      </w:r>
    </w:p>
    <w:p w14:paraId="573E98C7"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0. </w:t>
      </w:r>
      <w:r w:rsidRPr="006D2829">
        <w:rPr>
          <w:rFonts w:ascii="Calibri" w:hAnsi="Calibri" w:cs="Calibri"/>
          <w:noProof/>
        </w:rPr>
        <w:tab/>
        <w:t>Kotabagi P, Nauta M, Fortune L, Yoong W. COVID-19 positive mothers are not more anxious or depressed than non COVID pregnant women during the pandemic: A pilot case-control comparison. Eur J Obstet Gynecol Reprod Biol [Internet]. 2020 Sep 1 [cited 2020 Sep 11];252:615–6. Available from: http://www.ncbi.nlm.nih.gov/pubmed/32747133</w:t>
      </w:r>
    </w:p>
    <w:p w14:paraId="1777F837"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1. </w:t>
      </w:r>
      <w:r w:rsidRPr="006D2829">
        <w:rPr>
          <w:rFonts w:ascii="Calibri" w:hAnsi="Calibri" w:cs="Calibri"/>
          <w:noProof/>
        </w:rPr>
        <w:tab/>
        <w:t>Corbett GA, Milne SJ, Hehir MP, Lindow SW, O’connell MP. Health anxiety and behavioural changes of pregnant women during the COVID-19 pandemic. Eur J Obstet Gynecol Reprod Biol [Internet]. 2020 Jun [cited 2020 Sep 11];249:96–7. Available from: http://www.ncbi.nlm.nih.gov/pubmed/32317197</w:t>
      </w:r>
    </w:p>
    <w:p w14:paraId="707A1B5D"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2. </w:t>
      </w:r>
      <w:r w:rsidRPr="006D2829">
        <w:rPr>
          <w:rFonts w:ascii="Calibri" w:hAnsi="Calibri" w:cs="Calibri"/>
          <w:noProof/>
        </w:rPr>
        <w:tab/>
        <w:t xml:space="preserve">Mappa I, Distefano FA, Rizzo G. Effects of coronavirus 19 pandemic on maternal anxiety during pregnancy: a prospectic observational study. J Perinat Med [Internet]. 2020 Jul 28 [cited 2020 Sep 11];48(6):545–50. Available from: </w:t>
      </w:r>
      <w:r w:rsidRPr="006D2829">
        <w:rPr>
          <w:rFonts w:ascii="Calibri" w:hAnsi="Calibri" w:cs="Calibri"/>
          <w:noProof/>
        </w:rPr>
        <w:lastRenderedPageBreak/>
        <w:t>http://www.ncbi.nlm.nih.gov/pubmed/32598320</w:t>
      </w:r>
    </w:p>
    <w:p w14:paraId="1778A045"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3. </w:t>
      </w:r>
      <w:r w:rsidRPr="006D2829">
        <w:rPr>
          <w:rFonts w:ascii="Calibri" w:hAnsi="Calibri" w:cs="Calibri"/>
          <w:noProof/>
        </w:rPr>
        <w:tab/>
        <w:t>Aronsson F, Lannebo C, Paucar M, Brask J, Kristensson K, Karlsson H. Persistence of viral RNA in the brain of offspring to mice infected with influenza A/WSN/33 virus during pregnancy. J Neurovirol [Internet]. 2002 Jan [cited 2020 Sep 13];8(4):353–7. Available from: http://link.springer.com/10.1080/13550280290100480</w:t>
      </w:r>
    </w:p>
    <w:p w14:paraId="09A936AF"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4. </w:t>
      </w:r>
      <w:r w:rsidRPr="006D2829">
        <w:rPr>
          <w:rFonts w:ascii="Calibri" w:hAnsi="Calibri" w:cs="Calibri"/>
          <w:noProof/>
        </w:rPr>
        <w:tab/>
        <w:t>Brown AS, Meyer U. Maternal Immune Activation and Neuropsychiatric Illness: A Translational Research Perspective. Am J Psychiatry [Internet]. 2018 [cited 2020 Sep 13];175(11):1073–83. Available from: http://www.ncbi.nlm.nih.gov/pubmed/30220221</w:t>
      </w:r>
    </w:p>
    <w:p w14:paraId="3BA39338"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5. </w:t>
      </w:r>
      <w:r w:rsidRPr="006D2829">
        <w:rPr>
          <w:rFonts w:ascii="Calibri" w:hAnsi="Calibri" w:cs="Calibri"/>
          <w:noProof/>
        </w:rPr>
        <w:tab/>
        <w:t>Zulkifli NA, Sivapatham S, Guan NC. Brief Psychotic Disorder in Relation to Coronavirus, COVID-19 Outbreaks: A Case Report. Malaysian J Psychiatry  [Internet]. 2020 [cited 2020 Sep 20]; Available from: https://www.mjpsychiatry.org/index.php/mjp/article/viewFile/534/411</w:t>
      </w:r>
    </w:p>
    <w:p w14:paraId="0D53954D"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6. </w:t>
      </w:r>
      <w:r w:rsidRPr="006D2829">
        <w:rPr>
          <w:rFonts w:ascii="Calibri" w:hAnsi="Calibri" w:cs="Calibri"/>
          <w:noProof/>
        </w:rPr>
        <w:tab/>
        <w:t>Correa-Palacio AF, Hernandez-Huerta D, Gómez-Arnau J, Loeck C, Caballero I. Affective psychosis after COVID-19 infection in a previously healthy patient: a case report. Psychiatry Res [Internet]. 2020 Aug 1 [cited 2020 Sep 20];290:113115. Available from: https://www.sciencedirect.com/science/article/pii/S0165178120314657?via%3Dihub</w:t>
      </w:r>
    </w:p>
    <w:p w14:paraId="5A936929"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7. </w:t>
      </w:r>
      <w:r w:rsidRPr="006D2829">
        <w:rPr>
          <w:rFonts w:ascii="Calibri" w:hAnsi="Calibri" w:cs="Calibri"/>
          <w:noProof/>
        </w:rPr>
        <w:tab/>
        <w:t>Lu S, Wei N, Jiang J, Wu L, Sheng J, Zhou J, et al. First report of manic-like symptoms in a COVID-19 patient with no previous history of a psychiatric disorder. J Affect Disord [Internet]. 2020 Aug 20 [cited 2020 Sep 25];277:337–40. Available from: http://www.ncbi.nlm.nih.gov/pubmed/32858315</w:t>
      </w:r>
    </w:p>
    <w:p w14:paraId="643640F4" w14:textId="77777777" w:rsidR="006D2829" w:rsidRPr="006D2829" w:rsidRDefault="006D2829" w:rsidP="006D2829">
      <w:pPr>
        <w:widowControl w:val="0"/>
        <w:autoSpaceDE w:val="0"/>
        <w:autoSpaceDN w:val="0"/>
        <w:adjustRightInd w:val="0"/>
        <w:ind w:left="640" w:hanging="640"/>
        <w:rPr>
          <w:rFonts w:ascii="Calibri" w:hAnsi="Calibri" w:cs="Calibri"/>
          <w:noProof/>
        </w:rPr>
      </w:pPr>
      <w:r w:rsidRPr="006D2829">
        <w:rPr>
          <w:rFonts w:ascii="Calibri" w:hAnsi="Calibri" w:cs="Calibri"/>
          <w:noProof/>
        </w:rPr>
        <w:t xml:space="preserve">98. </w:t>
      </w:r>
      <w:r w:rsidRPr="006D2829">
        <w:rPr>
          <w:rFonts w:ascii="Calibri" w:hAnsi="Calibri" w:cs="Calibri"/>
          <w:noProof/>
        </w:rPr>
        <w:tab/>
        <w:t>Ellul MA, Benjamin L, Singh B, Lant S, Michael BD, Easton A, et al. Neurological associations of COVID-19. Lancet Neurol [Internet]. 2020 Sep 1 [cited 2020 Oct 2];19(9):767–83. Available from: http://www.ncbi.nlm.nih.gov/pubmed/32622375</w:t>
      </w:r>
    </w:p>
    <w:p w14:paraId="7DF37F01" w14:textId="1066C289" w:rsidR="008A0117" w:rsidRDefault="00880FAC" w:rsidP="006D2829">
      <w:pPr>
        <w:widowControl w:val="0"/>
        <w:autoSpaceDE w:val="0"/>
        <w:autoSpaceDN w:val="0"/>
        <w:adjustRightInd w:val="0"/>
        <w:ind w:left="640" w:hanging="640"/>
      </w:pPr>
      <w:r>
        <w:fldChar w:fldCharType="end"/>
      </w:r>
    </w:p>
    <w:p w14:paraId="102E8604" w14:textId="77777777" w:rsidR="008A0117" w:rsidRDefault="008A0117">
      <w:r>
        <w:br w:type="page"/>
      </w:r>
    </w:p>
    <w:p w14:paraId="78CD9B13" w14:textId="77777777" w:rsidR="008A0117" w:rsidRDefault="008A0117" w:rsidP="008A0117">
      <w:pPr>
        <w:widowControl w:val="0"/>
        <w:autoSpaceDE w:val="0"/>
        <w:autoSpaceDN w:val="0"/>
        <w:adjustRightInd w:val="0"/>
        <w:ind w:left="640" w:hanging="640"/>
      </w:pPr>
    </w:p>
    <w:sectPr w:rsidR="008A0117" w:rsidSect="00880FA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4AF284" w14:textId="77777777" w:rsidR="002B0609" w:rsidRDefault="002B0609" w:rsidP="00810F8A">
      <w:r>
        <w:separator/>
      </w:r>
    </w:p>
  </w:endnote>
  <w:endnote w:type="continuationSeparator" w:id="0">
    <w:p w14:paraId="54008155" w14:textId="77777777" w:rsidR="002B0609" w:rsidRDefault="002B0609" w:rsidP="00810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A929D" w14:textId="0DD93BDD" w:rsidR="00C7511B" w:rsidRDefault="00C7511B">
    <w:pPr>
      <w:pStyle w:val="Footer"/>
      <w:jc w:val="right"/>
    </w:pPr>
    <w:r>
      <w:t xml:space="preserve">Page </w:t>
    </w:r>
    <w:sdt>
      <w:sdtPr>
        <w:id w:val="-125003093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9</w:t>
        </w:r>
        <w:r>
          <w:rPr>
            <w:noProof/>
          </w:rPr>
          <w:fldChar w:fldCharType="end"/>
        </w:r>
      </w:sdtContent>
    </w:sdt>
  </w:p>
  <w:p w14:paraId="77757618" w14:textId="77777777" w:rsidR="00C7511B" w:rsidRDefault="00C75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47EFD0" w14:textId="77777777" w:rsidR="002B0609" w:rsidRDefault="002B0609" w:rsidP="00810F8A">
      <w:r>
        <w:separator/>
      </w:r>
    </w:p>
  </w:footnote>
  <w:footnote w:type="continuationSeparator" w:id="0">
    <w:p w14:paraId="44D0E18D" w14:textId="77777777" w:rsidR="002B0609" w:rsidRDefault="002B0609" w:rsidP="00810F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37347D" w14:textId="54280872" w:rsidR="00C7511B" w:rsidRDefault="00C7511B" w:rsidP="00810F8A">
    <w:pPr>
      <w:pStyle w:val="Header"/>
      <w:jc w:val="center"/>
    </w:pPr>
    <w:r>
      <w:t>COVID-19 and psycho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7521FF"/>
    <w:multiLevelType w:val="multilevel"/>
    <w:tmpl w:val="CD640A6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C064881"/>
    <w:multiLevelType w:val="hybridMultilevel"/>
    <w:tmpl w:val="6BFC1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D45B03"/>
    <w:multiLevelType w:val="hybridMultilevel"/>
    <w:tmpl w:val="08564B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6A2062"/>
    <w:multiLevelType w:val="multilevel"/>
    <w:tmpl w:val="2C32C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24C6"/>
    <w:rsid w:val="00000109"/>
    <w:rsid w:val="00010337"/>
    <w:rsid w:val="00020311"/>
    <w:rsid w:val="00031E37"/>
    <w:rsid w:val="000815F1"/>
    <w:rsid w:val="00096707"/>
    <w:rsid w:val="000A6F67"/>
    <w:rsid w:val="000F5332"/>
    <w:rsid w:val="00113A21"/>
    <w:rsid w:val="00114071"/>
    <w:rsid w:val="00114CBF"/>
    <w:rsid w:val="00172401"/>
    <w:rsid w:val="001E3886"/>
    <w:rsid w:val="001E70A3"/>
    <w:rsid w:val="00205791"/>
    <w:rsid w:val="00245FA8"/>
    <w:rsid w:val="00251D4F"/>
    <w:rsid w:val="00254AA6"/>
    <w:rsid w:val="00266C7A"/>
    <w:rsid w:val="002733E3"/>
    <w:rsid w:val="00295264"/>
    <w:rsid w:val="002B0609"/>
    <w:rsid w:val="00322AE7"/>
    <w:rsid w:val="00327BF4"/>
    <w:rsid w:val="00391F9E"/>
    <w:rsid w:val="003B37CB"/>
    <w:rsid w:val="003D1240"/>
    <w:rsid w:val="0040126E"/>
    <w:rsid w:val="00411B6B"/>
    <w:rsid w:val="00413272"/>
    <w:rsid w:val="00433F5A"/>
    <w:rsid w:val="004546E3"/>
    <w:rsid w:val="00456FB1"/>
    <w:rsid w:val="00460387"/>
    <w:rsid w:val="004C65C0"/>
    <w:rsid w:val="004F44DF"/>
    <w:rsid w:val="005669A0"/>
    <w:rsid w:val="006005E0"/>
    <w:rsid w:val="00652CC8"/>
    <w:rsid w:val="0067377B"/>
    <w:rsid w:val="00680233"/>
    <w:rsid w:val="00687280"/>
    <w:rsid w:val="006924C6"/>
    <w:rsid w:val="006936EB"/>
    <w:rsid w:val="006D2829"/>
    <w:rsid w:val="006D4A20"/>
    <w:rsid w:val="00734325"/>
    <w:rsid w:val="00747AB9"/>
    <w:rsid w:val="00754D34"/>
    <w:rsid w:val="00774852"/>
    <w:rsid w:val="007774CD"/>
    <w:rsid w:val="00792FEE"/>
    <w:rsid w:val="007B04E6"/>
    <w:rsid w:val="007F252C"/>
    <w:rsid w:val="00801BA3"/>
    <w:rsid w:val="00810F8A"/>
    <w:rsid w:val="0081693A"/>
    <w:rsid w:val="00861697"/>
    <w:rsid w:val="00880FAC"/>
    <w:rsid w:val="00895C64"/>
    <w:rsid w:val="008971BA"/>
    <w:rsid w:val="008A0117"/>
    <w:rsid w:val="008A5C04"/>
    <w:rsid w:val="008C2460"/>
    <w:rsid w:val="00951EF2"/>
    <w:rsid w:val="009A15E9"/>
    <w:rsid w:val="009D3D47"/>
    <w:rsid w:val="009D7B1C"/>
    <w:rsid w:val="009F4543"/>
    <w:rsid w:val="00A95DE8"/>
    <w:rsid w:val="00AB690C"/>
    <w:rsid w:val="00AE51D9"/>
    <w:rsid w:val="00B01FC4"/>
    <w:rsid w:val="00B67AEA"/>
    <w:rsid w:val="00B91964"/>
    <w:rsid w:val="00BD2A3E"/>
    <w:rsid w:val="00C32CDA"/>
    <w:rsid w:val="00C379A5"/>
    <w:rsid w:val="00C5311F"/>
    <w:rsid w:val="00C53A20"/>
    <w:rsid w:val="00C5544B"/>
    <w:rsid w:val="00C7511B"/>
    <w:rsid w:val="00CA7C7F"/>
    <w:rsid w:val="00CE6A6E"/>
    <w:rsid w:val="00CF75C8"/>
    <w:rsid w:val="00D0565C"/>
    <w:rsid w:val="00D31CBF"/>
    <w:rsid w:val="00DA3F45"/>
    <w:rsid w:val="00DB0FFB"/>
    <w:rsid w:val="00DB26AC"/>
    <w:rsid w:val="00DF0DC8"/>
    <w:rsid w:val="00E2574E"/>
    <w:rsid w:val="00E71835"/>
    <w:rsid w:val="00EB7D20"/>
    <w:rsid w:val="00EC5585"/>
    <w:rsid w:val="00F042EA"/>
    <w:rsid w:val="00F20778"/>
    <w:rsid w:val="00F30CDB"/>
    <w:rsid w:val="00F57A76"/>
    <w:rsid w:val="00F66554"/>
    <w:rsid w:val="00F75D11"/>
    <w:rsid w:val="00F97D2F"/>
    <w:rsid w:val="00FA4961"/>
    <w:rsid w:val="00FD0B91"/>
    <w:rsid w:val="00FD18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9AA9F"/>
  <w14:defaultImageDpi w14:val="32767"/>
  <w15:chartTrackingRefBased/>
  <w15:docId w15:val="{5B9470A4-48A2-D64C-8253-91BB3B1A5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924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24C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66554"/>
    <w:rPr>
      <w:sz w:val="16"/>
      <w:szCs w:val="16"/>
    </w:rPr>
  </w:style>
  <w:style w:type="paragraph" w:styleId="CommentText">
    <w:name w:val="annotation text"/>
    <w:basedOn w:val="Normal"/>
    <w:link w:val="CommentTextChar"/>
    <w:uiPriority w:val="99"/>
    <w:semiHidden/>
    <w:unhideWhenUsed/>
    <w:rsid w:val="00F66554"/>
    <w:rPr>
      <w:sz w:val="20"/>
      <w:szCs w:val="20"/>
    </w:rPr>
  </w:style>
  <w:style w:type="character" w:customStyle="1" w:styleId="CommentTextChar">
    <w:name w:val="Comment Text Char"/>
    <w:basedOn w:val="DefaultParagraphFont"/>
    <w:link w:val="CommentText"/>
    <w:uiPriority w:val="99"/>
    <w:semiHidden/>
    <w:rsid w:val="00F66554"/>
    <w:rPr>
      <w:sz w:val="20"/>
      <w:szCs w:val="20"/>
    </w:rPr>
  </w:style>
  <w:style w:type="paragraph" w:styleId="CommentSubject">
    <w:name w:val="annotation subject"/>
    <w:basedOn w:val="CommentText"/>
    <w:next w:val="CommentText"/>
    <w:link w:val="CommentSubjectChar"/>
    <w:uiPriority w:val="99"/>
    <w:semiHidden/>
    <w:unhideWhenUsed/>
    <w:rsid w:val="00F66554"/>
    <w:rPr>
      <w:b/>
      <w:bCs/>
    </w:rPr>
  </w:style>
  <w:style w:type="character" w:customStyle="1" w:styleId="CommentSubjectChar">
    <w:name w:val="Comment Subject Char"/>
    <w:basedOn w:val="CommentTextChar"/>
    <w:link w:val="CommentSubject"/>
    <w:uiPriority w:val="99"/>
    <w:semiHidden/>
    <w:rsid w:val="00F66554"/>
    <w:rPr>
      <w:b/>
      <w:bCs/>
      <w:sz w:val="20"/>
      <w:szCs w:val="20"/>
    </w:rPr>
  </w:style>
  <w:style w:type="paragraph" w:styleId="ListParagraph">
    <w:name w:val="List Paragraph"/>
    <w:basedOn w:val="Normal"/>
    <w:uiPriority w:val="34"/>
    <w:qFormat/>
    <w:rsid w:val="00810F8A"/>
    <w:pPr>
      <w:ind w:left="720"/>
      <w:contextualSpacing/>
    </w:pPr>
  </w:style>
  <w:style w:type="paragraph" w:styleId="Header">
    <w:name w:val="header"/>
    <w:basedOn w:val="Normal"/>
    <w:link w:val="HeaderChar"/>
    <w:uiPriority w:val="99"/>
    <w:unhideWhenUsed/>
    <w:rsid w:val="00810F8A"/>
    <w:pPr>
      <w:tabs>
        <w:tab w:val="center" w:pos="4513"/>
        <w:tab w:val="right" w:pos="9026"/>
      </w:tabs>
    </w:pPr>
  </w:style>
  <w:style w:type="character" w:customStyle="1" w:styleId="HeaderChar">
    <w:name w:val="Header Char"/>
    <w:basedOn w:val="DefaultParagraphFont"/>
    <w:link w:val="Header"/>
    <w:uiPriority w:val="99"/>
    <w:rsid w:val="00810F8A"/>
  </w:style>
  <w:style w:type="paragraph" w:styleId="Footer">
    <w:name w:val="footer"/>
    <w:basedOn w:val="Normal"/>
    <w:link w:val="FooterChar"/>
    <w:uiPriority w:val="99"/>
    <w:unhideWhenUsed/>
    <w:rsid w:val="00810F8A"/>
    <w:pPr>
      <w:tabs>
        <w:tab w:val="center" w:pos="4513"/>
        <w:tab w:val="right" w:pos="9026"/>
      </w:tabs>
    </w:pPr>
  </w:style>
  <w:style w:type="character" w:customStyle="1" w:styleId="FooterChar">
    <w:name w:val="Footer Char"/>
    <w:basedOn w:val="DefaultParagraphFont"/>
    <w:link w:val="Footer"/>
    <w:uiPriority w:val="99"/>
    <w:rsid w:val="00810F8A"/>
  </w:style>
  <w:style w:type="paragraph" w:styleId="Revision">
    <w:name w:val="Revision"/>
    <w:hidden/>
    <w:uiPriority w:val="99"/>
    <w:semiHidden/>
    <w:rsid w:val="00810F8A"/>
  </w:style>
  <w:style w:type="character" w:styleId="Hyperlink">
    <w:name w:val="Hyperlink"/>
    <w:basedOn w:val="DefaultParagraphFont"/>
    <w:uiPriority w:val="99"/>
    <w:unhideWhenUsed/>
    <w:rsid w:val="008A5C04"/>
    <w:rPr>
      <w:color w:val="0000FF"/>
      <w:u w:val="single"/>
    </w:rPr>
  </w:style>
  <w:style w:type="character" w:customStyle="1" w:styleId="citation-part">
    <w:name w:val="citation-part"/>
    <w:basedOn w:val="DefaultParagraphFont"/>
    <w:rsid w:val="008A5C04"/>
  </w:style>
  <w:style w:type="character" w:customStyle="1" w:styleId="apple-converted-space">
    <w:name w:val="apple-converted-space"/>
    <w:basedOn w:val="DefaultParagraphFont"/>
    <w:rsid w:val="008A5C04"/>
  </w:style>
  <w:style w:type="character" w:customStyle="1" w:styleId="docsum-pmid">
    <w:name w:val="docsum-pmid"/>
    <w:basedOn w:val="DefaultParagraphFont"/>
    <w:rsid w:val="008A5C04"/>
  </w:style>
  <w:style w:type="paragraph" w:styleId="NormalWeb">
    <w:name w:val="Normal (Web)"/>
    <w:basedOn w:val="Normal"/>
    <w:uiPriority w:val="99"/>
    <w:semiHidden/>
    <w:unhideWhenUsed/>
    <w:rsid w:val="00254AA6"/>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6D28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7109266">
      <w:bodyDiv w:val="1"/>
      <w:marLeft w:val="0"/>
      <w:marRight w:val="0"/>
      <w:marTop w:val="0"/>
      <w:marBottom w:val="0"/>
      <w:divBdr>
        <w:top w:val="none" w:sz="0" w:space="0" w:color="auto"/>
        <w:left w:val="none" w:sz="0" w:space="0" w:color="auto"/>
        <w:bottom w:val="none" w:sz="0" w:space="0" w:color="auto"/>
        <w:right w:val="none" w:sz="0" w:space="0" w:color="auto"/>
      </w:divBdr>
      <w:divsChild>
        <w:div w:id="1811943186">
          <w:marLeft w:val="0"/>
          <w:marRight w:val="0"/>
          <w:marTop w:val="0"/>
          <w:marBottom w:val="0"/>
          <w:divBdr>
            <w:top w:val="none" w:sz="0" w:space="0" w:color="auto"/>
            <w:left w:val="none" w:sz="0" w:space="0" w:color="auto"/>
            <w:bottom w:val="none" w:sz="0" w:space="0" w:color="auto"/>
            <w:right w:val="none" w:sz="0" w:space="0" w:color="auto"/>
          </w:divBdr>
          <w:divsChild>
            <w:div w:id="1843010404">
              <w:marLeft w:val="0"/>
              <w:marRight w:val="0"/>
              <w:marTop w:val="0"/>
              <w:marBottom w:val="0"/>
              <w:divBdr>
                <w:top w:val="none" w:sz="0" w:space="0" w:color="auto"/>
                <w:left w:val="none" w:sz="0" w:space="0" w:color="auto"/>
                <w:bottom w:val="none" w:sz="0" w:space="0" w:color="auto"/>
                <w:right w:val="none" w:sz="0" w:space="0" w:color="auto"/>
              </w:divBdr>
              <w:divsChild>
                <w:div w:id="58145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063017">
      <w:bodyDiv w:val="1"/>
      <w:marLeft w:val="0"/>
      <w:marRight w:val="0"/>
      <w:marTop w:val="0"/>
      <w:marBottom w:val="0"/>
      <w:divBdr>
        <w:top w:val="none" w:sz="0" w:space="0" w:color="auto"/>
        <w:left w:val="none" w:sz="0" w:space="0" w:color="auto"/>
        <w:bottom w:val="none" w:sz="0" w:space="0" w:color="auto"/>
        <w:right w:val="none" w:sz="0" w:space="0" w:color="auto"/>
      </w:divBdr>
    </w:div>
    <w:div w:id="611474026">
      <w:bodyDiv w:val="1"/>
      <w:marLeft w:val="0"/>
      <w:marRight w:val="0"/>
      <w:marTop w:val="0"/>
      <w:marBottom w:val="0"/>
      <w:divBdr>
        <w:top w:val="none" w:sz="0" w:space="0" w:color="auto"/>
        <w:left w:val="none" w:sz="0" w:space="0" w:color="auto"/>
        <w:bottom w:val="none" w:sz="0" w:space="0" w:color="auto"/>
        <w:right w:val="none" w:sz="0" w:space="0" w:color="auto"/>
      </w:divBdr>
    </w:div>
    <w:div w:id="878056737">
      <w:bodyDiv w:val="1"/>
      <w:marLeft w:val="0"/>
      <w:marRight w:val="0"/>
      <w:marTop w:val="0"/>
      <w:marBottom w:val="0"/>
      <w:divBdr>
        <w:top w:val="none" w:sz="0" w:space="0" w:color="auto"/>
        <w:left w:val="none" w:sz="0" w:space="0" w:color="auto"/>
        <w:bottom w:val="none" w:sz="0" w:space="0" w:color="auto"/>
        <w:right w:val="none" w:sz="0" w:space="0" w:color="auto"/>
      </w:divBdr>
    </w:div>
    <w:div w:id="880896042">
      <w:bodyDiv w:val="1"/>
      <w:marLeft w:val="0"/>
      <w:marRight w:val="0"/>
      <w:marTop w:val="0"/>
      <w:marBottom w:val="0"/>
      <w:divBdr>
        <w:top w:val="none" w:sz="0" w:space="0" w:color="auto"/>
        <w:left w:val="none" w:sz="0" w:space="0" w:color="auto"/>
        <w:bottom w:val="none" w:sz="0" w:space="0" w:color="auto"/>
        <w:right w:val="none" w:sz="0" w:space="0" w:color="auto"/>
      </w:divBdr>
    </w:div>
    <w:div w:id="1340307958">
      <w:bodyDiv w:val="1"/>
      <w:marLeft w:val="0"/>
      <w:marRight w:val="0"/>
      <w:marTop w:val="0"/>
      <w:marBottom w:val="0"/>
      <w:divBdr>
        <w:top w:val="none" w:sz="0" w:space="0" w:color="auto"/>
        <w:left w:val="none" w:sz="0" w:space="0" w:color="auto"/>
        <w:bottom w:val="none" w:sz="0" w:space="0" w:color="auto"/>
        <w:right w:val="none" w:sz="0" w:space="0" w:color="auto"/>
      </w:divBdr>
    </w:div>
    <w:div w:id="1387022665">
      <w:bodyDiv w:val="1"/>
      <w:marLeft w:val="0"/>
      <w:marRight w:val="0"/>
      <w:marTop w:val="0"/>
      <w:marBottom w:val="0"/>
      <w:divBdr>
        <w:top w:val="none" w:sz="0" w:space="0" w:color="auto"/>
        <w:left w:val="none" w:sz="0" w:space="0" w:color="auto"/>
        <w:bottom w:val="none" w:sz="0" w:space="0" w:color="auto"/>
        <w:right w:val="none" w:sz="0" w:space="0" w:color="auto"/>
      </w:divBdr>
    </w:div>
    <w:div w:id="1511598364">
      <w:bodyDiv w:val="1"/>
      <w:marLeft w:val="0"/>
      <w:marRight w:val="0"/>
      <w:marTop w:val="0"/>
      <w:marBottom w:val="0"/>
      <w:divBdr>
        <w:top w:val="none" w:sz="0" w:space="0" w:color="auto"/>
        <w:left w:val="none" w:sz="0" w:space="0" w:color="auto"/>
        <w:bottom w:val="none" w:sz="0" w:space="0" w:color="auto"/>
        <w:right w:val="none" w:sz="0" w:space="0" w:color="auto"/>
      </w:divBdr>
    </w:div>
    <w:div w:id="2079554726">
      <w:bodyDiv w:val="1"/>
      <w:marLeft w:val="0"/>
      <w:marRight w:val="0"/>
      <w:marTop w:val="0"/>
      <w:marBottom w:val="0"/>
      <w:divBdr>
        <w:top w:val="none" w:sz="0" w:space="0" w:color="auto"/>
        <w:left w:val="none" w:sz="0" w:space="0" w:color="auto"/>
        <w:bottom w:val="none" w:sz="0" w:space="0" w:color="auto"/>
        <w:right w:val="none" w:sz="0" w:space="0" w:color="auto"/>
      </w:divBdr>
      <w:divsChild>
        <w:div w:id="1063409617">
          <w:marLeft w:val="0"/>
          <w:marRight w:val="0"/>
          <w:marTop w:val="0"/>
          <w:marBottom w:val="0"/>
          <w:divBdr>
            <w:top w:val="none" w:sz="0" w:space="0" w:color="auto"/>
            <w:left w:val="none" w:sz="0" w:space="0" w:color="auto"/>
            <w:bottom w:val="none" w:sz="0" w:space="0" w:color="auto"/>
            <w:right w:val="none" w:sz="0" w:space="0" w:color="auto"/>
          </w:divBdr>
          <w:divsChild>
            <w:div w:id="756246768">
              <w:marLeft w:val="0"/>
              <w:marRight w:val="0"/>
              <w:marTop w:val="0"/>
              <w:marBottom w:val="0"/>
              <w:divBdr>
                <w:top w:val="none" w:sz="0" w:space="0" w:color="auto"/>
                <w:left w:val="none" w:sz="0" w:space="0" w:color="auto"/>
                <w:bottom w:val="none" w:sz="0" w:space="0" w:color="auto"/>
                <w:right w:val="none" w:sz="0" w:space="0" w:color="auto"/>
              </w:divBdr>
            </w:div>
            <w:div w:id="199322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578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biorender.com/"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117FC-82FA-4443-8491-D8FDF7B88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7</Pages>
  <Words>84227</Words>
  <Characters>480095</Characters>
  <Application>Microsoft Office Word</Application>
  <DocSecurity>0</DocSecurity>
  <Lines>4000</Lines>
  <Paragraphs>1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Watson</dc:creator>
  <cp:keywords/>
  <dc:description/>
  <cp:lastModifiedBy>Cameron Watson</cp:lastModifiedBy>
  <cp:revision>5</cp:revision>
  <dcterms:created xsi:type="dcterms:W3CDTF">2020-10-02T13:19:00Z</dcterms:created>
  <dcterms:modified xsi:type="dcterms:W3CDTF">2020-12-23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a29fe2-1ba1-319e-95cf-28562ca517cb</vt:lpwstr>
  </property>
  <property fmtid="{D5CDD505-2E9C-101B-9397-08002B2CF9AE}" pid="24" name="Mendeley Citation Style_1">
    <vt:lpwstr>http://www.zotero.org/styles/vancouver</vt:lpwstr>
  </property>
</Properties>
</file>